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jc w:val="left"/>
        <w:rPr>
          <w:rFonts w:cs="Arial"/>
          <w:sz w:val="34"/>
          <w:szCs w:val="28"/>
          <w:lang w:eastAsia="en-GB"/>
        </w:rPr>
      </w:pPr>
    </w:p>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jc w:val="left"/>
        <w:rPr>
          <w:rFonts w:cs="Arial"/>
          <w:sz w:val="34"/>
          <w:szCs w:val="28"/>
          <w:lang w:eastAsia="en-GB"/>
        </w:rPr>
      </w:pPr>
    </w:p>
    <w:p w:rsidR="00FD015B"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327CCA">
        <w:rPr>
          <w:rFonts w:cs="Arial"/>
          <w:noProof/>
          <w:sz w:val="34"/>
          <w:szCs w:val="28"/>
          <w:lang w:eastAsia="en-GB"/>
        </w:rPr>
        <w:t>2017</w:t>
      </w:r>
      <w:r w:rsidRPr="00A715C8">
        <w:rPr>
          <w:rFonts w:cs="Arial"/>
          <w:sz w:val="34"/>
          <w:szCs w:val="28"/>
          <w:lang w:eastAsia="en-GB"/>
        </w:rPr>
        <w:fldChar w:fldCharType="end"/>
      </w:r>
    </w:p>
    <w:p w:rsidR="00B80431" w:rsidRPr="00B80431" w:rsidRDefault="00B80431" w:rsidP="00B80431">
      <w:pPr>
        <w:pBdr>
          <w:bottom w:val="single" w:sz="6" w:space="1" w:color="auto"/>
        </w:pBdr>
        <w:autoSpaceDE w:val="0"/>
        <w:autoSpaceDN w:val="0"/>
        <w:adjustRightInd w:val="0"/>
        <w:jc w:val="left"/>
        <w:rPr>
          <w:rFonts w:cs="Arial"/>
          <w:sz w:val="34"/>
          <w:szCs w:val="28"/>
          <w:lang w:eastAsia="en-GB"/>
        </w:rPr>
      </w:pPr>
    </w:p>
    <w:p w:rsidR="00B80431" w:rsidRDefault="00B80431" w:rsidP="00472B8C">
      <w:pPr>
        <w:tabs>
          <w:tab w:val="left" w:pos="1470"/>
        </w:tabs>
        <w:rPr>
          <w:rFonts w:cs="Arial"/>
          <w:lang w:eastAsia="en-GB"/>
        </w:rPr>
      </w:pPr>
    </w:p>
    <w:tbl>
      <w:tblPr>
        <w:tblStyle w:val="TableGrid"/>
        <w:tblpPr w:leftFromText="180" w:rightFromText="180" w:vertAnchor="text" w:horzAnchor="margin" w:tblpY="6440"/>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B80431" w:rsidTr="00B80431">
        <w:tc>
          <w:tcPr>
            <w:tcW w:w="2608" w:type="dxa"/>
          </w:tcPr>
          <w:p w:rsidR="00B80431" w:rsidRDefault="00B80431" w:rsidP="00B80431">
            <w:pPr>
              <w:autoSpaceDE w:val="0"/>
              <w:autoSpaceDN w:val="0"/>
              <w:adjustRightInd w:val="0"/>
              <w:jc w:val="left"/>
              <w:rPr>
                <w:rFonts w:cs="Arial"/>
                <w:szCs w:val="24"/>
                <w:lang w:eastAsia="en-GB"/>
              </w:rPr>
            </w:pPr>
            <w:r w:rsidRPr="0021248B">
              <w:t xml:space="preserve">Project </w:t>
            </w:r>
            <w:r>
              <w:t>T</w:t>
            </w:r>
            <w:r w:rsidRPr="0021248B">
              <w:t>itle:</w:t>
            </w:r>
            <w:r w:rsidRPr="00A715C8">
              <w:t xml:space="preserve">  </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Distributed Road Traffic Speed Monitoring</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sidRPr="0021248B">
              <w:t>Student</w:t>
            </w:r>
            <w:r>
              <w:t>:</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Jeremy Chan</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Pr>
                <w:rFonts w:cs="Arial"/>
                <w:szCs w:val="24"/>
                <w:lang w:eastAsia="en-GB"/>
              </w:rPr>
              <w:t>CID:</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rFonts w:cs="Arial"/>
                <w:b/>
                <w:szCs w:val="24"/>
                <w:lang w:eastAsia="en-GB"/>
              </w:rPr>
              <w:t>00818433</w:t>
            </w:r>
          </w:p>
        </w:tc>
      </w:tr>
      <w:tr w:rsidR="00B80431" w:rsidTr="00B80431">
        <w:tc>
          <w:tcPr>
            <w:tcW w:w="2608" w:type="dxa"/>
          </w:tcPr>
          <w:p w:rsidR="00B80431" w:rsidRDefault="00B80431" w:rsidP="00B80431">
            <w:pPr>
              <w:autoSpaceDE w:val="0"/>
              <w:autoSpaceDN w:val="0"/>
              <w:adjustRightInd w:val="0"/>
              <w:jc w:val="left"/>
              <w:rPr>
                <w:rFonts w:cs="Arial"/>
                <w:szCs w:val="24"/>
                <w:lang w:eastAsia="en-GB"/>
              </w:rPr>
            </w:pPr>
            <w:r>
              <w:rPr>
                <w:rFonts w:cs="Arial"/>
                <w:szCs w:val="24"/>
                <w:lang w:eastAsia="en-GB"/>
              </w:rPr>
              <w:t xml:space="preserve">Course: </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rFonts w:cs="Arial"/>
                <w:b/>
                <w:szCs w:val="24"/>
                <w:lang w:eastAsia="en-GB"/>
              </w:rPr>
              <w:t>4T</w:t>
            </w:r>
          </w:p>
        </w:tc>
      </w:tr>
      <w:tr w:rsidR="00B80431" w:rsidTr="00B80431">
        <w:tc>
          <w:tcPr>
            <w:tcW w:w="2608" w:type="dxa"/>
          </w:tcPr>
          <w:p w:rsidR="00B80431" w:rsidRDefault="00B80431" w:rsidP="00B80431">
            <w:pPr>
              <w:pStyle w:val="titlepage"/>
            </w:pPr>
            <w:r w:rsidRPr="0021248B">
              <w:t>Project Supervisor:</w:t>
            </w:r>
          </w:p>
        </w:tc>
        <w:tc>
          <w:tcPr>
            <w:tcW w:w="6606" w:type="dxa"/>
          </w:tcPr>
          <w:p w:rsidR="00B80431" w:rsidRPr="00AA2457" w:rsidRDefault="00B80431" w:rsidP="00B80431">
            <w:pPr>
              <w:autoSpaceDE w:val="0"/>
              <w:autoSpaceDN w:val="0"/>
              <w:adjustRightInd w:val="0"/>
              <w:jc w:val="left"/>
              <w:rPr>
                <w:rFonts w:cs="Arial"/>
                <w:b/>
                <w:szCs w:val="24"/>
                <w:lang w:eastAsia="en-GB"/>
              </w:rPr>
            </w:pPr>
            <w:r w:rsidRPr="00AA2457">
              <w:rPr>
                <w:b/>
              </w:rPr>
              <w:t>Dr. Ed Stott</w:t>
            </w:r>
          </w:p>
        </w:tc>
      </w:tr>
      <w:tr w:rsidR="00B80431" w:rsidTr="00B80431">
        <w:tc>
          <w:tcPr>
            <w:tcW w:w="2608" w:type="dxa"/>
          </w:tcPr>
          <w:p w:rsidR="00B80431" w:rsidRDefault="00B80431" w:rsidP="00B80431">
            <w:pPr>
              <w:pStyle w:val="titlepage"/>
            </w:pPr>
            <w:r w:rsidRPr="0021248B">
              <w:t>Second Marker:</w:t>
            </w:r>
          </w:p>
        </w:tc>
        <w:tc>
          <w:tcPr>
            <w:tcW w:w="6606" w:type="dxa"/>
          </w:tcPr>
          <w:p w:rsidR="00B80431" w:rsidRPr="00AA2457" w:rsidRDefault="00B80431" w:rsidP="00B80431">
            <w:pPr>
              <w:pStyle w:val="titlepage"/>
              <w:rPr>
                <w:b/>
              </w:rPr>
            </w:pPr>
            <w:r w:rsidRPr="00AA2457">
              <w:rPr>
                <w:b/>
              </w:rPr>
              <w:t>Dr. Christos Papavassiliou</w:t>
            </w:r>
          </w:p>
        </w:tc>
      </w:tr>
    </w:tbl>
    <w:p w:rsidR="00B80431" w:rsidRDefault="00B80431" w:rsidP="00B80431">
      <w:pPr>
        <w:tabs>
          <w:tab w:val="left" w:pos="1470"/>
        </w:tabs>
        <w:jc w:val="center"/>
        <w:rPr>
          <w:rFonts w:cs="Arial"/>
          <w:lang w:eastAsia="en-GB"/>
        </w:rPr>
      </w:pPr>
      <w:r>
        <w:rPr>
          <w:noProof/>
          <w:lang w:eastAsia="en-GB"/>
        </w:rPr>
        <w:drawing>
          <wp:inline distT="0" distB="0" distL="0" distR="0" wp14:anchorId="1F4E1F85" wp14:editId="131BF7E7">
            <wp:extent cx="4703445" cy="3114675"/>
            <wp:effectExtent l="190500" t="190500" r="192405" b="200025"/>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ln>
                      <a:noFill/>
                    </a:ln>
                    <a:effectLst>
                      <a:outerShdw blurRad="190500" algn="tl" rotWithShape="0">
                        <a:srgbClr val="000000">
                          <a:alpha val="70000"/>
                        </a:srgbClr>
                      </a:outerShdw>
                    </a:effectLst>
                  </pic:spPr>
                </pic:pic>
              </a:graphicData>
            </a:graphic>
          </wp:inline>
        </w:drawing>
      </w:r>
    </w:p>
    <w:p w:rsidR="00B80431" w:rsidRDefault="00B80431" w:rsidP="00472B8C">
      <w:pPr>
        <w:tabs>
          <w:tab w:val="left" w:pos="1470"/>
        </w:tabs>
        <w:rPr>
          <w:rFonts w:cs="Arial"/>
          <w:lang w:eastAsia="en-GB"/>
        </w:rPr>
      </w:pPr>
    </w:p>
    <w:p w:rsidR="00B80431" w:rsidRPr="00472B8C" w:rsidRDefault="00B80431" w:rsidP="00472B8C">
      <w:pPr>
        <w:tabs>
          <w:tab w:val="left" w:pos="1470"/>
        </w:tabs>
        <w:rPr>
          <w:rFonts w:cs="Arial"/>
          <w:lang w:eastAsia="en-GB"/>
        </w:rPr>
        <w:sectPr w:rsidR="00B80431" w:rsidRPr="00472B8C" w:rsidSect="00D720A9">
          <w:footerReference w:type="default" r:id="rId9"/>
          <w:footerReference w:type="first" r:id="rId10"/>
          <w:pgSz w:w="11906" w:h="16838"/>
          <w:pgMar w:top="1701" w:right="1701" w:bottom="1701" w:left="1701" w:header="709" w:footer="709" w:gutter="0"/>
          <w:pgNumType w:start="1"/>
          <w:cols w:space="708"/>
          <w:titlePg/>
          <w:docGrid w:linePitch="360"/>
        </w:sectPr>
      </w:pPr>
    </w:p>
    <w:p w:rsidR="00FD015B" w:rsidRDefault="00FD015B" w:rsidP="00DE4BEB">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2975B8"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p>
    <w:p w:rsidR="002975B8" w:rsidRDefault="002975B8" w:rsidP="002502E8"/>
    <w:p w:rsidR="002975B8" w:rsidRDefault="002975B8" w:rsidP="002502E8"/>
    <w:p w:rsidR="002975B8" w:rsidRDefault="002975B8" w:rsidP="002502E8"/>
    <w:p w:rsidR="002975B8" w:rsidRPr="002975B8" w:rsidRDefault="002975B8" w:rsidP="002975B8">
      <w:pPr>
        <w:pStyle w:val="Bibliography"/>
        <w:rPr>
          <w:sz w:val="16"/>
        </w:rPr>
      </w:pPr>
      <w:r w:rsidRPr="002975B8">
        <w:rPr>
          <w:sz w:val="16"/>
        </w:rPr>
        <w:t>[1]</w:t>
      </w:r>
      <w:r w:rsidRPr="002975B8">
        <w:rPr>
          <w:sz w:val="16"/>
        </w:rPr>
        <w:tab/>
        <w:t xml:space="preserve">‘Number of speeding convictions from average speed cameras - a Freedom of Information request to Driver and Vehicle Licensing Agency’, </w:t>
      </w:r>
      <w:r w:rsidRPr="002975B8">
        <w:rPr>
          <w:i/>
          <w:iCs/>
          <w:sz w:val="16"/>
        </w:rPr>
        <w:t>WhatDoTheyKnow</w:t>
      </w:r>
      <w:r w:rsidRPr="002975B8">
        <w:rPr>
          <w:sz w:val="16"/>
        </w:rPr>
        <w:t>, 28-Jul-2015. [Online]. Available: https://www.whatdotheyknow.com/request/number_of_speeding_convictions_f. [Accessed: 22-Jan-2017].</w:t>
      </w:r>
    </w:p>
    <w:p w:rsidR="00FD015B" w:rsidRPr="002975B8" w:rsidRDefault="00FD015B" w:rsidP="002502E8">
      <w:pPr>
        <w:rPr>
          <w:sz w:val="16"/>
        </w:rPr>
      </w:pPr>
      <w:r w:rsidRPr="002975B8">
        <w:rPr>
          <w:rFonts w:cs="Arial"/>
          <w:b/>
          <w:sz w:val="16"/>
          <w:szCs w:val="24"/>
          <w:lang w:eastAsia="en-GB"/>
        </w:rPr>
        <w:br w:type="page"/>
      </w:r>
    </w:p>
    <w:p w:rsidR="00FD015B" w:rsidRDefault="00FD015B" w:rsidP="00DE4BEB">
      <w:pPr>
        <w:pStyle w:val="Heading0"/>
      </w:pPr>
      <w:bookmarkStart w:id="1" w:name="_Toc484368850"/>
      <w:r>
        <w:lastRenderedPageBreak/>
        <w:t>Acknowledgements</w:t>
      </w:r>
      <w:bookmarkEnd w:id="1"/>
    </w:p>
    <w:p w:rsidR="00FD015B" w:rsidRDefault="00FD015B" w:rsidP="002502E8"/>
    <w:p w:rsidR="00FD015B" w:rsidRDefault="00413A34" w:rsidP="002502E8">
      <w:r>
        <w:t xml:space="preserve">I would like to express my heartfelt gratitude to my project supervisor, Dr Ed Stott, for his enthusiastic guidance, encouragement and useful critiques of this final year project. </w:t>
      </w:r>
    </w:p>
    <w:p w:rsidR="005A7434" w:rsidRDefault="005A7434" w:rsidP="002502E8"/>
    <w:p w:rsidR="005A7434" w:rsidRDefault="005A7434" w:rsidP="002502E8">
      <w:pPr>
        <w:pStyle w:val="ListParagraph"/>
        <w:numPr>
          <w:ilvl w:val="0"/>
          <w:numId w:val="20"/>
        </w:numPr>
      </w:pPr>
      <w:r>
        <w:t>Parents</w:t>
      </w:r>
    </w:p>
    <w:p w:rsidR="005A7434" w:rsidRDefault="005A7434" w:rsidP="002502E8">
      <w:pPr>
        <w:pStyle w:val="ListParagraph"/>
        <w:numPr>
          <w:ilvl w:val="0"/>
          <w:numId w:val="20"/>
        </w:numPr>
      </w:pPr>
      <w:r>
        <w:t>Friends</w:t>
      </w:r>
    </w:p>
    <w:p w:rsidR="005A7434" w:rsidRPr="00FD015B" w:rsidRDefault="005A7434" w:rsidP="002502E8">
      <w:pPr>
        <w:pStyle w:val="ListParagraph"/>
        <w:numPr>
          <w:ilvl w:val="0"/>
          <w:numId w:val="20"/>
        </w:numPr>
      </w:pPr>
      <w:r>
        <w:t>Other imperial staff</w:t>
      </w:r>
    </w:p>
    <w:p w:rsidR="00FD015B" w:rsidRDefault="00FD015B" w:rsidP="002502E8">
      <w:pPr>
        <w:spacing w:after="160"/>
        <w:jc w:val="left"/>
      </w:pPr>
      <w:r>
        <w:br w:type="page"/>
      </w:r>
    </w:p>
    <w:p w:rsidR="00EC6E8C" w:rsidRDefault="00EC6E8C" w:rsidP="00DE4BEB">
      <w:pPr>
        <w:pStyle w:val="Heading0"/>
      </w:pPr>
      <w:r>
        <w:lastRenderedPageBreak/>
        <w:t>Nomenclature</w:t>
      </w:r>
    </w:p>
    <w:p w:rsidR="00EC6E8C" w:rsidRDefault="00EC6E8C" w:rsidP="002502E8">
      <w:pPr>
        <w:spacing w:after="160"/>
        <w:jc w:val="left"/>
      </w:pPr>
    </w:p>
    <w:p w:rsidR="00EC6E8C" w:rsidRDefault="00EC6E8C" w:rsidP="002502E8">
      <w:pPr>
        <w:spacing w:after="160"/>
        <w:jc w:val="left"/>
      </w:pPr>
      <w:r>
        <w:t>-list of symbols here-</w:t>
      </w:r>
    </w:p>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r w:rsidR="00117B9C" w:rsidRPr="00117B9C">
        <w:rPr>
          <w:color w:val="FF0000"/>
          <w:sz w:val="44"/>
        </w:rPr>
        <w:lastRenderedPageBreak/>
        <w:t>UPDATE ALL TITLES TO BE Like This Case</w:t>
      </w:r>
    </w:p>
    <w:p w:rsidR="00117B9C" w:rsidRPr="00117B9C" w:rsidRDefault="00117B9C">
      <w:pPr>
        <w:spacing w:after="160" w:line="259" w:lineRule="auto"/>
        <w:jc w:val="left"/>
        <w:rPr>
          <w:color w:val="FF0000"/>
          <w:sz w:val="44"/>
        </w:rPr>
      </w:pPr>
      <w:r w:rsidRPr="00117B9C">
        <w:rPr>
          <w:color w:val="FF0000"/>
          <w:sz w:val="44"/>
        </w:rPr>
        <w:t>Cross refernce all figures, code, tables</w:t>
      </w:r>
    </w:p>
    <w:p w:rsidR="00117B9C" w:rsidRDefault="00117B9C">
      <w:pPr>
        <w:spacing w:after="160" w:line="259" w:lineRule="auto"/>
        <w:jc w:val="left"/>
        <w:rPr>
          <w:color w:val="FF0000"/>
          <w:sz w:val="44"/>
        </w:rPr>
      </w:pPr>
      <w:r w:rsidRPr="00117B9C">
        <w:rPr>
          <w:color w:val="FF0000"/>
          <w:sz w:val="44"/>
        </w:rPr>
        <w:t>Do acknowledgements, nomenalcture</w:t>
      </w:r>
    </w:p>
    <w:p w:rsidR="00652984" w:rsidRDefault="00BF2E0B" w:rsidP="00652984">
      <w:pPr>
        <w:spacing w:after="160" w:line="259" w:lineRule="auto"/>
        <w:jc w:val="left"/>
        <w:rPr>
          <w:color w:val="FF0000"/>
          <w:sz w:val="44"/>
        </w:rPr>
      </w:pPr>
      <w:r>
        <w:rPr>
          <w:color w:val="FF0000"/>
          <w:sz w:val="44"/>
        </w:rPr>
        <w:t>Find suitable cover page photo</w:t>
      </w:r>
    </w:p>
    <w:p w:rsidR="004F423A" w:rsidRDefault="004F423A" w:rsidP="00652984">
      <w:pPr>
        <w:spacing w:after="160" w:line="259" w:lineRule="auto"/>
        <w:jc w:val="left"/>
        <w:rPr>
          <w:color w:val="FF0000"/>
          <w:sz w:val="44"/>
        </w:rPr>
      </w:pPr>
      <w:r>
        <w:rPr>
          <w:color w:val="FF0000"/>
          <w:sz w:val="44"/>
        </w:rPr>
        <w:t>Modify project spec</w:t>
      </w:r>
    </w:p>
    <w:p w:rsidR="00FF411C" w:rsidRPr="00117B9C" w:rsidRDefault="00FF411C" w:rsidP="00652984">
      <w:pPr>
        <w:spacing w:after="160" w:line="259" w:lineRule="auto"/>
        <w:jc w:val="left"/>
        <w:rPr>
          <w:color w:val="FF0000"/>
          <w:sz w:val="44"/>
        </w:rPr>
      </w:pPr>
      <w:r>
        <w:rPr>
          <w:color w:val="FF0000"/>
          <w:sz w:val="44"/>
        </w:rPr>
        <w:t>Change everything to past tense</w:t>
      </w:r>
    </w:p>
    <w:p w:rsidR="00117B9C" w:rsidRDefault="00117B9C">
      <w:pPr>
        <w:spacing w:after="160" w:line="259" w:lineRule="auto"/>
        <w:jc w:val="left"/>
      </w:pPr>
    </w:p>
    <w:p w:rsidR="00117B9C" w:rsidRDefault="00117B9C">
      <w:pPr>
        <w:spacing w:after="160" w:line="259" w:lineRule="auto"/>
        <w:jc w:val="left"/>
      </w:pPr>
    </w:p>
    <w:p w:rsidR="00117B9C" w:rsidRDefault="00117B9C">
      <w:pPr>
        <w:spacing w:after="160" w:line="259" w:lineRule="auto"/>
        <w:jc w:val="left"/>
      </w:pPr>
      <w:r>
        <w:br w:type="page"/>
      </w:r>
    </w:p>
    <w:sdt>
      <w:sdtPr>
        <w:rPr>
          <w:rFonts w:eastAsia="Times New Roman" w:cs="Times New Roman"/>
          <w:sz w:val="24"/>
          <w:szCs w:val="20"/>
          <w:lang w:val="en-GB"/>
        </w:rPr>
        <w:id w:val="-368534283"/>
        <w:docPartObj>
          <w:docPartGallery w:val="Table of Contents"/>
          <w:docPartUnique/>
        </w:docPartObj>
      </w:sdtPr>
      <w:sdtEndPr>
        <w:rPr>
          <w:b w:val="0"/>
          <w:bCs/>
          <w:noProof/>
        </w:rPr>
      </w:sdtEndPr>
      <w:sdtContent>
        <w:p w:rsidR="00F75867" w:rsidRPr="007D5289" w:rsidRDefault="00F75867" w:rsidP="00DE4BEB">
          <w:pPr>
            <w:pStyle w:val="TOCHeading"/>
            <w:numPr>
              <w:ilvl w:val="0"/>
              <w:numId w:val="0"/>
            </w:numPr>
            <w:ind w:left="216"/>
          </w:pPr>
          <w:r w:rsidRPr="007D5289">
            <w:t>Table of Contents</w:t>
          </w:r>
        </w:p>
        <w:p w:rsidR="002975B8"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747252" w:history="1">
            <w:r w:rsidR="002975B8" w:rsidRPr="00281484">
              <w:rPr>
                <w:rStyle w:val="Hyperlink"/>
                <w:noProof/>
              </w:rPr>
              <w:t>1</w:t>
            </w:r>
            <w:r w:rsidR="002975B8">
              <w:rPr>
                <w:rFonts w:asciiTheme="minorHAnsi" w:eastAsiaTheme="minorEastAsia" w:hAnsiTheme="minorHAnsi" w:cstheme="minorBidi"/>
                <w:b w:val="0"/>
                <w:bCs w:val="0"/>
                <w:caps w:val="0"/>
                <w:noProof/>
                <w:sz w:val="22"/>
                <w:szCs w:val="22"/>
                <w:lang w:eastAsia="en-GB"/>
              </w:rPr>
              <w:tab/>
            </w:r>
            <w:r w:rsidR="002975B8" w:rsidRPr="00281484">
              <w:rPr>
                <w:rStyle w:val="Hyperlink"/>
                <w:noProof/>
              </w:rPr>
              <w:t>Introduction</w:t>
            </w:r>
            <w:r w:rsidR="002975B8">
              <w:rPr>
                <w:noProof/>
                <w:webHidden/>
              </w:rPr>
              <w:tab/>
            </w:r>
            <w:r w:rsidR="002975B8">
              <w:rPr>
                <w:noProof/>
                <w:webHidden/>
              </w:rPr>
              <w:fldChar w:fldCharType="begin"/>
            </w:r>
            <w:r w:rsidR="002975B8">
              <w:rPr>
                <w:noProof/>
                <w:webHidden/>
              </w:rPr>
              <w:instrText xml:space="preserve"> PAGEREF _Toc485747252 \h </w:instrText>
            </w:r>
            <w:r w:rsidR="002975B8">
              <w:rPr>
                <w:noProof/>
                <w:webHidden/>
              </w:rPr>
            </w:r>
            <w:r w:rsidR="002975B8">
              <w:rPr>
                <w:noProof/>
                <w:webHidden/>
              </w:rPr>
              <w:fldChar w:fldCharType="separate"/>
            </w:r>
            <w:r w:rsidR="00327CCA">
              <w:rPr>
                <w:noProof/>
                <w:webHidden/>
              </w:rPr>
              <w:t>1</w:t>
            </w:r>
            <w:r w:rsidR="002975B8">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53" w:history="1">
            <w:r w:rsidRPr="00281484">
              <w:rPr>
                <w:rStyle w:val="Hyperlink"/>
                <w:noProof/>
              </w:rPr>
              <w:t>1.1</w:t>
            </w:r>
            <w:r>
              <w:rPr>
                <w:rFonts w:asciiTheme="minorHAnsi" w:eastAsiaTheme="minorEastAsia" w:hAnsiTheme="minorHAnsi" w:cstheme="minorBidi"/>
                <w:b w:val="0"/>
                <w:bCs w:val="0"/>
                <w:noProof/>
                <w:sz w:val="22"/>
                <w:szCs w:val="22"/>
                <w:lang w:eastAsia="en-GB"/>
              </w:rPr>
              <w:tab/>
            </w:r>
            <w:r w:rsidRPr="00281484">
              <w:rPr>
                <w:rStyle w:val="Hyperlink"/>
                <w:noProof/>
              </w:rPr>
              <w:t>Motivation</w:t>
            </w:r>
            <w:r>
              <w:rPr>
                <w:noProof/>
                <w:webHidden/>
              </w:rPr>
              <w:tab/>
            </w:r>
            <w:r>
              <w:rPr>
                <w:noProof/>
                <w:webHidden/>
              </w:rPr>
              <w:fldChar w:fldCharType="begin"/>
            </w:r>
            <w:r>
              <w:rPr>
                <w:noProof/>
                <w:webHidden/>
              </w:rPr>
              <w:instrText xml:space="preserve"> PAGEREF _Toc485747253 \h </w:instrText>
            </w:r>
            <w:r>
              <w:rPr>
                <w:noProof/>
                <w:webHidden/>
              </w:rPr>
            </w:r>
            <w:r>
              <w:rPr>
                <w:noProof/>
                <w:webHidden/>
              </w:rPr>
              <w:fldChar w:fldCharType="separate"/>
            </w:r>
            <w:r w:rsidR="00327CCA">
              <w:rPr>
                <w:noProof/>
                <w:webHidden/>
              </w:rPr>
              <w:t>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54" w:history="1">
            <w:r w:rsidRPr="00281484">
              <w:rPr>
                <w:rStyle w:val="Hyperlink"/>
                <w:noProof/>
              </w:rPr>
              <w:t>1.2</w:t>
            </w:r>
            <w:r>
              <w:rPr>
                <w:rFonts w:asciiTheme="minorHAnsi" w:eastAsiaTheme="minorEastAsia" w:hAnsiTheme="minorHAnsi" w:cstheme="minorBidi"/>
                <w:b w:val="0"/>
                <w:bCs w:val="0"/>
                <w:noProof/>
                <w:sz w:val="22"/>
                <w:szCs w:val="22"/>
                <w:lang w:eastAsia="en-GB"/>
              </w:rPr>
              <w:tab/>
            </w:r>
            <w:r w:rsidRPr="00281484">
              <w:rPr>
                <w:rStyle w:val="Hyperlink"/>
                <w:noProof/>
              </w:rPr>
              <w:t>Project Specification</w:t>
            </w:r>
            <w:r>
              <w:rPr>
                <w:noProof/>
                <w:webHidden/>
              </w:rPr>
              <w:tab/>
            </w:r>
            <w:r>
              <w:rPr>
                <w:noProof/>
                <w:webHidden/>
              </w:rPr>
              <w:fldChar w:fldCharType="begin"/>
            </w:r>
            <w:r>
              <w:rPr>
                <w:noProof/>
                <w:webHidden/>
              </w:rPr>
              <w:instrText xml:space="preserve"> PAGEREF _Toc485747254 \h </w:instrText>
            </w:r>
            <w:r>
              <w:rPr>
                <w:noProof/>
                <w:webHidden/>
              </w:rPr>
            </w:r>
            <w:r>
              <w:rPr>
                <w:noProof/>
                <w:webHidden/>
              </w:rPr>
              <w:fldChar w:fldCharType="separate"/>
            </w:r>
            <w:r w:rsidR="00327CCA">
              <w:rPr>
                <w:noProof/>
                <w:webHidden/>
              </w:rPr>
              <w:t>1</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5" w:history="1">
            <w:r w:rsidRPr="00281484">
              <w:rPr>
                <w:rStyle w:val="Hyperlink"/>
                <w:noProof/>
                <w:lang w:eastAsia="en-GB"/>
              </w:rPr>
              <w:t>1.2.1</w:t>
            </w:r>
            <w:r>
              <w:rPr>
                <w:rFonts w:asciiTheme="minorHAnsi" w:eastAsiaTheme="minorEastAsia" w:hAnsiTheme="minorHAnsi" w:cstheme="minorBidi"/>
                <w:noProof/>
                <w:sz w:val="22"/>
                <w:szCs w:val="22"/>
                <w:lang w:eastAsia="en-GB"/>
              </w:rPr>
              <w:tab/>
            </w:r>
            <w:r w:rsidRPr="00281484">
              <w:rPr>
                <w:rStyle w:val="Hyperlink"/>
                <w:noProof/>
              </w:rPr>
              <w:t>Project goals</w:t>
            </w:r>
            <w:r>
              <w:rPr>
                <w:noProof/>
                <w:webHidden/>
              </w:rPr>
              <w:tab/>
            </w:r>
            <w:r>
              <w:rPr>
                <w:noProof/>
                <w:webHidden/>
              </w:rPr>
              <w:fldChar w:fldCharType="begin"/>
            </w:r>
            <w:r>
              <w:rPr>
                <w:noProof/>
                <w:webHidden/>
              </w:rPr>
              <w:instrText xml:space="preserve"> PAGEREF _Toc485747255 \h </w:instrText>
            </w:r>
            <w:r>
              <w:rPr>
                <w:noProof/>
                <w:webHidden/>
              </w:rPr>
            </w:r>
            <w:r>
              <w:rPr>
                <w:noProof/>
                <w:webHidden/>
              </w:rPr>
              <w:fldChar w:fldCharType="separate"/>
            </w:r>
            <w:r w:rsidR="00327CCA">
              <w:rPr>
                <w:noProof/>
                <w:webHidden/>
              </w:rPr>
              <w:t>1</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6" w:history="1">
            <w:r w:rsidRPr="00281484">
              <w:rPr>
                <w:rStyle w:val="Hyperlink"/>
                <w:noProof/>
              </w:rPr>
              <w:t>1.2.2</w:t>
            </w:r>
            <w:r>
              <w:rPr>
                <w:rFonts w:asciiTheme="minorHAnsi" w:eastAsiaTheme="minorEastAsia" w:hAnsiTheme="minorHAnsi" w:cstheme="minorBidi"/>
                <w:noProof/>
                <w:sz w:val="22"/>
                <w:szCs w:val="22"/>
                <w:lang w:eastAsia="en-GB"/>
              </w:rPr>
              <w:tab/>
            </w:r>
            <w:r w:rsidRPr="00281484">
              <w:rPr>
                <w:rStyle w:val="Hyperlink"/>
                <w:noProof/>
              </w:rPr>
              <w:t>Advanced project goals</w:t>
            </w:r>
            <w:r>
              <w:rPr>
                <w:noProof/>
                <w:webHidden/>
              </w:rPr>
              <w:tab/>
            </w:r>
            <w:r>
              <w:rPr>
                <w:noProof/>
                <w:webHidden/>
              </w:rPr>
              <w:fldChar w:fldCharType="begin"/>
            </w:r>
            <w:r>
              <w:rPr>
                <w:noProof/>
                <w:webHidden/>
              </w:rPr>
              <w:instrText xml:space="preserve"> PAGEREF _Toc485747256 \h </w:instrText>
            </w:r>
            <w:r>
              <w:rPr>
                <w:noProof/>
                <w:webHidden/>
              </w:rPr>
            </w:r>
            <w:r>
              <w:rPr>
                <w:noProof/>
                <w:webHidden/>
              </w:rPr>
              <w:fldChar w:fldCharType="separate"/>
            </w:r>
            <w:r w:rsidR="00327CCA">
              <w:rPr>
                <w:noProof/>
                <w:webHidden/>
              </w:rPr>
              <w:t>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57" w:history="1">
            <w:r w:rsidRPr="00281484">
              <w:rPr>
                <w:rStyle w:val="Hyperlink"/>
                <w:noProof/>
              </w:rPr>
              <w:t>1.2.3</w:t>
            </w:r>
            <w:r>
              <w:rPr>
                <w:rFonts w:asciiTheme="minorHAnsi" w:eastAsiaTheme="minorEastAsia" w:hAnsiTheme="minorHAnsi" w:cstheme="minorBidi"/>
                <w:noProof/>
                <w:sz w:val="22"/>
                <w:szCs w:val="22"/>
                <w:lang w:eastAsia="en-GB"/>
              </w:rPr>
              <w:tab/>
            </w:r>
            <w:r w:rsidRPr="00281484">
              <w:rPr>
                <w:rStyle w:val="Hyperlink"/>
                <w:noProof/>
              </w:rPr>
              <w:t>Clarifications</w:t>
            </w:r>
            <w:r>
              <w:rPr>
                <w:noProof/>
                <w:webHidden/>
              </w:rPr>
              <w:tab/>
            </w:r>
            <w:r>
              <w:rPr>
                <w:noProof/>
                <w:webHidden/>
              </w:rPr>
              <w:fldChar w:fldCharType="begin"/>
            </w:r>
            <w:r>
              <w:rPr>
                <w:noProof/>
                <w:webHidden/>
              </w:rPr>
              <w:instrText xml:space="preserve"> PAGEREF _Toc485747257 \h </w:instrText>
            </w:r>
            <w:r>
              <w:rPr>
                <w:noProof/>
                <w:webHidden/>
              </w:rPr>
            </w:r>
            <w:r>
              <w:rPr>
                <w:noProof/>
                <w:webHidden/>
              </w:rPr>
              <w:fldChar w:fldCharType="separate"/>
            </w:r>
            <w:r w:rsidR="00327CCA">
              <w:rPr>
                <w:noProof/>
                <w:webHidden/>
              </w:rPr>
              <w:t>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58" w:history="1">
            <w:r w:rsidRPr="00281484">
              <w:rPr>
                <w:rStyle w:val="Hyperlink"/>
                <w:noProof/>
              </w:rPr>
              <w:t>2</w:t>
            </w:r>
            <w:r>
              <w:rPr>
                <w:rFonts w:asciiTheme="minorHAnsi" w:eastAsiaTheme="minorEastAsia" w:hAnsiTheme="minorHAnsi" w:cstheme="minorBidi"/>
                <w:b w:val="0"/>
                <w:bCs w:val="0"/>
                <w:caps w:val="0"/>
                <w:noProof/>
                <w:sz w:val="22"/>
                <w:szCs w:val="22"/>
                <w:lang w:eastAsia="en-GB"/>
              </w:rPr>
              <w:tab/>
            </w:r>
            <w:r w:rsidRPr="00281484">
              <w:rPr>
                <w:rStyle w:val="Hyperlink"/>
                <w:noProof/>
              </w:rPr>
              <w:t>Background and Related Work</w:t>
            </w:r>
            <w:r>
              <w:rPr>
                <w:noProof/>
                <w:webHidden/>
              </w:rPr>
              <w:tab/>
            </w:r>
            <w:r>
              <w:rPr>
                <w:noProof/>
                <w:webHidden/>
              </w:rPr>
              <w:fldChar w:fldCharType="begin"/>
            </w:r>
            <w:r>
              <w:rPr>
                <w:noProof/>
                <w:webHidden/>
              </w:rPr>
              <w:instrText xml:space="preserve"> PAGEREF _Toc485747258 \h </w:instrText>
            </w:r>
            <w:r>
              <w:rPr>
                <w:noProof/>
                <w:webHidden/>
              </w:rPr>
            </w:r>
            <w:r>
              <w:rPr>
                <w:noProof/>
                <w:webHidden/>
              </w:rPr>
              <w:fldChar w:fldCharType="separate"/>
            </w:r>
            <w:r w:rsidR="00327CCA">
              <w:rPr>
                <w:noProof/>
                <w:webHidden/>
              </w:rPr>
              <w:t>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0" w:history="1">
            <w:r w:rsidRPr="00281484">
              <w:rPr>
                <w:rStyle w:val="Hyperlink"/>
                <w:noProof/>
              </w:rPr>
              <w:t>2.1</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60 \h </w:instrText>
            </w:r>
            <w:r>
              <w:rPr>
                <w:noProof/>
                <w:webHidden/>
              </w:rPr>
            </w:r>
            <w:r>
              <w:rPr>
                <w:noProof/>
                <w:webHidden/>
              </w:rPr>
              <w:fldChar w:fldCharType="separate"/>
            </w:r>
            <w:r w:rsidR="00327CCA">
              <w:rPr>
                <w:noProof/>
                <w:webHidden/>
              </w:rPr>
              <w:t>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61" w:history="1">
            <w:r w:rsidRPr="00281484">
              <w:rPr>
                <w:rStyle w:val="Hyperlink"/>
                <w:noProof/>
              </w:rPr>
              <w:t>2.1.1</w:t>
            </w:r>
            <w:r>
              <w:rPr>
                <w:rFonts w:asciiTheme="minorHAnsi" w:eastAsiaTheme="minorEastAsia" w:hAnsiTheme="minorHAnsi" w:cstheme="minorBidi"/>
                <w:noProof/>
                <w:sz w:val="22"/>
                <w:szCs w:val="22"/>
                <w:lang w:eastAsia="en-GB"/>
              </w:rPr>
              <w:tab/>
            </w:r>
            <w:r w:rsidRPr="00281484">
              <w:rPr>
                <w:rStyle w:val="Hyperlink"/>
                <w:noProof/>
              </w:rPr>
              <w:t>Hardware</w:t>
            </w:r>
            <w:r>
              <w:rPr>
                <w:noProof/>
                <w:webHidden/>
              </w:rPr>
              <w:tab/>
            </w:r>
            <w:r>
              <w:rPr>
                <w:noProof/>
                <w:webHidden/>
              </w:rPr>
              <w:fldChar w:fldCharType="begin"/>
            </w:r>
            <w:r>
              <w:rPr>
                <w:noProof/>
                <w:webHidden/>
              </w:rPr>
              <w:instrText xml:space="preserve"> PAGEREF _Toc485747261 \h </w:instrText>
            </w:r>
            <w:r>
              <w:rPr>
                <w:noProof/>
                <w:webHidden/>
              </w:rPr>
            </w:r>
            <w:r>
              <w:rPr>
                <w:noProof/>
                <w:webHidden/>
              </w:rPr>
              <w:fldChar w:fldCharType="separate"/>
            </w:r>
            <w:r w:rsidR="00327CCA">
              <w:rPr>
                <w:noProof/>
                <w:webHidden/>
              </w:rPr>
              <w:t>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62" w:history="1">
            <w:r w:rsidRPr="00281484">
              <w:rPr>
                <w:rStyle w:val="Hyperlink"/>
                <w:noProof/>
              </w:rPr>
              <w:t>2.1.2</w:t>
            </w:r>
            <w:r>
              <w:rPr>
                <w:rFonts w:asciiTheme="minorHAnsi" w:eastAsiaTheme="minorEastAsia" w:hAnsiTheme="minorHAnsi" w:cstheme="minorBidi"/>
                <w:noProof/>
                <w:sz w:val="22"/>
                <w:szCs w:val="22"/>
                <w:lang w:eastAsia="en-GB"/>
              </w:rPr>
              <w:tab/>
            </w:r>
            <w:r w:rsidRPr="00281484">
              <w:rPr>
                <w:rStyle w:val="Hyperlink"/>
                <w:noProof/>
              </w:rPr>
              <w:t>Software</w:t>
            </w:r>
            <w:r>
              <w:rPr>
                <w:noProof/>
                <w:webHidden/>
              </w:rPr>
              <w:tab/>
            </w:r>
            <w:r>
              <w:rPr>
                <w:noProof/>
                <w:webHidden/>
              </w:rPr>
              <w:fldChar w:fldCharType="begin"/>
            </w:r>
            <w:r>
              <w:rPr>
                <w:noProof/>
                <w:webHidden/>
              </w:rPr>
              <w:instrText xml:space="preserve"> PAGEREF _Toc485747262 \h </w:instrText>
            </w:r>
            <w:r>
              <w:rPr>
                <w:noProof/>
                <w:webHidden/>
              </w:rPr>
            </w:r>
            <w:r>
              <w:rPr>
                <w:noProof/>
                <w:webHidden/>
              </w:rPr>
              <w:fldChar w:fldCharType="separate"/>
            </w:r>
            <w:r w:rsidR="00327CCA">
              <w:rPr>
                <w:noProof/>
                <w:webHidden/>
              </w:rPr>
              <w:t>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3" w:history="1">
            <w:r w:rsidRPr="00281484">
              <w:rPr>
                <w:rStyle w:val="Hyperlink"/>
                <w:noProof/>
              </w:rPr>
              <w:t>2.2</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263 \h </w:instrText>
            </w:r>
            <w:r>
              <w:rPr>
                <w:noProof/>
                <w:webHidden/>
              </w:rPr>
            </w:r>
            <w:r>
              <w:rPr>
                <w:noProof/>
                <w:webHidden/>
              </w:rPr>
              <w:fldChar w:fldCharType="separate"/>
            </w:r>
            <w:r w:rsidR="00327CCA">
              <w:rPr>
                <w:noProof/>
                <w:webHidden/>
              </w:rPr>
              <w:t>5</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4" w:history="1">
            <w:r w:rsidRPr="00281484">
              <w:rPr>
                <w:rStyle w:val="Hyperlink"/>
                <w:noProof/>
              </w:rPr>
              <w:t>2.3</w:t>
            </w:r>
            <w:r>
              <w:rPr>
                <w:rFonts w:asciiTheme="minorHAnsi" w:eastAsiaTheme="minorEastAsia" w:hAnsiTheme="minorHAnsi" w:cstheme="minorBidi"/>
                <w:b w:val="0"/>
                <w:bCs w:val="0"/>
                <w:noProof/>
                <w:sz w:val="22"/>
                <w:szCs w:val="22"/>
                <w:lang w:eastAsia="en-GB"/>
              </w:rPr>
              <w:tab/>
            </w:r>
            <w:r w:rsidRPr="00281484">
              <w:rPr>
                <w:rStyle w:val="Hyperlink"/>
                <w:noProof/>
              </w:rPr>
              <w:t>Photo evidence publication</w:t>
            </w:r>
            <w:r>
              <w:rPr>
                <w:noProof/>
                <w:webHidden/>
              </w:rPr>
              <w:tab/>
            </w:r>
            <w:r>
              <w:rPr>
                <w:noProof/>
                <w:webHidden/>
              </w:rPr>
              <w:fldChar w:fldCharType="begin"/>
            </w:r>
            <w:r>
              <w:rPr>
                <w:noProof/>
                <w:webHidden/>
              </w:rPr>
              <w:instrText xml:space="preserve"> PAGEREF _Toc485747264 \h </w:instrText>
            </w:r>
            <w:r>
              <w:rPr>
                <w:noProof/>
                <w:webHidden/>
              </w:rPr>
            </w:r>
            <w:r>
              <w:rPr>
                <w:noProof/>
                <w:webHidden/>
              </w:rPr>
              <w:fldChar w:fldCharType="separate"/>
            </w:r>
            <w:r w:rsidR="00327CCA">
              <w:rPr>
                <w:noProof/>
                <w:webHidden/>
              </w:rPr>
              <w:t>5</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5" w:history="1">
            <w:r w:rsidRPr="00281484">
              <w:rPr>
                <w:rStyle w:val="Hyperlink"/>
                <w:noProof/>
              </w:rPr>
              <w:t>2.4</w:t>
            </w:r>
            <w:r>
              <w:rPr>
                <w:rFonts w:asciiTheme="minorHAnsi" w:eastAsiaTheme="minorEastAsia" w:hAnsiTheme="minorHAnsi" w:cstheme="minorBidi"/>
                <w:b w:val="0"/>
                <w:bCs w:val="0"/>
                <w:noProof/>
                <w:sz w:val="22"/>
                <w:szCs w:val="22"/>
                <w:lang w:eastAsia="en-GB"/>
              </w:rPr>
              <w:tab/>
            </w:r>
            <w:r w:rsidRPr="00281484">
              <w:rPr>
                <w:rStyle w:val="Hyperlink"/>
                <w:noProof/>
              </w:rPr>
              <w:t>Overall Feasibility</w:t>
            </w:r>
            <w:r>
              <w:rPr>
                <w:noProof/>
                <w:webHidden/>
              </w:rPr>
              <w:tab/>
            </w:r>
            <w:r>
              <w:rPr>
                <w:noProof/>
                <w:webHidden/>
              </w:rPr>
              <w:fldChar w:fldCharType="begin"/>
            </w:r>
            <w:r>
              <w:rPr>
                <w:noProof/>
                <w:webHidden/>
              </w:rPr>
              <w:instrText xml:space="preserve"> PAGEREF _Toc485747265 \h </w:instrText>
            </w:r>
            <w:r>
              <w:rPr>
                <w:noProof/>
                <w:webHidden/>
              </w:rPr>
            </w:r>
            <w:r>
              <w:rPr>
                <w:noProof/>
                <w:webHidden/>
              </w:rPr>
              <w:fldChar w:fldCharType="separate"/>
            </w:r>
            <w:r w:rsidR="00327CCA">
              <w:rPr>
                <w:noProof/>
                <w:webHidden/>
              </w:rPr>
              <w:t>5</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66" w:history="1">
            <w:r w:rsidRPr="00281484">
              <w:rPr>
                <w:rStyle w:val="Hyperlink"/>
                <w:noProof/>
              </w:rPr>
              <w:t>3</w:t>
            </w:r>
            <w:r>
              <w:rPr>
                <w:rFonts w:asciiTheme="minorHAnsi" w:eastAsiaTheme="minorEastAsia" w:hAnsiTheme="minorHAnsi" w:cstheme="minorBidi"/>
                <w:b w:val="0"/>
                <w:bCs w:val="0"/>
                <w:caps w:val="0"/>
                <w:noProof/>
                <w:sz w:val="22"/>
                <w:szCs w:val="22"/>
                <w:lang w:eastAsia="en-GB"/>
              </w:rPr>
              <w:tab/>
            </w:r>
            <w:r w:rsidRPr="00281484">
              <w:rPr>
                <w:rStyle w:val="Hyperlink"/>
                <w:noProof/>
              </w:rPr>
              <w:t>Background Reading and Literature Review</w:t>
            </w:r>
            <w:r>
              <w:rPr>
                <w:noProof/>
                <w:webHidden/>
              </w:rPr>
              <w:tab/>
            </w:r>
            <w:r>
              <w:rPr>
                <w:noProof/>
                <w:webHidden/>
              </w:rPr>
              <w:fldChar w:fldCharType="begin"/>
            </w:r>
            <w:r>
              <w:rPr>
                <w:noProof/>
                <w:webHidden/>
              </w:rPr>
              <w:instrText xml:space="preserve"> PAGEREF _Toc485747266 \h </w:instrText>
            </w:r>
            <w:r>
              <w:rPr>
                <w:noProof/>
                <w:webHidden/>
              </w:rPr>
            </w:r>
            <w:r>
              <w:rPr>
                <w:noProof/>
                <w:webHidden/>
              </w:rPr>
              <w:fldChar w:fldCharType="separate"/>
            </w:r>
            <w:r w:rsidR="00327CCA">
              <w:rPr>
                <w:noProof/>
                <w:webHidden/>
              </w:rPr>
              <w:t>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7" w:history="1">
            <w:r w:rsidRPr="00281484">
              <w:rPr>
                <w:rStyle w:val="Hyperlink"/>
                <w:noProof/>
              </w:rPr>
              <w:t>3.1</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67 \h </w:instrText>
            </w:r>
            <w:r>
              <w:rPr>
                <w:noProof/>
                <w:webHidden/>
              </w:rPr>
            </w:r>
            <w:r>
              <w:rPr>
                <w:noProof/>
                <w:webHidden/>
              </w:rPr>
              <w:fldChar w:fldCharType="separate"/>
            </w:r>
            <w:r w:rsidR="00327CCA">
              <w:rPr>
                <w:noProof/>
                <w:webHidden/>
              </w:rPr>
              <w:t>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8" w:history="1">
            <w:r w:rsidRPr="00281484">
              <w:rPr>
                <w:rStyle w:val="Hyperlink"/>
                <w:noProof/>
              </w:rPr>
              <w:t>3.1</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268 \h </w:instrText>
            </w:r>
            <w:r>
              <w:rPr>
                <w:noProof/>
                <w:webHidden/>
              </w:rPr>
            </w:r>
            <w:r>
              <w:rPr>
                <w:noProof/>
                <w:webHidden/>
              </w:rPr>
              <w:fldChar w:fldCharType="separate"/>
            </w:r>
            <w:r w:rsidR="00327CCA">
              <w:rPr>
                <w:noProof/>
                <w:webHidden/>
              </w:rPr>
              <w:t>8</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69" w:history="1">
            <w:r w:rsidRPr="00281484">
              <w:rPr>
                <w:rStyle w:val="Hyperlink"/>
                <w:noProof/>
              </w:rPr>
              <w:t>3.2</w:t>
            </w:r>
            <w:r>
              <w:rPr>
                <w:rFonts w:asciiTheme="minorHAnsi" w:eastAsiaTheme="minorEastAsia" w:hAnsiTheme="minorHAnsi" w:cstheme="minorBidi"/>
                <w:b w:val="0"/>
                <w:bCs w:val="0"/>
                <w:noProof/>
                <w:sz w:val="22"/>
                <w:szCs w:val="22"/>
                <w:lang w:eastAsia="en-GB"/>
              </w:rPr>
              <w:tab/>
            </w:r>
            <w:r w:rsidRPr="00281484">
              <w:rPr>
                <w:rStyle w:val="Hyperlink"/>
                <w:noProof/>
              </w:rPr>
              <w:t>Photo evidence publication</w:t>
            </w:r>
            <w:r>
              <w:rPr>
                <w:noProof/>
                <w:webHidden/>
              </w:rPr>
              <w:tab/>
            </w:r>
            <w:r>
              <w:rPr>
                <w:noProof/>
                <w:webHidden/>
              </w:rPr>
              <w:fldChar w:fldCharType="begin"/>
            </w:r>
            <w:r>
              <w:rPr>
                <w:noProof/>
                <w:webHidden/>
              </w:rPr>
              <w:instrText xml:space="preserve"> PAGEREF _Toc485747269 \h </w:instrText>
            </w:r>
            <w:r>
              <w:rPr>
                <w:noProof/>
                <w:webHidden/>
              </w:rPr>
            </w:r>
            <w:r>
              <w:rPr>
                <w:noProof/>
                <w:webHidden/>
              </w:rPr>
              <w:fldChar w:fldCharType="separate"/>
            </w:r>
            <w:r w:rsidR="00327CCA">
              <w:rPr>
                <w:noProof/>
                <w:webHidden/>
              </w:rPr>
              <w:t>9</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70" w:history="1">
            <w:r w:rsidRPr="00281484">
              <w:rPr>
                <w:rStyle w:val="Hyperlink"/>
                <w:noProof/>
              </w:rPr>
              <w:t>4</w:t>
            </w:r>
            <w:r>
              <w:rPr>
                <w:rFonts w:asciiTheme="minorHAnsi" w:eastAsiaTheme="minorEastAsia" w:hAnsiTheme="minorHAnsi" w:cstheme="minorBidi"/>
                <w:b w:val="0"/>
                <w:bCs w:val="0"/>
                <w:caps w:val="0"/>
                <w:noProof/>
                <w:sz w:val="22"/>
                <w:szCs w:val="22"/>
                <w:lang w:eastAsia="en-GB"/>
              </w:rPr>
              <w:tab/>
            </w:r>
            <w:r w:rsidRPr="00281484">
              <w:rPr>
                <w:rStyle w:val="Hyperlink"/>
                <w:noProof/>
              </w:rPr>
              <w:t>Design</w:t>
            </w:r>
            <w:r>
              <w:rPr>
                <w:noProof/>
                <w:webHidden/>
              </w:rPr>
              <w:tab/>
            </w:r>
            <w:r>
              <w:rPr>
                <w:noProof/>
                <w:webHidden/>
              </w:rPr>
              <w:fldChar w:fldCharType="begin"/>
            </w:r>
            <w:r>
              <w:rPr>
                <w:noProof/>
                <w:webHidden/>
              </w:rPr>
              <w:instrText xml:space="preserve"> PAGEREF _Toc485747270 \h </w:instrText>
            </w:r>
            <w:r>
              <w:rPr>
                <w:noProof/>
                <w:webHidden/>
              </w:rPr>
            </w:r>
            <w:r>
              <w:rPr>
                <w:noProof/>
                <w:webHidden/>
              </w:rPr>
              <w:fldChar w:fldCharType="separate"/>
            </w:r>
            <w:r w:rsidR="00327CCA">
              <w:rPr>
                <w:noProof/>
                <w:webHidden/>
              </w:rPr>
              <w:t>10</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1" w:history="1">
            <w:r w:rsidRPr="00281484">
              <w:rPr>
                <w:rStyle w:val="Hyperlink"/>
                <w:noProof/>
              </w:rPr>
              <w:t>4.1</w:t>
            </w:r>
            <w:r>
              <w:rPr>
                <w:rFonts w:asciiTheme="minorHAnsi" w:eastAsiaTheme="minorEastAsia" w:hAnsiTheme="minorHAnsi" w:cstheme="minorBidi"/>
                <w:b w:val="0"/>
                <w:bCs w:val="0"/>
                <w:noProof/>
                <w:sz w:val="22"/>
                <w:szCs w:val="22"/>
                <w:lang w:eastAsia="en-GB"/>
              </w:rPr>
              <w:tab/>
            </w:r>
            <w:r w:rsidRPr="00281484">
              <w:rPr>
                <w:rStyle w:val="Hyperlink"/>
                <w:noProof/>
              </w:rPr>
              <w:t>Required Hardware</w:t>
            </w:r>
            <w:r>
              <w:rPr>
                <w:noProof/>
                <w:webHidden/>
              </w:rPr>
              <w:tab/>
            </w:r>
            <w:r>
              <w:rPr>
                <w:noProof/>
                <w:webHidden/>
              </w:rPr>
              <w:fldChar w:fldCharType="begin"/>
            </w:r>
            <w:r>
              <w:rPr>
                <w:noProof/>
                <w:webHidden/>
              </w:rPr>
              <w:instrText xml:space="preserve"> PAGEREF _Toc485747271 \h </w:instrText>
            </w:r>
            <w:r>
              <w:rPr>
                <w:noProof/>
                <w:webHidden/>
              </w:rPr>
            </w:r>
            <w:r>
              <w:rPr>
                <w:noProof/>
                <w:webHidden/>
              </w:rPr>
              <w:fldChar w:fldCharType="separate"/>
            </w:r>
            <w:r w:rsidR="00327CCA">
              <w:rPr>
                <w:noProof/>
                <w:webHidden/>
              </w:rPr>
              <w:t>10</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2" w:history="1">
            <w:r w:rsidRPr="00281484">
              <w:rPr>
                <w:rStyle w:val="Hyperlink"/>
                <w:noProof/>
              </w:rPr>
              <w:t>4.2</w:t>
            </w:r>
            <w:r>
              <w:rPr>
                <w:rFonts w:asciiTheme="minorHAnsi" w:eastAsiaTheme="minorEastAsia" w:hAnsiTheme="minorHAnsi" w:cstheme="minorBidi"/>
                <w:b w:val="0"/>
                <w:bCs w:val="0"/>
                <w:noProof/>
                <w:sz w:val="22"/>
                <w:szCs w:val="22"/>
                <w:lang w:eastAsia="en-GB"/>
              </w:rPr>
              <w:tab/>
            </w:r>
            <w:r w:rsidRPr="00281484">
              <w:rPr>
                <w:rStyle w:val="Hyperlink"/>
                <w:noProof/>
              </w:rPr>
              <w:t>High Level Overview</w:t>
            </w:r>
            <w:r>
              <w:rPr>
                <w:noProof/>
                <w:webHidden/>
              </w:rPr>
              <w:tab/>
            </w:r>
            <w:r>
              <w:rPr>
                <w:noProof/>
                <w:webHidden/>
              </w:rPr>
              <w:fldChar w:fldCharType="begin"/>
            </w:r>
            <w:r>
              <w:rPr>
                <w:noProof/>
                <w:webHidden/>
              </w:rPr>
              <w:instrText xml:space="preserve"> PAGEREF _Toc485747272 \h </w:instrText>
            </w:r>
            <w:r>
              <w:rPr>
                <w:noProof/>
                <w:webHidden/>
              </w:rPr>
            </w:r>
            <w:r>
              <w:rPr>
                <w:noProof/>
                <w:webHidden/>
              </w:rPr>
              <w:fldChar w:fldCharType="separate"/>
            </w:r>
            <w:r w:rsidR="00327CCA">
              <w:rPr>
                <w:noProof/>
                <w:webHidden/>
              </w:rPr>
              <w:t>1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3" w:history="1">
            <w:r w:rsidRPr="00281484">
              <w:rPr>
                <w:rStyle w:val="Hyperlink"/>
                <w:noProof/>
              </w:rPr>
              <w:t>4.3</w:t>
            </w:r>
            <w:r>
              <w:rPr>
                <w:rFonts w:asciiTheme="minorHAnsi" w:eastAsiaTheme="minorEastAsia" w:hAnsiTheme="minorHAnsi" w:cstheme="minorBidi"/>
                <w:b w:val="0"/>
                <w:bCs w:val="0"/>
                <w:noProof/>
                <w:sz w:val="22"/>
                <w:szCs w:val="22"/>
                <w:lang w:eastAsia="en-GB"/>
              </w:rPr>
              <w:tab/>
            </w:r>
            <w:r w:rsidRPr="00281484">
              <w:rPr>
                <w:rStyle w:val="Hyperlink"/>
                <w:noProof/>
              </w:rPr>
              <w:t>License Plate Detection</w:t>
            </w:r>
            <w:r>
              <w:rPr>
                <w:noProof/>
                <w:webHidden/>
              </w:rPr>
              <w:tab/>
            </w:r>
            <w:r>
              <w:rPr>
                <w:noProof/>
                <w:webHidden/>
              </w:rPr>
              <w:fldChar w:fldCharType="begin"/>
            </w:r>
            <w:r>
              <w:rPr>
                <w:noProof/>
                <w:webHidden/>
              </w:rPr>
              <w:instrText xml:space="preserve"> PAGEREF _Toc485747273 \h </w:instrText>
            </w:r>
            <w:r>
              <w:rPr>
                <w:noProof/>
                <w:webHidden/>
              </w:rPr>
            </w:r>
            <w:r>
              <w:rPr>
                <w:noProof/>
                <w:webHidden/>
              </w:rPr>
              <w:fldChar w:fldCharType="separate"/>
            </w:r>
            <w:r w:rsidR="00327CCA">
              <w:rPr>
                <w:noProof/>
                <w:webHidden/>
              </w:rPr>
              <w:t>1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4" w:history="1">
            <w:r w:rsidRPr="00281484">
              <w:rPr>
                <w:rStyle w:val="Hyperlink"/>
                <w:noProof/>
              </w:rPr>
              <w:t>4.3.1</w:t>
            </w:r>
            <w:r>
              <w:rPr>
                <w:rFonts w:asciiTheme="minorHAnsi" w:eastAsiaTheme="minorEastAsia" w:hAnsiTheme="minorHAnsi" w:cstheme="minorBidi"/>
                <w:noProof/>
                <w:sz w:val="22"/>
                <w:szCs w:val="22"/>
                <w:lang w:eastAsia="en-GB"/>
              </w:rPr>
              <w:tab/>
            </w:r>
            <w:r w:rsidRPr="00281484">
              <w:rPr>
                <w:rStyle w:val="Hyperlink"/>
                <w:noProof/>
              </w:rPr>
              <w:t>Readying Input Video</w:t>
            </w:r>
            <w:r>
              <w:rPr>
                <w:noProof/>
                <w:webHidden/>
              </w:rPr>
              <w:tab/>
            </w:r>
            <w:r>
              <w:rPr>
                <w:noProof/>
                <w:webHidden/>
              </w:rPr>
              <w:fldChar w:fldCharType="begin"/>
            </w:r>
            <w:r>
              <w:rPr>
                <w:noProof/>
                <w:webHidden/>
              </w:rPr>
              <w:instrText xml:space="preserve"> PAGEREF _Toc485747274 \h </w:instrText>
            </w:r>
            <w:r>
              <w:rPr>
                <w:noProof/>
                <w:webHidden/>
              </w:rPr>
            </w:r>
            <w:r>
              <w:rPr>
                <w:noProof/>
                <w:webHidden/>
              </w:rPr>
              <w:fldChar w:fldCharType="separate"/>
            </w:r>
            <w:r w:rsidR="00327CCA">
              <w:rPr>
                <w:noProof/>
                <w:webHidden/>
              </w:rPr>
              <w:t>13</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5" w:history="1">
            <w:r w:rsidRPr="00281484">
              <w:rPr>
                <w:rStyle w:val="Hyperlink"/>
                <w:noProof/>
              </w:rPr>
              <w:t>4.3.2</w:t>
            </w:r>
            <w:r>
              <w:rPr>
                <w:rFonts w:asciiTheme="minorHAnsi" w:eastAsiaTheme="minorEastAsia" w:hAnsiTheme="minorHAnsi" w:cstheme="minorBidi"/>
                <w:noProof/>
                <w:sz w:val="22"/>
                <w:szCs w:val="22"/>
                <w:lang w:eastAsia="en-GB"/>
              </w:rPr>
              <w:tab/>
            </w:r>
            <w:r w:rsidRPr="00281484">
              <w:rPr>
                <w:rStyle w:val="Hyperlink"/>
                <w:noProof/>
              </w:rPr>
              <w:t>Pre-Processing</w:t>
            </w:r>
            <w:r>
              <w:rPr>
                <w:noProof/>
                <w:webHidden/>
              </w:rPr>
              <w:tab/>
            </w:r>
            <w:r>
              <w:rPr>
                <w:noProof/>
                <w:webHidden/>
              </w:rPr>
              <w:fldChar w:fldCharType="begin"/>
            </w:r>
            <w:r>
              <w:rPr>
                <w:noProof/>
                <w:webHidden/>
              </w:rPr>
              <w:instrText xml:space="preserve"> PAGEREF _Toc485747275 \h </w:instrText>
            </w:r>
            <w:r>
              <w:rPr>
                <w:noProof/>
                <w:webHidden/>
              </w:rPr>
            </w:r>
            <w:r>
              <w:rPr>
                <w:noProof/>
                <w:webHidden/>
              </w:rPr>
              <w:fldChar w:fldCharType="separate"/>
            </w:r>
            <w:r w:rsidR="00327CCA">
              <w:rPr>
                <w:noProof/>
                <w:webHidden/>
              </w:rPr>
              <w:t>13</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6" w:history="1">
            <w:r w:rsidRPr="00281484">
              <w:rPr>
                <w:rStyle w:val="Hyperlink"/>
                <w:noProof/>
              </w:rPr>
              <w:t>4.3.3</w:t>
            </w:r>
            <w:r>
              <w:rPr>
                <w:rFonts w:asciiTheme="minorHAnsi" w:eastAsiaTheme="minorEastAsia" w:hAnsiTheme="minorHAnsi" w:cstheme="minorBidi"/>
                <w:noProof/>
                <w:sz w:val="22"/>
                <w:szCs w:val="22"/>
                <w:lang w:eastAsia="en-GB"/>
              </w:rPr>
              <w:tab/>
            </w:r>
            <w:r w:rsidRPr="00281484">
              <w:rPr>
                <w:rStyle w:val="Hyperlink"/>
                <w:noProof/>
              </w:rPr>
              <w:t>OpenALPR License Plate Detection</w:t>
            </w:r>
            <w:r>
              <w:rPr>
                <w:noProof/>
                <w:webHidden/>
              </w:rPr>
              <w:tab/>
            </w:r>
            <w:r>
              <w:rPr>
                <w:noProof/>
                <w:webHidden/>
              </w:rPr>
              <w:fldChar w:fldCharType="begin"/>
            </w:r>
            <w:r>
              <w:rPr>
                <w:noProof/>
                <w:webHidden/>
              </w:rPr>
              <w:instrText xml:space="preserve"> PAGEREF _Toc485747276 \h </w:instrText>
            </w:r>
            <w:r>
              <w:rPr>
                <w:noProof/>
                <w:webHidden/>
              </w:rPr>
            </w:r>
            <w:r>
              <w:rPr>
                <w:noProof/>
                <w:webHidden/>
              </w:rPr>
              <w:fldChar w:fldCharType="separate"/>
            </w:r>
            <w:r w:rsidR="00327CCA">
              <w:rPr>
                <w:noProof/>
                <w:webHidden/>
              </w:rPr>
              <w:t>1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77" w:history="1">
            <w:r w:rsidRPr="00281484">
              <w:rPr>
                <w:rStyle w:val="Hyperlink"/>
                <w:noProof/>
              </w:rPr>
              <w:t>4.4</w:t>
            </w:r>
            <w:r>
              <w:rPr>
                <w:rFonts w:asciiTheme="minorHAnsi" w:eastAsiaTheme="minorEastAsia" w:hAnsiTheme="minorHAnsi" w:cstheme="minorBidi"/>
                <w:b w:val="0"/>
                <w:bCs w:val="0"/>
                <w:noProof/>
                <w:sz w:val="22"/>
                <w:szCs w:val="22"/>
                <w:lang w:eastAsia="en-GB"/>
              </w:rPr>
              <w:tab/>
            </w:r>
            <w:r w:rsidRPr="00281484">
              <w:rPr>
                <w:rStyle w:val="Hyperlink"/>
                <w:noProof/>
              </w:rPr>
              <w:t>The Peer-to-Peer Network</w:t>
            </w:r>
            <w:r>
              <w:rPr>
                <w:noProof/>
                <w:webHidden/>
              </w:rPr>
              <w:tab/>
            </w:r>
            <w:r>
              <w:rPr>
                <w:noProof/>
                <w:webHidden/>
              </w:rPr>
              <w:fldChar w:fldCharType="begin"/>
            </w:r>
            <w:r>
              <w:rPr>
                <w:noProof/>
                <w:webHidden/>
              </w:rPr>
              <w:instrText xml:space="preserve"> PAGEREF _Toc485747277 \h </w:instrText>
            </w:r>
            <w:r>
              <w:rPr>
                <w:noProof/>
                <w:webHidden/>
              </w:rPr>
            </w:r>
            <w:r>
              <w:rPr>
                <w:noProof/>
                <w:webHidden/>
              </w:rPr>
              <w:fldChar w:fldCharType="separate"/>
            </w:r>
            <w:r w:rsidR="00327CCA">
              <w:rPr>
                <w:noProof/>
                <w:webHidden/>
              </w:rPr>
              <w:t>1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8" w:history="1">
            <w:r w:rsidRPr="00281484">
              <w:rPr>
                <w:rStyle w:val="Hyperlink"/>
                <w:noProof/>
                <w:lang w:val="en-US"/>
              </w:rPr>
              <w:t>4.4.1</w:t>
            </w:r>
            <w:r>
              <w:rPr>
                <w:rFonts w:asciiTheme="minorHAnsi" w:eastAsiaTheme="minorEastAsia" w:hAnsiTheme="minorHAnsi" w:cstheme="minorBidi"/>
                <w:noProof/>
                <w:sz w:val="22"/>
                <w:szCs w:val="22"/>
                <w:lang w:eastAsia="en-GB"/>
              </w:rPr>
              <w:tab/>
            </w:r>
            <w:r w:rsidRPr="00281484">
              <w:rPr>
                <w:rStyle w:val="Hyperlink"/>
                <w:noProof/>
              </w:rPr>
              <w:t>Server Architecture</w:t>
            </w:r>
            <w:r>
              <w:rPr>
                <w:noProof/>
                <w:webHidden/>
              </w:rPr>
              <w:tab/>
            </w:r>
            <w:r>
              <w:rPr>
                <w:noProof/>
                <w:webHidden/>
              </w:rPr>
              <w:fldChar w:fldCharType="begin"/>
            </w:r>
            <w:r>
              <w:rPr>
                <w:noProof/>
                <w:webHidden/>
              </w:rPr>
              <w:instrText xml:space="preserve"> PAGEREF _Toc485747278 \h </w:instrText>
            </w:r>
            <w:r>
              <w:rPr>
                <w:noProof/>
                <w:webHidden/>
              </w:rPr>
            </w:r>
            <w:r>
              <w:rPr>
                <w:noProof/>
                <w:webHidden/>
              </w:rPr>
              <w:fldChar w:fldCharType="separate"/>
            </w:r>
            <w:r w:rsidR="00327CCA">
              <w:rPr>
                <w:noProof/>
                <w:webHidden/>
              </w:rPr>
              <w:t>1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79" w:history="1">
            <w:r w:rsidRPr="00281484">
              <w:rPr>
                <w:rStyle w:val="Hyperlink"/>
                <w:noProof/>
              </w:rPr>
              <w:t>4.4.2</w:t>
            </w:r>
            <w:r>
              <w:rPr>
                <w:rFonts w:asciiTheme="minorHAnsi" w:eastAsiaTheme="minorEastAsia" w:hAnsiTheme="minorHAnsi" w:cstheme="minorBidi"/>
                <w:noProof/>
                <w:sz w:val="22"/>
                <w:szCs w:val="22"/>
                <w:lang w:eastAsia="en-GB"/>
              </w:rPr>
              <w:tab/>
            </w:r>
            <w:r w:rsidRPr="00281484">
              <w:rPr>
                <w:rStyle w:val="Hyperlink"/>
                <w:noProof/>
              </w:rPr>
              <w:t>Database Architecture</w:t>
            </w:r>
            <w:r>
              <w:rPr>
                <w:noProof/>
                <w:webHidden/>
              </w:rPr>
              <w:tab/>
            </w:r>
            <w:r>
              <w:rPr>
                <w:noProof/>
                <w:webHidden/>
              </w:rPr>
              <w:fldChar w:fldCharType="begin"/>
            </w:r>
            <w:r>
              <w:rPr>
                <w:noProof/>
                <w:webHidden/>
              </w:rPr>
              <w:instrText xml:space="preserve"> PAGEREF _Toc485747279 \h </w:instrText>
            </w:r>
            <w:r>
              <w:rPr>
                <w:noProof/>
                <w:webHidden/>
              </w:rPr>
            </w:r>
            <w:r>
              <w:rPr>
                <w:noProof/>
                <w:webHidden/>
              </w:rPr>
              <w:fldChar w:fldCharType="separate"/>
            </w:r>
            <w:r w:rsidR="00327CCA">
              <w:rPr>
                <w:noProof/>
                <w:webHidden/>
              </w:rPr>
              <w:t>1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0" w:history="1">
            <w:r w:rsidRPr="00281484">
              <w:rPr>
                <w:rStyle w:val="Hyperlink"/>
                <w:noProof/>
              </w:rPr>
              <w:t>4.4.3</w:t>
            </w:r>
            <w:r>
              <w:rPr>
                <w:rFonts w:asciiTheme="minorHAnsi" w:eastAsiaTheme="minorEastAsia" w:hAnsiTheme="minorHAnsi" w:cstheme="minorBidi"/>
                <w:noProof/>
                <w:sz w:val="22"/>
                <w:szCs w:val="22"/>
                <w:lang w:eastAsia="en-GB"/>
              </w:rPr>
              <w:tab/>
            </w:r>
            <w:r w:rsidRPr="00281484">
              <w:rPr>
                <w:rStyle w:val="Hyperlink"/>
                <w:noProof/>
              </w:rPr>
              <w:t>Communications Architecture</w:t>
            </w:r>
            <w:r>
              <w:rPr>
                <w:noProof/>
                <w:webHidden/>
              </w:rPr>
              <w:tab/>
            </w:r>
            <w:r>
              <w:rPr>
                <w:noProof/>
                <w:webHidden/>
              </w:rPr>
              <w:fldChar w:fldCharType="begin"/>
            </w:r>
            <w:r>
              <w:rPr>
                <w:noProof/>
                <w:webHidden/>
              </w:rPr>
              <w:instrText xml:space="preserve"> PAGEREF _Toc485747280 \h </w:instrText>
            </w:r>
            <w:r>
              <w:rPr>
                <w:noProof/>
                <w:webHidden/>
              </w:rPr>
            </w:r>
            <w:r>
              <w:rPr>
                <w:noProof/>
                <w:webHidden/>
              </w:rPr>
              <w:fldChar w:fldCharType="separate"/>
            </w:r>
            <w:r w:rsidR="00327CCA">
              <w:rPr>
                <w:noProof/>
                <w:webHidden/>
              </w:rPr>
              <w:t>1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1" w:history="1">
            <w:r w:rsidRPr="00281484">
              <w:rPr>
                <w:rStyle w:val="Hyperlink"/>
                <w:noProof/>
              </w:rPr>
              <w:t>4.4.4</w:t>
            </w:r>
            <w:r>
              <w:rPr>
                <w:rFonts w:asciiTheme="minorHAnsi" w:eastAsiaTheme="minorEastAsia" w:hAnsiTheme="minorHAnsi" w:cstheme="minorBidi"/>
                <w:noProof/>
                <w:sz w:val="22"/>
                <w:szCs w:val="22"/>
                <w:lang w:eastAsia="en-GB"/>
              </w:rPr>
              <w:tab/>
            </w:r>
            <w:r w:rsidRPr="00281484">
              <w:rPr>
                <w:rStyle w:val="Hyperlink"/>
                <w:noProof/>
              </w:rPr>
              <w:t>Security Features</w:t>
            </w:r>
            <w:r>
              <w:rPr>
                <w:noProof/>
                <w:webHidden/>
              </w:rPr>
              <w:tab/>
            </w:r>
            <w:r>
              <w:rPr>
                <w:noProof/>
                <w:webHidden/>
              </w:rPr>
              <w:fldChar w:fldCharType="begin"/>
            </w:r>
            <w:r>
              <w:rPr>
                <w:noProof/>
                <w:webHidden/>
              </w:rPr>
              <w:instrText xml:space="preserve"> PAGEREF _Toc485747281 \h </w:instrText>
            </w:r>
            <w:r>
              <w:rPr>
                <w:noProof/>
                <w:webHidden/>
              </w:rPr>
            </w:r>
            <w:r>
              <w:rPr>
                <w:noProof/>
                <w:webHidden/>
              </w:rPr>
              <w:fldChar w:fldCharType="separate"/>
            </w:r>
            <w:r w:rsidR="00327CCA">
              <w:rPr>
                <w:noProof/>
                <w:webHidden/>
              </w:rPr>
              <w:t>18</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2" w:history="1">
            <w:r w:rsidRPr="00281484">
              <w:rPr>
                <w:rStyle w:val="Hyperlink"/>
                <w:noProof/>
              </w:rPr>
              <w:t>4.4.5</w:t>
            </w:r>
            <w:r>
              <w:rPr>
                <w:rFonts w:asciiTheme="minorHAnsi" w:eastAsiaTheme="minorEastAsia" w:hAnsiTheme="minorHAnsi" w:cstheme="minorBidi"/>
                <w:noProof/>
                <w:sz w:val="22"/>
                <w:szCs w:val="22"/>
                <w:lang w:eastAsia="en-GB"/>
              </w:rPr>
              <w:tab/>
            </w:r>
            <w:r w:rsidRPr="00281484">
              <w:rPr>
                <w:rStyle w:val="Hyperlink"/>
                <w:noProof/>
              </w:rPr>
              <w:t>Bootstrapping</w:t>
            </w:r>
            <w:r>
              <w:rPr>
                <w:noProof/>
                <w:webHidden/>
              </w:rPr>
              <w:tab/>
            </w:r>
            <w:r>
              <w:rPr>
                <w:noProof/>
                <w:webHidden/>
              </w:rPr>
              <w:fldChar w:fldCharType="begin"/>
            </w:r>
            <w:r>
              <w:rPr>
                <w:noProof/>
                <w:webHidden/>
              </w:rPr>
              <w:instrText xml:space="preserve"> PAGEREF _Toc485747282 \h </w:instrText>
            </w:r>
            <w:r>
              <w:rPr>
                <w:noProof/>
                <w:webHidden/>
              </w:rPr>
            </w:r>
            <w:r>
              <w:rPr>
                <w:noProof/>
                <w:webHidden/>
              </w:rPr>
              <w:fldChar w:fldCharType="separate"/>
            </w:r>
            <w:r w:rsidR="00327CCA">
              <w:rPr>
                <w:noProof/>
                <w:webHidden/>
              </w:rPr>
              <w:t>2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3" w:history="1">
            <w:r w:rsidRPr="00281484">
              <w:rPr>
                <w:rStyle w:val="Hyperlink"/>
                <w:noProof/>
              </w:rPr>
              <w:t>4.4.6</w:t>
            </w:r>
            <w:r>
              <w:rPr>
                <w:rFonts w:asciiTheme="minorHAnsi" w:eastAsiaTheme="minorEastAsia" w:hAnsiTheme="minorHAnsi" w:cstheme="minorBidi"/>
                <w:noProof/>
                <w:sz w:val="22"/>
                <w:szCs w:val="22"/>
                <w:lang w:eastAsia="en-GB"/>
              </w:rPr>
              <w:tab/>
            </w:r>
            <w:r w:rsidRPr="00281484">
              <w:rPr>
                <w:rStyle w:val="Hyperlink"/>
                <w:noProof/>
              </w:rPr>
              <w:t>The Core of the P2P Network: the Peer</w:t>
            </w:r>
            <w:r>
              <w:rPr>
                <w:noProof/>
                <w:webHidden/>
              </w:rPr>
              <w:tab/>
            </w:r>
            <w:r>
              <w:rPr>
                <w:noProof/>
                <w:webHidden/>
              </w:rPr>
              <w:fldChar w:fldCharType="begin"/>
            </w:r>
            <w:r>
              <w:rPr>
                <w:noProof/>
                <w:webHidden/>
              </w:rPr>
              <w:instrText xml:space="preserve"> PAGEREF _Toc485747283 \h </w:instrText>
            </w:r>
            <w:r>
              <w:rPr>
                <w:noProof/>
                <w:webHidden/>
              </w:rPr>
            </w:r>
            <w:r>
              <w:rPr>
                <w:noProof/>
                <w:webHidden/>
              </w:rPr>
              <w:fldChar w:fldCharType="separate"/>
            </w:r>
            <w:r w:rsidR="00327CCA">
              <w:rPr>
                <w:noProof/>
                <w:webHidden/>
              </w:rPr>
              <w:t>21</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84" w:history="1">
            <w:r w:rsidRPr="00281484">
              <w:rPr>
                <w:rStyle w:val="Hyperlink"/>
                <w:noProof/>
              </w:rPr>
              <w:t>4.5</w:t>
            </w:r>
            <w:r>
              <w:rPr>
                <w:rFonts w:asciiTheme="minorHAnsi" w:eastAsiaTheme="minorEastAsia" w:hAnsiTheme="minorHAnsi" w:cstheme="minorBidi"/>
                <w:b w:val="0"/>
                <w:bCs w:val="0"/>
                <w:noProof/>
                <w:sz w:val="22"/>
                <w:szCs w:val="22"/>
                <w:lang w:eastAsia="en-GB"/>
              </w:rPr>
              <w:tab/>
            </w:r>
            <w:r w:rsidRPr="00281484">
              <w:rPr>
                <w:rStyle w:val="Hyperlink"/>
                <w:noProof/>
              </w:rPr>
              <w:t>The Web Interface</w:t>
            </w:r>
            <w:r>
              <w:rPr>
                <w:noProof/>
                <w:webHidden/>
              </w:rPr>
              <w:tab/>
            </w:r>
            <w:r>
              <w:rPr>
                <w:noProof/>
                <w:webHidden/>
              </w:rPr>
              <w:fldChar w:fldCharType="begin"/>
            </w:r>
            <w:r>
              <w:rPr>
                <w:noProof/>
                <w:webHidden/>
              </w:rPr>
              <w:instrText xml:space="preserve"> PAGEREF _Toc485747284 \h </w:instrText>
            </w:r>
            <w:r>
              <w:rPr>
                <w:noProof/>
                <w:webHidden/>
              </w:rPr>
            </w:r>
            <w:r>
              <w:rPr>
                <w:noProof/>
                <w:webHidden/>
              </w:rPr>
              <w:fldChar w:fldCharType="separate"/>
            </w:r>
            <w:r w:rsidR="00327CCA">
              <w:rPr>
                <w:noProof/>
                <w:webHidden/>
              </w:rPr>
              <w:t>22</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285" w:history="1">
            <w:r w:rsidRPr="00281484">
              <w:rPr>
                <w:rStyle w:val="Hyperlink"/>
                <w:noProof/>
              </w:rPr>
              <w:t>5</w:t>
            </w:r>
            <w:r>
              <w:rPr>
                <w:rFonts w:asciiTheme="minorHAnsi" w:eastAsiaTheme="minorEastAsia" w:hAnsiTheme="minorHAnsi" w:cstheme="minorBidi"/>
                <w:b w:val="0"/>
                <w:bCs w:val="0"/>
                <w:caps w:val="0"/>
                <w:noProof/>
                <w:sz w:val="22"/>
                <w:szCs w:val="22"/>
                <w:lang w:eastAsia="en-GB"/>
              </w:rPr>
              <w:tab/>
            </w:r>
            <w:r w:rsidRPr="00281484">
              <w:rPr>
                <w:rStyle w:val="Hyperlink"/>
                <w:noProof/>
              </w:rPr>
              <w:t>Build and Implementation</w:t>
            </w:r>
            <w:r>
              <w:rPr>
                <w:noProof/>
                <w:webHidden/>
              </w:rPr>
              <w:tab/>
            </w:r>
            <w:r>
              <w:rPr>
                <w:noProof/>
                <w:webHidden/>
              </w:rPr>
              <w:fldChar w:fldCharType="begin"/>
            </w:r>
            <w:r>
              <w:rPr>
                <w:noProof/>
                <w:webHidden/>
              </w:rPr>
              <w:instrText xml:space="preserve"> PAGEREF _Toc485747285 \h </w:instrText>
            </w:r>
            <w:r>
              <w:rPr>
                <w:noProof/>
                <w:webHidden/>
              </w:rPr>
            </w:r>
            <w:r>
              <w:rPr>
                <w:noProof/>
                <w:webHidden/>
              </w:rPr>
              <w:fldChar w:fldCharType="separate"/>
            </w:r>
            <w:r w:rsidR="00327CCA">
              <w:rPr>
                <w:noProof/>
                <w:webHidden/>
              </w:rPr>
              <w:t>2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86" w:history="1">
            <w:r w:rsidRPr="00281484">
              <w:rPr>
                <w:rStyle w:val="Hyperlink"/>
                <w:noProof/>
              </w:rPr>
              <w:t>5.1</w:t>
            </w:r>
            <w:r>
              <w:rPr>
                <w:rFonts w:asciiTheme="minorHAnsi" w:eastAsiaTheme="minorEastAsia" w:hAnsiTheme="minorHAnsi" w:cstheme="minorBidi"/>
                <w:b w:val="0"/>
                <w:bCs w:val="0"/>
                <w:noProof/>
                <w:sz w:val="22"/>
                <w:szCs w:val="22"/>
                <w:lang w:eastAsia="en-GB"/>
              </w:rPr>
              <w:tab/>
            </w:r>
            <w:r w:rsidRPr="00281484">
              <w:rPr>
                <w:rStyle w:val="Hyperlink"/>
                <w:noProof/>
              </w:rPr>
              <w:t>Django</w:t>
            </w:r>
            <w:r>
              <w:rPr>
                <w:noProof/>
                <w:webHidden/>
              </w:rPr>
              <w:tab/>
            </w:r>
            <w:r>
              <w:rPr>
                <w:noProof/>
                <w:webHidden/>
              </w:rPr>
              <w:fldChar w:fldCharType="begin"/>
            </w:r>
            <w:r>
              <w:rPr>
                <w:noProof/>
                <w:webHidden/>
              </w:rPr>
              <w:instrText xml:space="preserve"> PAGEREF _Toc485747286 \h </w:instrText>
            </w:r>
            <w:r>
              <w:rPr>
                <w:noProof/>
                <w:webHidden/>
              </w:rPr>
            </w:r>
            <w:r>
              <w:rPr>
                <w:noProof/>
                <w:webHidden/>
              </w:rPr>
              <w:fldChar w:fldCharType="separate"/>
            </w:r>
            <w:r w:rsidR="00327CCA">
              <w:rPr>
                <w:noProof/>
                <w:webHidden/>
              </w:rPr>
              <w:t>2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7" w:history="1">
            <w:r w:rsidRPr="00281484">
              <w:rPr>
                <w:rStyle w:val="Hyperlink"/>
                <w:noProof/>
                <w:lang w:val="en-US"/>
              </w:rPr>
              <w:t>5.1.1</w:t>
            </w:r>
            <w:r>
              <w:rPr>
                <w:rFonts w:asciiTheme="minorHAnsi" w:eastAsiaTheme="minorEastAsia" w:hAnsiTheme="minorHAnsi" w:cstheme="minorBidi"/>
                <w:noProof/>
                <w:sz w:val="22"/>
                <w:szCs w:val="22"/>
                <w:lang w:eastAsia="en-GB"/>
              </w:rPr>
              <w:tab/>
            </w:r>
            <w:r w:rsidRPr="00281484">
              <w:rPr>
                <w:rStyle w:val="Hyperlink"/>
                <w:noProof/>
                <w:lang w:val="en-US"/>
              </w:rPr>
              <w:t>Use</w:t>
            </w:r>
            <w:r>
              <w:rPr>
                <w:noProof/>
                <w:webHidden/>
              </w:rPr>
              <w:tab/>
            </w:r>
            <w:r>
              <w:rPr>
                <w:noProof/>
                <w:webHidden/>
              </w:rPr>
              <w:fldChar w:fldCharType="begin"/>
            </w:r>
            <w:r>
              <w:rPr>
                <w:noProof/>
                <w:webHidden/>
              </w:rPr>
              <w:instrText xml:space="preserve"> PAGEREF _Toc485747287 \h </w:instrText>
            </w:r>
            <w:r>
              <w:rPr>
                <w:noProof/>
                <w:webHidden/>
              </w:rPr>
            </w:r>
            <w:r>
              <w:rPr>
                <w:noProof/>
                <w:webHidden/>
              </w:rPr>
              <w:fldChar w:fldCharType="separate"/>
            </w:r>
            <w:r w:rsidR="00327CCA">
              <w:rPr>
                <w:noProof/>
                <w:webHidden/>
              </w:rPr>
              <w:t>2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8" w:history="1">
            <w:r w:rsidRPr="00281484">
              <w:rPr>
                <w:rStyle w:val="Hyperlink"/>
                <w:noProof/>
              </w:rPr>
              <w:t>5.1.2</w:t>
            </w:r>
            <w:r>
              <w:rPr>
                <w:rFonts w:asciiTheme="minorHAnsi" w:eastAsiaTheme="minorEastAsia" w:hAnsiTheme="minorHAnsi" w:cstheme="minorBidi"/>
                <w:noProof/>
                <w:sz w:val="22"/>
                <w:szCs w:val="22"/>
                <w:lang w:eastAsia="en-GB"/>
              </w:rPr>
              <w:tab/>
            </w:r>
            <w:r w:rsidRPr="00281484">
              <w:rPr>
                <w:rStyle w:val="Hyperlink"/>
                <w:noProof/>
              </w:rPr>
              <w:t>Development Style</w:t>
            </w:r>
            <w:r>
              <w:rPr>
                <w:noProof/>
                <w:webHidden/>
              </w:rPr>
              <w:tab/>
            </w:r>
            <w:r>
              <w:rPr>
                <w:noProof/>
                <w:webHidden/>
              </w:rPr>
              <w:fldChar w:fldCharType="begin"/>
            </w:r>
            <w:r>
              <w:rPr>
                <w:noProof/>
                <w:webHidden/>
              </w:rPr>
              <w:instrText xml:space="preserve"> PAGEREF _Toc485747288 \h </w:instrText>
            </w:r>
            <w:r>
              <w:rPr>
                <w:noProof/>
                <w:webHidden/>
              </w:rPr>
            </w:r>
            <w:r>
              <w:rPr>
                <w:noProof/>
                <w:webHidden/>
              </w:rPr>
              <w:fldChar w:fldCharType="separate"/>
            </w:r>
            <w:r w:rsidR="00327CCA">
              <w:rPr>
                <w:noProof/>
                <w:webHidden/>
              </w:rPr>
              <w:t>2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89" w:history="1">
            <w:r w:rsidRPr="00281484">
              <w:rPr>
                <w:rStyle w:val="Hyperlink"/>
                <w:noProof/>
              </w:rPr>
              <w:t>5.1.3</w:t>
            </w:r>
            <w:r>
              <w:rPr>
                <w:rFonts w:asciiTheme="minorHAnsi" w:eastAsiaTheme="minorEastAsia" w:hAnsiTheme="minorHAnsi" w:cstheme="minorBidi"/>
                <w:noProof/>
                <w:sz w:val="22"/>
                <w:szCs w:val="22"/>
                <w:lang w:eastAsia="en-GB"/>
              </w:rPr>
              <w:tab/>
            </w:r>
            <w:r w:rsidRPr="00281484">
              <w:rPr>
                <w:rStyle w:val="Hyperlink"/>
                <w:noProof/>
              </w:rPr>
              <w:t>Ramifications for core modules and programming style</w:t>
            </w:r>
            <w:r>
              <w:rPr>
                <w:noProof/>
                <w:webHidden/>
              </w:rPr>
              <w:tab/>
            </w:r>
            <w:r>
              <w:rPr>
                <w:noProof/>
                <w:webHidden/>
              </w:rPr>
              <w:fldChar w:fldCharType="begin"/>
            </w:r>
            <w:r>
              <w:rPr>
                <w:noProof/>
                <w:webHidden/>
              </w:rPr>
              <w:instrText xml:space="preserve"> PAGEREF _Toc485747289 \h </w:instrText>
            </w:r>
            <w:r>
              <w:rPr>
                <w:noProof/>
                <w:webHidden/>
              </w:rPr>
            </w:r>
            <w:r>
              <w:rPr>
                <w:noProof/>
                <w:webHidden/>
              </w:rPr>
              <w:fldChar w:fldCharType="separate"/>
            </w:r>
            <w:r w:rsidR="00327CCA">
              <w:rPr>
                <w:noProof/>
                <w:webHidden/>
              </w:rPr>
              <w:t>2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90" w:history="1">
            <w:r w:rsidRPr="00281484">
              <w:rPr>
                <w:rStyle w:val="Hyperlink"/>
                <w:noProof/>
              </w:rPr>
              <w:t>5.2</w:t>
            </w:r>
            <w:r>
              <w:rPr>
                <w:rFonts w:asciiTheme="minorHAnsi" w:eastAsiaTheme="minorEastAsia" w:hAnsiTheme="minorHAnsi" w:cstheme="minorBidi"/>
                <w:b w:val="0"/>
                <w:bCs w:val="0"/>
                <w:noProof/>
                <w:sz w:val="22"/>
                <w:szCs w:val="22"/>
                <w:lang w:eastAsia="en-GB"/>
              </w:rPr>
              <w:tab/>
            </w:r>
            <w:r w:rsidRPr="00281484">
              <w:rPr>
                <w:rStyle w:val="Hyperlink"/>
                <w:noProof/>
              </w:rPr>
              <w:t>License Plate Recognition</w:t>
            </w:r>
            <w:r>
              <w:rPr>
                <w:noProof/>
                <w:webHidden/>
              </w:rPr>
              <w:tab/>
            </w:r>
            <w:r>
              <w:rPr>
                <w:noProof/>
                <w:webHidden/>
              </w:rPr>
              <w:fldChar w:fldCharType="begin"/>
            </w:r>
            <w:r>
              <w:rPr>
                <w:noProof/>
                <w:webHidden/>
              </w:rPr>
              <w:instrText xml:space="preserve"> PAGEREF _Toc485747290 \h </w:instrText>
            </w:r>
            <w:r>
              <w:rPr>
                <w:noProof/>
                <w:webHidden/>
              </w:rPr>
            </w:r>
            <w:r>
              <w:rPr>
                <w:noProof/>
                <w:webHidden/>
              </w:rPr>
              <w:fldChar w:fldCharType="separate"/>
            </w:r>
            <w:r w:rsidR="00327CCA">
              <w:rPr>
                <w:noProof/>
                <w:webHidden/>
              </w:rPr>
              <w:t>2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1" w:history="1">
            <w:r w:rsidRPr="00281484">
              <w:rPr>
                <w:rStyle w:val="Hyperlink"/>
                <w:noProof/>
              </w:rPr>
              <w:t>5.2.1</w:t>
            </w:r>
            <w:r>
              <w:rPr>
                <w:rFonts w:asciiTheme="minorHAnsi" w:eastAsiaTheme="minorEastAsia" w:hAnsiTheme="minorHAnsi" w:cstheme="minorBidi"/>
                <w:noProof/>
                <w:sz w:val="22"/>
                <w:szCs w:val="22"/>
                <w:lang w:eastAsia="en-GB"/>
              </w:rPr>
              <w:tab/>
            </w:r>
            <w:r w:rsidRPr="00281484">
              <w:rPr>
                <w:rStyle w:val="Hyperlink"/>
                <w:noProof/>
              </w:rPr>
              <w:t>Camera Input</w:t>
            </w:r>
            <w:r>
              <w:rPr>
                <w:noProof/>
                <w:webHidden/>
              </w:rPr>
              <w:tab/>
            </w:r>
            <w:r>
              <w:rPr>
                <w:noProof/>
                <w:webHidden/>
              </w:rPr>
              <w:fldChar w:fldCharType="begin"/>
            </w:r>
            <w:r>
              <w:rPr>
                <w:noProof/>
                <w:webHidden/>
              </w:rPr>
              <w:instrText xml:space="preserve"> PAGEREF _Toc485747291 \h </w:instrText>
            </w:r>
            <w:r>
              <w:rPr>
                <w:noProof/>
                <w:webHidden/>
              </w:rPr>
            </w:r>
            <w:r>
              <w:rPr>
                <w:noProof/>
                <w:webHidden/>
              </w:rPr>
              <w:fldChar w:fldCharType="separate"/>
            </w:r>
            <w:r w:rsidR="00327CCA">
              <w:rPr>
                <w:noProof/>
                <w:webHidden/>
              </w:rPr>
              <w:t>2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2" w:history="1">
            <w:r w:rsidRPr="00281484">
              <w:rPr>
                <w:rStyle w:val="Hyperlink"/>
                <w:noProof/>
              </w:rPr>
              <w:t>5.2.2</w:t>
            </w:r>
            <w:r>
              <w:rPr>
                <w:rFonts w:asciiTheme="minorHAnsi" w:eastAsiaTheme="minorEastAsia" w:hAnsiTheme="minorHAnsi" w:cstheme="minorBidi"/>
                <w:noProof/>
                <w:sz w:val="22"/>
                <w:szCs w:val="22"/>
                <w:lang w:eastAsia="en-GB"/>
              </w:rPr>
              <w:tab/>
            </w:r>
            <w:r w:rsidRPr="00281484">
              <w:rPr>
                <w:rStyle w:val="Hyperlink"/>
                <w:noProof/>
              </w:rPr>
              <w:t>OpenALPR</w:t>
            </w:r>
            <w:r>
              <w:rPr>
                <w:noProof/>
                <w:webHidden/>
              </w:rPr>
              <w:tab/>
            </w:r>
            <w:r>
              <w:rPr>
                <w:noProof/>
                <w:webHidden/>
              </w:rPr>
              <w:fldChar w:fldCharType="begin"/>
            </w:r>
            <w:r>
              <w:rPr>
                <w:noProof/>
                <w:webHidden/>
              </w:rPr>
              <w:instrText xml:space="preserve"> PAGEREF _Toc485747292 \h </w:instrText>
            </w:r>
            <w:r>
              <w:rPr>
                <w:noProof/>
                <w:webHidden/>
              </w:rPr>
            </w:r>
            <w:r>
              <w:rPr>
                <w:noProof/>
                <w:webHidden/>
              </w:rPr>
              <w:fldChar w:fldCharType="separate"/>
            </w:r>
            <w:r w:rsidR="00327CCA">
              <w:rPr>
                <w:noProof/>
                <w:webHidden/>
              </w:rPr>
              <w:t>29</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3" w:history="1">
            <w:r w:rsidRPr="00281484">
              <w:rPr>
                <w:rStyle w:val="Hyperlink"/>
                <w:noProof/>
              </w:rPr>
              <w:t>5.2.3</w:t>
            </w:r>
            <w:r>
              <w:rPr>
                <w:rFonts w:asciiTheme="minorHAnsi" w:eastAsiaTheme="minorEastAsia" w:hAnsiTheme="minorHAnsi" w:cstheme="minorBidi"/>
                <w:noProof/>
                <w:sz w:val="22"/>
                <w:szCs w:val="22"/>
                <w:lang w:eastAsia="en-GB"/>
              </w:rPr>
              <w:tab/>
            </w:r>
            <w:r w:rsidRPr="00281484">
              <w:rPr>
                <w:rStyle w:val="Hyperlink"/>
                <w:noProof/>
              </w:rPr>
              <w:t>Processing the resultant plate data</w:t>
            </w:r>
            <w:r>
              <w:rPr>
                <w:noProof/>
                <w:webHidden/>
              </w:rPr>
              <w:tab/>
            </w:r>
            <w:r>
              <w:rPr>
                <w:noProof/>
                <w:webHidden/>
              </w:rPr>
              <w:fldChar w:fldCharType="begin"/>
            </w:r>
            <w:r>
              <w:rPr>
                <w:noProof/>
                <w:webHidden/>
              </w:rPr>
              <w:instrText xml:space="preserve"> PAGEREF _Toc485747293 \h </w:instrText>
            </w:r>
            <w:r>
              <w:rPr>
                <w:noProof/>
                <w:webHidden/>
              </w:rPr>
            </w:r>
            <w:r>
              <w:rPr>
                <w:noProof/>
                <w:webHidden/>
              </w:rPr>
              <w:fldChar w:fldCharType="separate"/>
            </w:r>
            <w:r w:rsidR="00327CCA">
              <w:rPr>
                <w:noProof/>
                <w:webHidden/>
              </w:rPr>
              <w:t>3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4" w:history="1">
            <w:r w:rsidRPr="00281484">
              <w:rPr>
                <w:rStyle w:val="Hyperlink"/>
                <w:noProof/>
              </w:rPr>
              <w:t>5.2.4</w:t>
            </w:r>
            <w:r>
              <w:rPr>
                <w:rFonts w:asciiTheme="minorHAnsi" w:eastAsiaTheme="minorEastAsia" w:hAnsiTheme="minorHAnsi" w:cstheme="minorBidi"/>
                <w:noProof/>
                <w:sz w:val="22"/>
                <w:szCs w:val="22"/>
                <w:lang w:eastAsia="en-GB"/>
              </w:rPr>
              <w:tab/>
            </w:r>
            <w:r w:rsidRPr="00281484">
              <w:rPr>
                <w:rStyle w:val="Hyperlink"/>
                <w:noProof/>
              </w:rPr>
              <w:t>Database Implementation</w:t>
            </w:r>
            <w:r>
              <w:rPr>
                <w:noProof/>
                <w:webHidden/>
              </w:rPr>
              <w:tab/>
            </w:r>
            <w:r>
              <w:rPr>
                <w:noProof/>
                <w:webHidden/>
              </w:rPr>
              <w:fldChar w:fldCharType="begin"/>
            </w:r>
            <w:r>
              <w:rPr>
                <w:noProof/>
                <w:webHidden/>
              </w:rPr>
              <w:instrText xml:space="preserve"> PAGEREF _Toc485747294 \h </w:instrText>
            </w:r>
            <w:r>
              <w:rPr>
                <w:noProof/>
                <w:webHidden/>
              </w:rPr>
            </w:r>
            <w:r>
              <w:rPr>
                <w:noProof/>
                <w:webHidden/>
              </w:rPr>
              <w:fldChar w:fldCharType="separate"/>
            </w:r>
            <w:r w:rsidR="00327CCA">
              <w:rPr>
                <w:noProof/>
                <w:webHidden/>
              </w:rPr>
              <w:t>3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295" w:history="1">
            <w:r w:rsidRPr="00281484">
              <w:rPr>
                <w:rStyle w:val="Hyperlink"/>
                <w:noProof/>
              </w:rPr>
              <w:t>5.3</w:t>
            </w:r>
            <w:r>
              <w:rPr>
                <w:rFonts w:asciiTheme="minorHAnsi" w:eastAsiaTheme="minorEastAsia" w:hAnsiTheme="minorHAnsi" w:cstheme="minorBidi"/>
                <w:b w:val="0"/>
                <w:bCs w:val="0"/>
                <w:noProof/>
                <w:sz w:val="22"/>
                <w:szCs w:val="22"/>
                <w:lang w:eastAsia="en-GB"/>
              </w:rPr>
              <w:tab/>
            </w:r>
            <w:r w:rsidRPr="00281484">
              <w:rPr>
                <w:rStyle w:val="Hyperlink"/>
                <w:noProof/>
              </w:rPr>
              <w:t>The Peer to Peer Network</w:t>
            </w:r>
            <w:r>
              <w:rPr>
                <w:noProof/>
                <w:webHidden/>
              </w:rPr>
              <w:tab/>
            </w:r>
            <w:r>
              <w:rPr>
                <w:noProof/>
                <w:webHidden/>
              </w:rPr>
              <w:fldChar w:fldCharType="begin"/>
            </w:r>
            <w:r>
              <w:rPr>
                <w:noProof/>
                <w:webHidden/>
              </w:rPr>
              <w:instrText xml:space="preserve"> PAGEREF _Toc485747295 \h </w:instrText>
            </w:r>
            <w:r>
              <w:rPr>
                <w:noProof/>
                <w:webHidden/>
              </w:rPr>
            </w:r>
            <w:r>
              <w:rPr>
                <w:noProof/>
                <w:webHidden/>
              </w:rPr>
              <w:fldChar w:fldCharType="separate"/>
            </w:r>
            <w:r w:rsidR="00327CCA">
              <w:rPr>
                <w:noProof/>
                <w:webHidden/>
              </w:rPr>
              <w:t>3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6" w:history="1">
            <w:r w:rsidRPr="00281484">
              <w:rPr>
                <w:rStyle w:val="Hyperlink"/>
                <w:noProof/>
              </w:rPr>
              <w:t>5.3.1</w:t>
            </w:r>
            <w:r>
              <w:rPr>
                <w:rFonts w:asciiTheme="minorHAnsi" w:eastAsiaTheme="minorEastAsia" w:hAnsiTheme="minorHAnsi" w:cstheme="minorBidi"/>
                <w:noProof/>
                <w:sz w:val="22"/>
                <w:szCs w:val="22"/>
                <w:lang w:eastAsia="en-GB"/>
              </w:rPr>
              <w:tab/>
            </w:r>
            <w:r w:rsidRPr="00281484">
              <w:rPr>
                <w:rStyle w:val="Hyperlink"/>
                <w:noProof/>
              </w:rPr>
              <w:t>Database Implementation</w:t>
            </w:r>
            <w:r>
              <w:rPr>
                <w:noProof/>
                <w:webHidden/>
              </w:rPr>
              <w:tab/>
            </w:r>
            <w:r>
              <w:rPr>
                <w:noProof/>
                <w:webHidden/>
              </w:rPr>
              <w:fldChar w:fldCharType="begin"/>
            </w:r>
            <w:r>
              <w:rPr>
                <w:noProof/>
                <w:webHidden/>
              </w:rPr>
              <w:instrText xml:space="preserve"> PAGEREF _Toc485747296 \h </w:instrText>
            </w:r>
            <w:r>
              <w:rPr>
                <w:noProof/>
                <w:webHidden/>
              </w:rPr>
            </w:r>
            <w:r>
              <w:rPr>
                <w:noProof/>
                <w:webHidden/>
              </w:rPr>
              <w:fldChar w:fldCharType="separate"/>
            </w:r>
            <w:r w:rsidR="00327CCA">
              <w:rPr>
                <w:noProof/>
                <w:webHidden/>
              </w:rPr>
              <w:t>3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297" w:history="1">
            <w:r w:rsidRPr="00281484">
              <w:rPr>
                <w:rStyle w:val="Hyperlink"/>
                <w:noProof/>
              </w:rPr>
              <w:t>5.3.2</w:t>
            </w:r>
            <w:r>
              <w:rPr>
                <w:rFonts w:asciiTheme="minorHAnsi" w:eastAsiaTheme="minorEastAsia" w:hAnsiTheme="minorHAnsi" w:cstheme="minorBidi"/>
                <w:noProof/>
                <w:sz w:val="22"/>
                <w:szCs w:val="22"/>
                <w:lang w:eastAsia="en-GB"/>
              </w:rPr>
              <w:tab/>
            </w:r>
            <w:r w:rsidRPr="00281484">
              <w:rPr>
                <w:rStyle w:val="Hyperlink"/>
                <w:noProof/>
              </w:rPr>
              <w:t>Network Operations</w:t>
            </w:r>
            <w:r>
              <w:rPr>
                <w:noProof/>
                <w:webHidden/>
              </w:rPr>
              <w:tab/>
            </w:r>
            <w:r>
              <w:rPr>
                <w:noProof/>
                <w:webHidden/>
              </w:rPr>
              <w:fldChar w:fldCharType="begin"/>
            </w:r>
            <w:r>
              <w:rPr>
                <w:noProof/>
                <w:webHidden/>
              </w:rPr>
              <w:instrText xml:space="preserve"> PAGEREF _Toc485747297 \h </w:instrText>
            </w:r>
            <w:r>
              <w:rPr>
                <w:noProof/>
                <w:webHidden/>
              </w:rPr>
            </w:r>
            <w:r>
              <w:rPr>
                <w:noProof/>
                <w:webHidden/>
              </w:rPr>
              <w:fldChar w:fldCharType="separate"/>
            </w:r>
            <w:r w:rsidR="00327CCA">
              <w:rPr>
                <w:noProof/>
                <w:webHidden/>
              </w:rPr>
              <w:t>38</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298" w:history="1">
            <w:r w:rsidRPr="00281484">
              <w:rPr>
                <w:rStyle w:val="Hyperlink"/>
                <w:noProof/>
              </w:rPr>
              <w:t>5.3.2.1</w:t>
            </w:r>
            <w:r>
              <w:rPr>
                <w:rFonts w:asciiTheme="minorHAnsi" w:eastAsiaTheme="minorEastAsia" w:hAnsiTheme="minorHAnsi" w:cstheme="minorBidi"/>
                <w:noProof/>
                <w:sz w:val="22"/>
                <w:szCs w:val="22"/>
                <w:lang w:eastAsia="en-GB"/>
              </w:rPr>
              <w:tab/>
            </w:r>
            <w:r w:rsidRPr="00281484">
              <w:rPr>
                <w:rStyle w:val="Hyperlink"/>
                <w:noProof/>
              </w:rPr>
              <w:t>Registration with the bootstrap server</w:t>
            </w:r>
            <w:r>
              <w:rPr>
                <w:noProof/>
                <w:webHidden/>
              </w:rPr>
              <w:tab/>
            </w:r>
            <w:r>
              <w:rPr>
                <w:noProof/>
                <w:webHidden/>
              </w:rPr>
              <w:fldChar w:fldCharType="begin"/>
            </w:r>
            <w:r>
              <w:rPr>
                <w:noProof/>
                <w:webHidden/>
              </w:rPr>
              <w:instrText xml:space="preserve"> PAGEREF _Toc485747298 \h </w:instrText>
            </w:r>
            <w:r>
              <w:rPr>
                <w:noProof/>
                <w:webHidden/>
              </w:rPr>
            </w:r>
            <w:r>
              <w:rPr>
                <w:noProof/>
                <w:webHidden/>
              </w:rPr>
              <w:fldChar w:fldCharType="separate"/>
            </w:r>
            <w:r w:rsidR="00327CCA">
              <w:rPr>
                <w:noProof/>
                <w:webHidden/>
              </w:rPr>
              <w:t>40</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299" w:history="1">
            <w:r w:rsidRPr="00281484">
              <w:rPr>
                <w:rStyle w:val="Hyperlink"/>
                <w:noProof/>
              </w:rPr>
              <w:t>5.3.2.2</w:t>
            </w:r>
            <w:r>
              <w:rPr>
                <w:rFonts w:asciiTheme="minorHAnsi" w:eastAsiaTheme="minorEastAsia" w:hAnsiTheme="minorHAnsi" w:cstheme="minorBidi"/>
                <w:noProof/>
                <w:sz w:val="22"/>
                <w:szCs w:val="22"/>
                <w:lang w:eastAsia="en-GB"/>
              </w:rPr>
              <w:tab/>
            </w:r>
            <w:r w:rsidRPr="00281484">
              <w:rPr>
                <w:rStyle w:val="Hyperlink"/>
                <w:noProof/>
              </w:rPr>
              <w:t>Broadcasting changes in peers</w:t>
            </w:r>
            <w:r>
              <w:rPr>
                <w:noProof/>
                <w:webHidden/>
              </w:rPr>
              <w:tab/>
            </w:r>
            <w:r>
              <w:rPr>
                <w:noProof/>
                <w:webHidden/>
              </w:rPr>
              <w:fldChar w:fldCharType="begin"/>
            </w:r>
            <w:r>
              <w:rPr>
                <w:noProof/>
                <w:webHidden/>
              </w:rPr>
              <w:instrText xml:space="preserve"> PAGEREF _Toc485747299 \h </w:instrText>
            </w:r>
            <w:r>
              <w:rPr>
                <w:noProof/>
                <w:webHidden/>
              </w:rPr>
            </w:r>
            <w:r>
              <w:rPr>
                <w:noProof/>
                <w:webHidden/>
              </w:rPr>
              <w:fldChar w:fldCharType="separate"/>
            </w:r>
            <w:r w:rsidR="00327CCA">
              <w:rPr>
                <w:noProof/>
                <w:webHidden/>
              </w:rPr>
              <w:t>40</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0" w:history="1">
            <w:r w:rsidRPr="00281484">
              <w:rPr>
                <w:rStyle w:val="Hyperlink"/>
                <w:noProof/>
              </w:rPr>
              <w:t>5.3.2.3</w:t>
            </w:r>
            <w:r>
              <w:rPr>
                <w:rFonts w:asciiTheme="minorHAnsi" w:eastAsiaTheme="minorEastAsia" w:hAnsiTheme="minorHAnsi" w:cstheme="minorBidi"/>
                <w:noProof/>
                <w:sz w:val="22"/>
                <w:szCs w:val="22"/>
                <w:lang w:eastAsia="en-GB"/>
              </w:rPr>
              <w:tab/>
            </w:r>
            <w:r w:rsidRPr="00281484">
              <w:rPr>
                <w:rStyle w:val="Hyperlink"/>
                <w:noProof/>
              </w:rPr>
              <w:t>Getting the peer list</w:t>
            </w:r>
            <w:r>
              <w:rPr>
                <w:noProof/>
                <w:webHidden/>
              </w:rPr>
              <w:tab/>
            </w:r>
            <w:r>
              <w:rPr>
                <w:noProof/>
                <w:webHidden/>
              </w:rPr>
              <w:fldChar w:fldCharType="begin"/>
            </w:r>
            <w:r>
              <w:rPr>
                <w:noProof/>
                <w:webHidden/>
              </w:rPr>
              <w:instrText xml:space="preserve"> PAGEREF _Toc485747300 \h </w:instrText>
            </w:r>
            <w:r>
              <w:rPr>
                <w:noProof/>
                <w:webHidden/>
              </w:rPr>
            </w:r>
            <w:r>
              <w:rPr>
                <w:noProof/>
                <w:webHidden/>
              </w:rPr>
              <w:fldChar w:fldCharType="separate"/>
            </w:r>
            <w:r w:rsidR="00327CCA">
              <w:rPr>
                <w:noProof/>
                <w:webHidden/>
              </w:rPr>
              <w:t>41</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1" w:history="1">
            <w:r w:rsidRPr="00281484">
              <w:rPr>
                <w:rStyle w:val="Hyperlink"/>
                <w:noProof/>
              </w:rPr>
              <w:t>5.3.2.4</w:t>
            </w:r>
            <w:r>
              <w:rPr>
                <w:rFonts w:asciiTheme="minorHAnsi" w:eastAsiaTheme="minorEastAsia" w:hAnsiTheme="minorHAnsi" w:cstheme="minorBidi"/>
                <w:noProof/>
                <w:sz w:val="22"/>
                <w:szCs w:val="22"/>
                <w:lang w:eastAsia="en-GB"/>
              </w:rPr>
              <w:tab/>
            </w:r>
            <w:r w:rsidRPr="00281484">
              <w:rPr>
                <w:rStyle w:val="Hyperlink"/>
                <w:noProof/>
              </w:rPr>
              <w:t>Keep alive</w:t>
            </w:r>
            <w:r>
              <w:rPr>
                <w:noProof/>
                <w:webHidden/>
              </w:rPr>
              <w:tab/>
            </w:r>
            <w:r>
              <w:rPr>
                <w:noProof/>
                <w:webHidden/>
              </w:rPr>
              <w:fldChar w:fldCharType="begin"/>
            </w:r>
            <w:r>
              <w:rPr>
                <w:noProof/>
                <w:webHidden/>
              </w:rPr>
              <w:instrText xml:space="preserve"> PAGEREF _Toc485747301 \h </w:instrText>
            </w:r>
            <w:r>
              <w:rPr>
                <w:noProof/>
                <w:webHidden/>
              </w:rPr>
            </w:r>
            <w:r>
              <w:rPr>
                <w:noProof/>
                <w:webHidden/>
              </w:rPr>
              <w:fldChar w:fldCharType="separate"/>
            </w:r>
            <w:r w:rsidR="00327CCA">
              <w:rPr>
                <w:noProof/>
                <w:webHidden/>
              </w:rPr>
              <w:t>41</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2" w:history="1">
            <w:r w:rsidRPr="00281484">
              <w:rPr>
                <w:rStyle w:val="Hyperlink"/>
                <w:noProof/>
              </w:rPr>
              <w:t>5.3.2.5</w:t>
            </w:r>
            <w:r>
              <w:rPr>
                <w:rFonts w:asciiTheme="minorHAnsi" w:eastAsiaTheme="minorEastAsia" w:hAnsiTheme="minorHAnsi" w:cstheme="minorBidi"/>
                <w:noProof/>
                <w:sz w:val="22"/>
                <w:szCs w:val="22"/>
                <w:lang w:eastAsia="en-GB"/>
              </w:rPr>
              <w:tab/>
            </w:r>
            <w:r w:rsidRPr="00281484">
              <w:rPr>
                <w:rStyle w:val="Hyperlink"/>
                <w:noProof/>
              </w:rPr>
              <w:t>Sharing plates</w:t>
            </w:r>
            <w:r>
              <w:rPr>
                <w:noProof/>
                <w:webHidden/>
              </w:rPr>
              <w:tab/>
            </w:r>
            <w:r>
              <w:rPr>
                <w:noProof/>
                <w:webHidden/>
              </w:rPr>
              <w:fldChar w:fldCharType="begin"/>
            </w:r>
            <w:r>
              <w:rPr>
                <w:noProof/>
                <w:webHidden/>
              </w:rPr>
              <w:instrText xml:space="preserve"> PAGEREF _Toc485747302 \h </w:instrText>
            </w:r>
            <w:r>
              <w:rPr>
                <w:noProof/>
                <w:webHidden/>
              </w:rPr>
            </w:r>
            <w:r>
              <w:rPr>
                <w:noProof/>
                <w:webHidden/>
              </w:rPr>
              <w:fldChar w:fldCharType="separate"/>
            </w:r>
            <w:r w:rsidR="00327CCA">
              <w:rPr>
                <w:noProof/>
                <w:webHidden/>
              </w:rPr>
              <w:t>42</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3" w:history="1">
            <w:r w:rsidRPr="00281484">
              <w:rPr>
                <w:rStyle w:val="Hyperlink"/>
                <w:noProof/>
              </w:rPr>
              <w:t>5.3.3</w:t>
            </w:r>
            <w:r>
              <w:rPr>
                <w:rFonts w:asciiTheme="minorHAnsi" w:eastAsiaTheme="minorEastAsia" w:hAnsiTheme="minorHAnsi" w:cstheme="minorBidi"/>
                <w:noProof/>
                <w:sz w:val="22"/>
                <w:szCs w:val="22"/>
                <w:lang w:eastAsia="en-GB"/>
              </w:rPr>
              <w:tab/>
            </w:r>
            <w:r w:rsidRPr="00281484">
              <w:rPr>
                <w:rStyle w:val="Hyperlink"/>
                <w:noProof/>
              </w:rPr>
              <w:t>Network Features and Security</w:t>
            </w:r>
            <w:r>
              <w:rPr>
                <w:noProof/>
                <w:webHidden/>
              </w:rPr>
              <w:tab/>
            </w:r>
            <w:r>
              <w:rPr>
                <w:noProof/>
                <w:webHidden/>
              </w:rPr>
              <w:fldChar w:fldCharType="begin"/>
            </w:r>
            <w:r>
              <w:rPr>
                <w:noProof/>
                <w:webHidden/>
              </w:rPr>
              <w:instrText xml:space="preserve"> PAGEREF _Toc485747303 \h </w:instrText>
            </w:r>
            <w:r>
              <w:rPr>
                <w:noProof/>
                <w:webHidden/>
              </w:rPr>
            </w:r>
            <w:r>
              <w:rPr>
                <w:noProof/>
                <w:webHidden/>
              </w:rPr>
              <w:fldChar w:fldCharType="separate"/>
            </w:r>
            <w:r w:rsidR="00327CCA">
              <w:rPr>
                <w:noProof/>
                <w:webHidden/>
              </w:rPr>
              <w:t>43</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4" w:history="1">
            <w:r w:rsidRPr="00281484">
              <w:rPr>
                <w:rStyle w:val="Hyperlink"/>
                <w:noProof/>
              </w:rPr>
              <w:t>5.3.3.1</w:t>
            </w:r>
            <w:r>
              <w:rPr>
                <w:rFonts w:asciiTheme="minorHAnsi" w:eastAsiaTheme="minorEastAsia" w:hAnsiTheme="minorHAnsi" w:cstheme="minorBidi"/>
                <w:noProof/>
                <w:sz w:val="22"/>
                <w:szCs w:val="22"/>
                <w:lang w:eastAsia="en-GB"/>
              </w:rPr>
              <w:tab/>
            </w:r>
            <w:r w:rsidRPr="00281484">
              <w:rPr>
                <w:rStyle w:val="Hyperlink"/>
                <w:noProof/>
              </w:rPr>
              <w:t>Trust System</w:t>
            </w:r>
            <w:r>
              <w:rPr>
                <w:noProof/>
                <w:webHidden/>
              </w:rPr>
              <w:tab/>
            </w:r>
            <w:r>
              <w:rPr>
                <w:noProof/>
                <w:webHidden/>
              </w:rPr>
              <w:fldChar w:fldCharType="begin"/>
            </w:r>
            <w:r>
              <w:rPr>
                <w:noProof/>
                <w:webHidden/>
              </w:rPr>
              <w:instrText xml:space="preserve"> PAGEREF _Toc485747304 \h </w:instrText>
            </w:r>
            <w:r>
              <w:rPr>
                <w:noProof/>
                <w:webHidden/>
              </w:rPr>
            </w:r>
            <w:r>
              <w:rPr>
                <w:noProof/>
                <w:webHidden/>
              </w:rPr>
              <w:fldChar w:fldCharType="separate"/>
            </w:r>
            <w:r w:rsidR="00327CCA">
              <w:rPr>
                <w:noProof/>
                <w:webHidden/>
              </w:rPr>
              <w:t>43</w:t>
            </w:r>
            <w:r>
              <w:rPr>
                <w:noProof/>
                <w:webHidden/>
              </w:rPr>
              <w:fldChar w:fldCharType="end"/>
            </w:r>
          </w:hyperlink>
        </w:p>
        <w:p w:rsidR="002975B8" w:rsidRDefault="002975B8">
          <w:pPr>
            <w:pStyle w:val="TOC4"/>
            <w:tabs>
              <w:tab w:val="left" w:pos="1440"/>
              <w:tab w:val="right" w:pos="8494"/>
            </w:tabs>
            <w:rPr>
              <w:rFonts w:asciiTheme="minorHAnsi" w:eastAsiaTheme="minorEastAsia" w:hAnsiTheme="minorHAnsi" w:cstheme="minorBidi"/>
              <w:noProof/>
              <w:sz w:val="22"/>
              <w:szCs w:val="22"/>
              <w:lang w:eastAsia="en-GB"/>
            </w:rPr>
          </w:pPr>
          <w:hyperlink w:anchor="_Toc485747305" w:history="1">
            <w:r w:rsidRPr="00281484">
              <w:rPr>
                <w:rStyle w:val="Hyperlink"/>
                <w:noProof/>
              </w:rPr>
              <w:t>5.3.3.2</w:t>
            </w:r>
            <w:r>
              <w:rPr>
                <w:rFonts w:asciiTheme="minorHAnsi" w:eastAsiaTheme="minorEastAsia" w:hAnsiTheme="minorHAnsi" w:cstheme="minorBidi"/>
                <w:noProof/>
                <w:sz w:val="22"/>
                <w:szCs w:val="22"/>
                <w:lang w:eastAsia="en-GB"/>
              </w:rPr>
              <w:tab/>
            </w:r>
            <w:r w:rsidRPr="00281484">
              <w:rPr>
                <w:rStyle w:val="Hyperlink"/>
                <w:noProof/>
              </w:rPr>
              <w:t>Encryption</w:t>
            </w:r>
            <w:r>
              <w:rPr>
                <w:noProof/>
                <w:webHidden/>
              </w:rPr>
              <w:tab/>
            </w:r>
            <w:r>
              <w:rPr>
                <w:noProof/>
                <w:webHidden/>
              </w:rPr>
              <w:fldChar w:fldCharType="begin"/>
            </w:r>
            <w:r>
              <w:rPr>
                <w:noProof/>
                <w:webHidden/>
              </w:rPr>
              <w:instrText xml:space="preserve"> PAGEREF _Toc485747305 \h </w:instrText>
            </w:r>
            <w:r>
              <w:rPr>
                <w:noProof/>
                <w:webHidden/>
              </w:rPr>
            </w:r>
            <w:r>
              <w:rPr>
                <w:noProof/>
                <w:webHidden/>
              </w:rPr>
              <w:fldChar w:fldCharType="separate"/>
            </w:r>
            <w:r w:rsidR="00327CCA">
              <w:rPr>
                <w:noProof/>
                <w:webHidden/>
              </w:rPr>
              <w:t>46</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06" w:history="1">
            <w:r w:rsidRPr="00281484">
              <w:rPr>
                <w:rStyle w:val="Hyperlink"/>
                <w:noProof/>
              </w:rPr>
              <w:t>5.4</w:t>
            </w:r>
            <w:r>
              <w:rPr>
                <w:rFonts w:asciiTheme="minorHAnsi" w:eastAsiaTheme="minorEastAsia" w:hAnsiTheme="minorHAnsi" w:cstheme="minorBidi"/>
                <w:b w:val="0"/>
                <w:bCs w:val="0"/>
                <w:noProof/>
                <w:sz w:val="22"/>
                <w:szCs w:val="22"/>
                <w:lang w:eastAsia="en-GB"/>
              </w:rPr>
              <w:tab/>
            </w:r>
            <w:r w:rsidRPr="00281484">
              <w:rPr>
                <w:rStyle w:val="Hyperlink"/>
                <w:noProof/>
              </w:rPr>
              <w:t>Web Interface</w:t>
            </w:r>
            <w:r>
              <w:rPr>
                <w:noProof/>
                <w:webHidden/>
              </w:rPr>
              <w:tab/>
            </w:r>
            <w:r>
              <w:rPr>
                <w:noProof/>
                <w:webHidden/>
              </w:rPr>
              <w:fldChar w:fldCharType="begin"/>
            </w:r>
            <w:r>
              <w:rPr>
                <w:noProof/>
                <w:webHidden/>
              </w:rPr>
              <w:instrText xml:space="preserve"> PAGEREF _Toc485747306 \h </w:instrText>
            </w:r>
            <w:r>
              <w:rPr>
                <w:noProof/>
                <w:webHidden/>
              </w:rPr>
            </w:r>
            <w:r>
              <w:rPr>
                <w:noProof/>
                <w:webHidden/>
              </w:rPr>
              <w:fldChar w:fldCharType="separate"/>
            </w:r>
            <w:r w:rsidR="00327CCA">
              <w:rPr>
                <w:noProof/>
                <w:webHidden/>
              </w:rPr>
              <w:t>4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7" w:history="1">
            <w:r w:rsidRPr="00281484">
              <w:rPr>
                <w:rStyle w:val="Hyperlink"/>
                <w:noProof/>
              </w:rPr>
              <w:t>5.4.1</w:t>
            </w:r>
            <w:r>
              <w:rPr>
                <w:rFonts w:asciiTheme="minorHAnsi" w:eastAsiaTheme="minorEastAsia" w:hAnsiTheme="minorHAnsi" w:cstheme="minorBidi"/>
                <w:noProof/>
                <w:sz w:val="22"/>
                <w:szCs w:val="22"/>
                <w:lang w:eastAsia="en-GB"/>
              </w:rPr>
              <w:tab/>
            </w:r>
            <w:r w:rsidRPr="00281484">
              <w:rPr>
                <w:rStyle w:val="Hyperlink"/>
                <w:noProof/>
              </w:rPr>
              <w:t>Overall Principles</w:t>
            </w:r>
            <w:r>
              <w:rPr>
                <w:noProof/>
                <w:webHidden/>
              </w:rPr>
              <w:tab/>
            </w:r>
            <w:r>
              <w:rPr>
                <w:noProof/>
                <w:webHidden/>
              </w:rPr>
              <w:fldChar w:fldCharType="begin"/>
            </w:r>
            <w:r>
              <w:rPr>
                <w:noProof/>
                <w:webHidden/>
              </w:rPr>
              <w:instrText xml:space="preserve"> PAGEREF _Toc485747307 \h </w:instrText>
            </w:r>
            <w:r>
              <w:rPr>
                <w:noProof/>
                <w:webHidden/>
              </w:rPr>
            </w:r>
            <w:r>
              <w:rPr>
                <w:noProof/>
                <w:webHidden/>
              </w:rPr>
              <w:fldChar w:fldCharType="separate"/>
            </w:r>
            <w:r w:rsidR="00327CCA">
              <w:rPr>
                <w:noProof/>
                <w:webHidden/>
              </w:rPr>
              <w:t>4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8" w:history="1">
            <w:r w:rsidRPr="00281484">
              <w:rPr>
                <w:rStyle w:val="Hyperlink"/>
                <w:noProof/>
                <w:lang w:val="en-US"/>
              </w:rPr>
              <w:t>5.4.2</w:t>
            </w:r>
            <w:r>
              <w:rPr>
                <w:rFonts w:asciiTheme="minorHAnsi" w:eastAsiaTheme="minorEastAsia" w:hAnsiTheme="minorHAnsi" w:cstheme="minorBidi"/>
                <w:noProof/>
                <w:sz w:val="22"/>
                <w:szCs w:val="22"/>
                <w:lang w:eastAsia="en-GB"/>
              </w:rPr>
              <w:tab/>
            </w:r>
            <w:r w:rsidRPr="00281484">
              <w:rPr>
                <w:rStyle w:val="Hyperlink"/>
                <w:noProof/>
                <w:lang w:val="en-US"/>
              </w:rPr>
              <w:t>Dashboard</w:t>
            </w:r>
            <w:r>
              <w:rPr>
                <w:noProof/>
                <w:webHidden/>
              </w:rPr>
              <w:tab/>
            </w:r>
            <w:r>
              <w:rPr>
                <w:noProof/>
                <w:webHidden/>
              </w:rPr>
              <w:fldChar w:fldCharType="begin"/>
            </w:r>
            <w:r>
              <w:rPr>
                <w:noProof/>
                <w:webHidden/>
              </w:rPr>
              <w:instrText xml:space="preserve"> PAGEREF _Toc485747308 \h </w:instrText>
            </w:r>
            <w:r>
              <w:rPr>
                <w:noProof/>
                <w:webHidden/>
              </w:rPr>
            </w:r>
            <w:r>
              <w:rPr>
                <w:noProof/>
                <w:webHidden/>
              </w:rPr>
              <w:fldChar w:fldCharType="separate"/>
            </w:r>
            <w:r w:rsidR="00327CCA">
              <w:rPr>
                <w:noProof/>
                <w:webHidden/>
              </w:rPr>
              <w:t>49</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09" w:history="1">
            <w:r w:rsidRPr="00281484">
              <w:rPr>
                <w:rStyle w:val="Hyperlink"/>
                <w:noProof/>
                <w:lang w:val="en-US"/>
              </w:rPr>
              <w:t>5.4.3</w:t>
            </w:r>
            <w:r>
              <w:rPr>
                <w:rFonts w:asciiTheme="minorHAnsi" w:eastAsiaTheme="minorEastAsia" w:hAnsiTheme="minorHAnsi" w:cstheme="minorBidi"/>
                <w:noProof/>
                <w:sz w:val="22"/>
                <w:szCs w:val="22"/>
                <w:lang w:eastAsia="en-GB"/>
              </w:rPr>
              <w:tab/>
            </w:r>
            <w:r w:rsidRPr="00281484">
              <w:rPr>
                <w:rStyle w:val="Hyperlink"/>
                <w:noProof/>
                <w:lang w:val="en-US"/>
              </w:rPr>
              <w:t>Peer List and Map</w:t>
            </w:r>
            <w:r>
              <w:rPr>
                <w:noProof/>
                <w:webHidden/>
              </w:rPr>
              <w:tab/>
            </w:r>
            <w:r>
              <w:rPr>
                <w:noProof/>
                <w:webHidden/>
              </w:rPr>
              <w:fldChar w:fldCharType="begin"/>
            </w:r>
            <w:r>
              <w:rPr>
                <w:noProof/>
                <w:webHidden/>
              </w:rPr>
              <w:instrText xml:space="preserve"> PAGEREF _Toc485747309 \h </w:instrText>
            </w:r>
            <w:r>
              <w:rPr>
                <w:noProof/>
                <w:webHidden/>
              </w:rPr>
            </w:r>
            <w:r>
              <w:rPr>
                <w:noProof/>
                <w:webHidden/>
              </w:rPr>
              <w:fldChar w:fldCharType="separate"/>
            </w:r>
            <w:r w:rsidR="00327CCA">
              <w:rPr>
                <w:noProof/>
                <w:webHidden/>
              </w:rPr>
              <w:t>50</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0" w:history="1">
            <w:r w:rsidRPr="00281484">
              <w:rPr>
                <w:rStyle w:val="Hyperlink"/>
                <w:noProof/>
                <w:lang w:val="en-US"/>
              </w:rPr>
              <w:t>5.4.4</w:t>
            </w:r>
            <w:r>
              <w:rPr>
                <w:rFonts w:asciiTheme="minorHAnsi" w:eastAsiaTheme="minorEastAsia" w:hAnsiTheme="minorHAnsi" w:cstheme="minorBidi"/>
                <w:noProof/>
                <w:sz w:val="22"/>
                <w:szCs w:val="22"/>
                <w:lang w:eastAsia="en-GB"/>
              </w:rPr>
              <w:tab/>
            </w:r>
            <w:r w:rsidRPr="00281484">
              <w:rPr>
                <w:rStyle w:val="Hyperlink"/>
                <w:noProof/>
                <w:lang w:val="en-US"/>
              </w:rPr>
              <w:t>List of Violations</w:t>
            </w:r>
            <w:r>
              <w:rPr>
                <w:noProof/>
                <w:webHidden/>
              </w:rPr>
              <w:tab/>
            </w:r>
            <w:r>
              <w:rPr>
                <w:noProof/>
                <w:webHidden/>
              </w:rPr>
              <w:fldChar w:fldCharType="begin"/>
            </w:r>
            <w:r>
              <w:rPr>
                <w:noProof/>
                <w:webHidden/>
              </w:rPr>
              <w:instrText xml:space="preserve"> PAGEREF _Toc485747310 \h </w:instrText>
            </w:r>
            <w:r>
              <w:rPr>
                <w:noProof/>
                <w:webHidden/>
              </w:rPr>
            </w:r>
            <w:r>
              <w:rPr>
                <w:noProof/>
                <w:webHidden/>
              </w:rPr>
              <w:fldChar w:fldCharType="separate"/>
            </w:r>
            <w:r w:rsidR="00327CCA">
              <w:rPr>
                <w:noProof/>
                <w:webHidden/>
              </w:rPr>
              <w:t>51</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1" w:history="1">
            <w:r w:rsidRPr="00281484">
              <w:rPr>
                <w:rStyle w:val="Hyperlink"/>
                <w:noProof/>
              </w:rPr>
              <w:t>5.4.5</w:t>
            </w:r>
            <w:r>
              <w:rPr>
                <w:rFonts w:asciiTheme="minorHAnsi" w:eastAsiaTheme="minorEastAsia" w:hAnsiTheme="minorHAnsi" w:cstheme="minorBidi"/>
                <w:noProof/>
                <w:sz w:val="22"/>
                <w:szCs w:val="22"/>
                <w:lang w:eastAsia="en-GB"/>
              </w:rPr>
              <w:tab/>
            </w:r>
            <w:r w:rsidRPr="00281484">
              <w:rPr>
                <w:rStyle w:val="Hyperlink"/>
                <w:noProof/>
              </w:rPr>
              <w:t>Other Web Pages</w:t>
            </w:r>
            <w:r>
              <w:rPr>
                <w:noProof/>
                <w:webHidden/>
              </w:rPr>
              <w:tab/>
            </w:r>
            <w:r>
              <w:rPr>
                <w:noProof/>
                <w:webHidden/>
              </w:rPr>
              <w:fldChar w:fldCharType="begin"/>
            </w:r>
            <w:r>
              <w:rPr>
                <w:noProof/>
                <w:webHidden/>
              </w:rPr>
              <w:instrText xml:space="preserve"> PAGEREF _Toc485747311 \h </w:instrText>
            </w:r>
            <w:r>
              <w:rPr>
                <w:noProof/>
                <w:webHidden/>
              </w:rPr>
            </w:r>
            <w:r>
              <w:rPr>
                <w:noProof/>
                <w:webHidden/>
              </w:rPr>
              <w:fldChar w:fldCharType="separate"/>
            </w:r>
            <w:r w:rsidR="00327CCA">
              <w:rPr>
                <w:noProof/>
                <w:webHidden/>
              </w:rPr>
              <w:t>53</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12" w:history="1">
            <w:r w:rsidRPr="00281484">
              <w:rPr>
                <w:rStyle w:val="Hyperlink"/>
                <w:noProof/>
              </w:rPr>
              <w:t>6</w:t>
            </w:r>
            <w:r>
              <w:rPr>
                <w:rFonts w:asciiTheme="minorHAnsi" w:eastAsiaTheme="minorEastAsia" w:hAnsiTheme="minorHAnsi" w:cstheme="minorBidi"/>
                <w:b w:val="0"/>
                <w:bCs w:val="0"/>
                <w:caps w:val="0"/>
                <w:noProof/>
                <w:sz w:val="22"/>
                <w:szCs w:val="22"/>
                <w:lang w:eastAsia="en-GB"/>
              </w:rPr>
              <w:tab/>
            </w:r>
            <w:r w:rsidRPr="00281484">
              <w:rPr>
                <w:rStyle w:val="Hyperlink"/>
                <w:noProof/>
              </w:rPr>
              <w:t>Testing</w:t>
            </w:r>
            <w:r>
              <w:rPr>
                <w:noProof/>
                <w:webHidden/>
              </w:rPr>
              <w:tab/>
            </w:r>
            <w:r>
              <w:rPr>
                <w:noProof/>
                <w:webHidden/>
              </w:rPr>
              <w:fldChar w:fldCharType="begin"/>
            </w:r>
            <w:r>
              <w:rPr>
                <w:noProof/>
                <w:webHidden/>
              </w:rPr>
              <w:instrText xml:space="preserve"> PAGEREF _Toc485747312 \h </w:instrText>
            </w:r>
            <w:r>
              <w:rPr>
                <w:noProof/>
                <w:webHidden/>
              </w:rPr>
            </w:r>
            <w:r>
              <w:rPr>
                <w:noProof/>
                <w:webHidden/>
              </w:rPr>
              <w:fldChar w:fldCharType="separate"/>
            </w:r>
            <w:r w:rsidR="00327CCA">
              <w:rPr>
                <w:noProof/>
                <w:webHidden/>
              </w:rPr>
              <w:t>5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13" w:history="1">
            <w:r w:rsidRPr="00281484">
              <w:rPr>
                <w:rStyle w:val="Hyperlink"/>
                <w:noProof/>
              </w:rPr>
              <w:t>6.1</w:t>
            </w:r>
            <w:r>
              <w:rPr>
                <w:rFonts w:asciiTheme="minorHAnsi" w:eastAsiaTheme="minorEastAsia" w:hAnsiTheme="minorHAnsi" w:cstheme="minorBidi"/>
                <w:b w:val="0"/>
                <w:bCs w:val="0"/>
                <w:noProof/>
                <w:sz w:val="22"/>
                <w:szCs w:val="22"/>
                <w:lang w:eastAsia="en-GB"/>
              </w:rPr>
              <w:tab/>
            </w:r>
            <w:r w:rsidRPr="00281484">
              <w:rPr>
                <w:rStyle w:val="Hyperlink"/>
                <w:noProof/>
              </w:rPr>
              <w:t>Methodology</w:t>
            </w:r>
            <w:r>
              <w:rPr>
                <w:noProof/>
                <w:webHidden/>
              </w:rPr>
              <w:tab/>
            </w:r>
            <w:r>
              <w:rPr>
                <w:noProof/>
                <w:webHidden/>
              </w:rPr>
              <w:fldChar w:fldCharType="begin"/>
            </w:r>
            <w:r>
              <w:rPr>
                <w:noProof/>
                <w:webHidden/>
              </w:rPr>
              <w:instrText xml:space="preserve"> PAGEREF _Toc485747313 \h </w:instrText>
            </w:r>
            <w:r>
              <w:rPr>
                <w:noProof/>
                <w:webHidden/>
              </w:rPr>
            </w:r>
            <w:r>
              <w:rPr>
                <w:noProof/>
                <w:webHidden/>
              </w:rPr>
              <w:fldChar w:fldCharType="separate"/>
            </w:r>
            <w:r w:rsidR="00327CCA">
              <w:rPr>
                <w:noProof/>
                <w:webHidden/>
              </w:rPr>
              <w:t>54</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14" w:history="1">
            <w:r w:rsidRPr="00281484">
              <w:rPr>
                <w:rStyle w:val="Hyperlink"/>
                <w:noProof/>
              </w:rPr>
              <w:t>6.2</w:t>
            </w:r>
            <w:r>
              <w:rPr>
                <w:rFonts w:asciiTheme="minorHAnsi" w:eastAsiaTheme="minorEastAsia" w:hAnsiTheme="minorHAnsi" w:cstheme="minorBidi"/>
                <w:b w:val="0"/>
                <w:bCs w:val="0"/>
                <w:noProof/>
                <w:sz w:val="22"/>
                <w:szCs w:val="22"/>
                <w:lang w:eastAsia="en-GB"/>
              </w:rPr>
              <w:tab/>
            </w:r>
            <w:r w:rsidRPr="00281484">
              <w:rPr>
                <w:rStyle w:val="Hyperlink"/>
                <w:noProof/>
              </w:rPr>
              <w:t>Licen</w:t>
            </w:r>
            <w:r w:rsidRPr="00281484">
              <w:rPr>
                <w:rStyle w:val="Hyperlink"/>
                <w:noProof/>
              </w:rPr>
              <w:t>s</w:t>
            </w:r>
            <w:r w:rsidRPr="00281484">
              <w:rPr>
                <w:rStyle w:val="Hyperlink"/>
                <w:noProof/>
              </w:rPr>
              <w:t>e Plate Detection</w:t>
            </w:r>
            <w:r>
              <w:rPr>
                <w:noProof/>
                <w:webHidden/>
              </w:rPr>
              <w:tab/>
            </w:r>
            <w:r>
              <w:rPr>
                <w:noProof/>
                <w:webHidden/>
              </w:rPr>
              <w:fldChar w:fldCharType="begin"/>
            </w:r>
            <w:r>
              <w:rPr>
                <w:noProof/>
                <w:webHidden/>
              </w:rPr>
              <w:instrText xml:space="preserve"> PAGEREF _Toc485747314 \h </w:instrText>
            </w:r>
            <w:r>
              <w:rPr>
                <w:noProof/>
                <w:webHidden/>
              </w:rPr>
            </w:r>
            <w:r>
              <w:rPr>
                <w:noProof/>
                <w:webHidden/>
              </w:rPr>
              <w:fldChar w:fldCharType="separate"/>
            </w:r>
            <w:r w:rsidR="00327CCA">
              <w:rPr>
                <w:noProof/>
                <w:webHidden/>
              </w:rPr>
              <w:t>54</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5" w:history="1">
            <w:r w:rsidRPr="00281484">
              <w:rPr>
                <w:rStyle w:val="Hyperlink"/>
                <w:noProof/>
              </w:rPr>
              <w:t>6.2.1</w:t>
            </w:r>
            <w:r>
              <w:rPr>
                <w:rFonts w:asciiTheme="minorHAnsi" w:eastAsiaTheme="minorEastAsia" w:hAnsiTheme="minorHAnsi" w:cstheme="minorBidi"/>
                <w:noProof/>
                <w:sz w:val="22"/>
                <w:szCs w:val="22"/>
                <w:lang w:eastAsia="en-GB"/>
              </w:rPr>
              <w:tab/>
            </w:r>
            <w:r w:rsidRPr="00281484">
              <w:rPr>
                <w:rStyle w:val="Hyperlink"/>
                <w:noProof/>
              </w:rPr>
              <w:t>Still Pictures</w:t>
            </w:r>
            <w:r>
              <w:rPr>
                <w:noProof/>
                <w:webHidden/>
              </w:rPr>
              <w:tab/>
            </w:r>
            <w:r>
              <w:rPr>
                <w:noProof/>
                <w:webHidden/>
              </w:rPr>
              <w:fldChar w:fldCharType="begin"/>
            </w:r>
            <w:r>
              <w:rPr>
                <w:noProof/>
                <w:webHidden/>
              </w:rPr>
              <w:instrText xml:space="preserve"> PAGEREF _Toc485747315 \h </w:instrText>
            </w:r>
            <w:r>
              <w:rPr>
                <w:noProof/>
                <w:webHidden/>
              </w:rPr>
            </w:r>
            <w:r>
              <w:rPr>
                <w:noProof/>
                <w:webHidden/>
              </w:rPr>
              <w:fldChar w:fldCharType="separate"/>
            </w:r>
            <w:r w:rsidR="00327CCA">
              <w:rPr>
                <w:noProof/>
                <w:webHidden/>
              </w:rPr>
              <w:t>55</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6" w:history="1">
            <w:r w:rsidRPr="00281484">
              <w:rPr>
                <w:rStyle w:val="Hyperlink"/>
                <w:noProof/>
              </w:rPr>
              <w:t>6.2.2</w:t>
            </w:r>
            <w:r>
              <w:rPr>
                <w:rFonts w:asciiTheme="minorHAnsi" w:eastAsiaTheme="minorEastAsia" w:hAnsiTheme="minorHAnsi" w:cstheme="minorBidi"/>
                <w:noProof/>
                <w:sz w:val="22"/>
                <w:szCs w:val="22"/>
                <w:lang w:eastAsia="en-GB"/>
              </w:rPr>
              <w:tab/>
            </w:r>
            <w:r w:rsidRPr="00281484">
              <w:rPr>
                <w:rStyle w:val="Hyperlink"/>
                <w:noProof/>
              </w:rPr>
              <w:t>Walking Around</w:t>
            </w:r>
            <w:r>
              <w:rPr>
                <w:noProof/>
                <w:webHidden/>
              </w:rPr>
              <w:tab/>
            </w:r>
            <w:r>
              <w:rPr>
                <w:noProof/>
                <w:webHidden/>
              </w:rPr>
              <w:fldChar w:fldCharType="begin"/>
            </w:r>
            <w:r>
              <w:rPr>
                <w:noProof/>
                <w:webHidden/>
              </w:rPr>
              <w:instrText xml:space="preserve"> PAGEREF _Toc485747316 \h </w:instrText>
            </w:r>
            <w:r>
              <w:rPr>
                <w:noProof/>
                <w:webHidden/>
              </w:rPr>
            </w:r>
            <w:r>
              <w:rPr>
                <w:noProof/>
                <w:webHidden/>
              </w:rPr>
              <w:fldChar w:fldCharType="separate"/>
            </w:r>
            <w:r w:rsidR="00327CCA">
              <w:rPr>
                <w:noProof/>
                <w:webHidden/>
              </w:rPr>
              <w:t>57</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7" w:history="1">
            <w:r w:rsidRPr="00281484">
              <w:rPr>
                <w:rStyle w:val="Hyperlink"/>
                <w:noProof/>
              </w:rPr>
              <w:t>6.2.3</w:t>
            </w:r>
            <w:r>
              <w:rPr>
                <w:rFonts w:asciiTheme="minorHAnsi" w:eastAsiaTheme="minorEastAsia" w:hAnsiTheme="minorHAnsi" w:cstheme="minorBidi"/>
                <w:noProof/>
                <w:sz w:val="22"/>
                <w:szCs w:val="22"/>
                <w:lang w:eastAsia="en-GB"/>
              </w:rPr>
              <w:tab/>
            </w:r>
            <w:r w:rsidRPr="00281484">
              <w:rPr>
                <w:rStyle w:val="Hyperlink"/>
                <w:noProof/>
              </w:rPr>
              <w:t>Live Cars</w:t>
            </w:r>
            <w:r>
              <w:rPr>
                <w:noProof/>
                <w:webHidden/>
              </w:rPr>
              <w:tab/>
            </w:r>
            <w:r>
              <w:rPr>
                <w:noProof/>
                <w:webHidden/>
              </w:rPr>
              <w:fldChar w:fldCharType="begin"/>
            </w:r>
            <w:r>
              <w:rPr>
                <w:noProof/>
                <w:webHidden/>
              </w:rPr>
              <w:instrText xml:space="preserve"> PAGEREF _Toc485747317 \h </w:instrText>
            </w:r>
            <w:r>
              <w:rPr>
                <w:noProof/>
                <w:webHidden/>
              </w:rPr>
              <w:fldChar w:fldCharType="separate"/>
            </w:r>
            <w:r w:rsidR="00327CCA">
              <w:rPr>
                <w:b/>
                <w:bCs/>
                <w:noProof/>
                <w:webHidden/>
                <w:lang w:val="en-US"/>
              </w:rPr>
              <w:t>Error! Bookmark not defined.</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8" w:history="1">
            <w:r w:rsidRPr="00281484">
              <w:rPr>
                <w:rStyle w:val="Hyperlink"/>
                <w:noProof/>
              </w:rPr>
              <w:t>6.2.4</w:t>
            </w:r>
            <w:r>
              <w:rPr>
                <w:rFonts w:asciiTheme="minorHAnsi" w:eastAsiaTheme="minorEastAsia" w:hAnsiTheme="minorHAnsi" w:cstheme="minorBidi"/>
                <w:noProof/>
                <w:sz w:val="22"/>
                <w:szCs w:val="22"/>
                <w:lang w:eastAsia="en-GB"/>
              </w:rPr>
              <w:tab/>
            </w:r>
            <w:r w:rsidRPr="00281484">
              <w:rPr>
                <w:rStyle w:val="Hyperlink"/>
                <w:noProof/>
              </w:rPr>
              <w:t>OpenALPR tweaks</w:t>
            </w:r>
            <w:r>
              <w:rPr>
                <w:noProof/>
                <w:webHidden/>
              </w:rPr>
              <w:tab/>
            </w:r>
            <w:r>
              <w:rPr>
                <w:noProof/>
                <w:webHidden/>
              </w:rPr>
              <w:fldChar w:fldCharType="begin"/>
            </w:r>
            <w:r>
              <w:rPr>
                <w:noProof/>
                <w:webHidden/>
              </w:rPr>
              <w:instrText xml:space="preserve"> PAGEREF _Toc485747318 \h </w:instrText>
            </w:r>
            <w:r>
              <w:rPr>
                <w:noProof/>
                <w:webHidden/>
              </w:rPr>
            </w:r>
            <w:r>
              <w:rPr>
                <w:noProof/>
                <w:webHidden/>
              </w:rPr>
              <w:fldChar w:fldCharType="separate"/>
            </w:r>
            <w:r w:rsidR="00327CCA">
              <w:rPr>
                <w:noProof/>
                <w:webHidden/>
              </w:rPr>
              <w:t>63</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19" w:history="1">
            <w:r w:rsidRPr="00281484">
              <w:rPr>
                <w:rStyle w:val="Hyperlink"/>
                <w:noProof/>
              </w:rPr>
              <w:t>6.2.5</w:t>
            </w:r>
            <w:r>
              <w:rPr>
                <w:rFonts w:asciiTheme="minorHAnsi" w:eastAsiaTheme="minorEastAsia" w:hAnsiTheme="minorHAnsi" w:cstheme="minorBidi"/>
                <w:noProof/>
                <w:sz w:val="22"/>
                <w:szCs w:val="22"/>
                <w:lang w:eastAsia="en-GB"/>
              </w:rPr>
              <w:tab/>
            </w:r>
            <w:r w:rsidRPr="00281484">
              <w:rPr>
                <w:rStyle w:val="Hyperlink"/>
                <w:noProof/>
              </w:rPr>
              <w:t>Testing Suite</w:t>
            </w:r>
            <w:r>
              <w:rPr>
                <w:noProof/>
                <w:webHidden/>
              </w:rPr>
              <w:tab/>
            </w:r>
            <w:r>
              <w:rPr>
                <w:noProof/>
                <w:webHidden/>
              </w:rPr>
              <w:fldChar w:fldCharType="begin"/>
            </w:r>
            <w:r>
              <w:rPr>
                <w:noProof/>
                <w:webHidden/>
              </w:rPr>
              <w:instrText xml:space="preserve"> PAGEREF _Toc485747319 \h </w:instrText>
            </w:r>
            <w:r>
              <w:rPr>
                <w:noProof/>
                <w:webHidden/>
              </w:rPr>
            </w:r>
            <w:r>
              <w:rPr>
                <w:noProof/>
                <w:webHidden/>
              </w:rPr>
              <w:fldChar w:fldCharType="separate"/>
            </w:r>
            <w:r w:rsidR="00327CCA">
              <w:rPr>
                <w:noProof/>
                <w:webHidden/>
              </w:rPr>
              <w:t>66</w:t>
            </w:r>
            <w:r>
              <w:rPr>
                <w:noProof/>
                <w:webHidden/>
              </w:rPr>
              <w:fldChar w:fldCharType="end"/>
            </w:r>
          </w:hyperlink>
        </w:p>
        <w:p w:rsidR="002975B8" w:rsidRDefault="002975B8">
          <w:pPr>
            <w:pStyle w:val="TOC3"/>
            <w:tabs>
              <w:tab w:val="left" w:pos="960"/>
              <w:tab w:val="right" w:pos="8494"/>
            </w:tabs>
            <w:rPr>
              <w:rFonts w:asciiTheme="minorHAnsi" w:eastAsiaTheme="minorEastAsia" w:hAnsiTheme="minorHAnsi" w:cstheme="minorBidi"/>
              <w:noProof/>
              <w:sz w:val="22"/>
              <w:szCs w:val="22"/>
              <w:lang w:eastAsia="en-GB"/>
            </w:rPr>
          </w:pPr>
          <w:hyperlink w:anchor="_Toc485747320" w:history="1">
            <w:r w:rsidRPr="00281484">
              <w:rPr>
                <w:rStyle w:val="Hyperlink"/>
                <w:noProof/>
              </w:rPr>
              <w:t>6.2.6</w:t>
            </w:r>
            <w:r>
              <w:rPr>
                <w:rFonts w:asciiTheme="minorHAnsi" w:eastAsiaTheme="minorEastAsia" w:hAnsiTheme="minorHAnsi" w:cstheme="minorBidi"/>
                <w:noProof/>
                <w:sz w:val="22"/>
                <w:szCs w:val="22"/>
                <w:lang w:eastAsia="en-GB"/>
              </w:rPr>
              <w:tab/>
            </w:r>
            <w:r w:rsidRPr="00281484">
              <w:rPr>
                <w:rStyle w:val="Hyperlink"/>
                <w:noProof/>
              </w:rPr>
              <w:t>Performance</w:t>
            </w:r>
            <w:r>
              <w:rPr>
                <w:noProof/>
                <w:webHidden/>
              </w:rPr>
              <w:tab/>
            </w:r>
            <w:r>
              <w:rPr>
                <w:noProof/>
                <w:webHidden/>
              </w:rPr>
              <w:fldChar w:fldCharType="begin"/>
            </w:r>
            <w:r>
              <w:rPr>
                <w:noProof/>
                <w:webHidden/>
              </w:rPr>
              <w:instrText xml:space="preserve"> PAGEREF _Toc485747320 \h </w:instrText>
            </w:r>
            <w:r>
              <w:rPr>
                <w:noProof/>
                <w:webHidden/>
              </w:rPr>
            </w:r>
            <w:r>
              <w:rPr>
                <w:noProof/>
                <w:webHidden/>
              </w:rPr>
              <w:fldChar w:fldCharType="separate"/>
            </w:r>
            <w:r w:rsidR="00327CCA">
              <w:rPr>
                <w:noProof/>
                <w:webHidden/>
              </w:rPr>
              <w:t>68</w:t>
            </w:r>
            <w:r>
              <w:rPr>
                <w:noProof/>
                <w:webHidden/>
              </w:rPr>
              <w:fldChar w:fldCharType="end"/>
            </w:r>
          </w:hyperlink>
        </w:p>
        <w:p w:rsidR="002975B8" w:rsidRDefault="002975B8">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747321" w:history="1">
            <w:r w:rsidRPr="00281484">
              <w:rPr>
                <w:rStyle w:val="Hyperlink"/>
                <w:noProof/>
              </w:rPr>
              <w:t>6.3</w:t>
            </w:r>
            <w:r>
              <w:rPr>
                <w:rFonts w:asciiTheme="minorHAnsi" w:eastAsiaTheme="minorEastAsia" w:hAnsiTheme="minorHAnsi" w:cstheme="minorBidi"/>
                <w:b w:val="0"/>
                <w:bCs w:val="0"/>
                <w:noProof/>
                <w:sz w:val="22"/>
                <w:szCs w:val="22"/>
                <w:lang w:eastAsia="en-GB"/>
              </w:rPr>
              <w:tab/>
            </w:r>
            <w:r w:rsidRPr="00281484">
              <w:rPr>
                <w:rStyle w:val="Hyperlink"/>
                <w:noProof/>
              </w:rPr>
              <w:t>Peer to Peer Network</w:t>
            </w:r>
            <w:r>
              <w:rPr>
                <w:noProof/>
                <w:webHidden/>
              </w:rPr>
              <w:tab/>
            </w:r>
            <w:r>
              <w:rPr>
                <w:noProof/>
                <w:webHidden/>
              </w:rPr>
              <w:fldChar w:fldCharType="begin"/>
            </w:r>
            <w:r>
              <w:rPr>
                <w:noProof/>
                <w:webHidden/>
              </w:rPr>
              <w:instrText xml:space="preserve"> PAGEREF _Toc485747321 \h </w:instrText>
            </w:r>
            <w:r>
              <w:rPr>
                <w:noProof/>
                <w:webHidden/>
              </w:rPr>
            </w:r>
            <w:r>
              <w:rPr>
                <w:noProof/>
                <w:webHidden/>
              </w:rPr>
              <w:fldChar w:fldCharType="separate"/>
            </w:r>
            <w:r w:rsidR="00327CCA">
              <w:rPr>
                <w:noProof/>
                <w:webHidden/>
              </w:rPr>
              <w:t>70</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2" w:history="1">
            <w:r w:rsidRPr="00281484">
              <w:rPr>
                <w:rStyle w:val="Hyperlink"/>
                <w:noProof/>
              </w:rPr>
              <w:t>7</w:t>
            </w:r>
            <w:r>
              <w:rPr>
                <w:rFonts w:asciiTheme="minorHAnsi" w:eastAsiaTheme="minorEastAsia" w:hAnsiTheme="minorHAnsi" w:cstheme="minorBidi"/>
                <w:b w:val="0"/>
                <w:bCs w:val="0"/>
                <w:caps w:val="0"/>
                <w:noProof/>
                <w:sz w:val="22"/>
                <w:szCs w:val="22"/>
                <w:lang w:eastAsia="en-GB"/>
              </w:rPr>
              <w:tab/>
            </w:r>
            <w:r w:rsidRPr="00281484">
              <w:rPr>
                <w:rStyle w:val="Hyperlink"/>
                <w:noProof/>
              </w:rPr>
              <w:t>Evaluation</w:t>
            </w:r>
            <w:r>
              <w:rPr>
                <w:noProof/>
                <w:webHidden/>
              </w:rPr>
              <w:tab/>
            </w:r>
            <w:r>
              <w:rPr>
                <w:noProof/>
                <w:webHidden/>
              </w:rPr>
              <w:fldChar w:fldCharType="begin"/>
            </w:r>
            <w:r>
              <w:rPr>
                <w:noProof/>
                <w:webHidden/>
              </w:rPr>
              <w:instrText xml:space="preserve"> PAGEREF _Toc485747322 \h </w:instrText>
            </w:r>
            <w:r>
              <w:rPr>
                <w:noProof/>
                <w:webHidden/>
              </w:rPr>
            </w:r>
            <w:r>
              <w:rPr>
                <w:noProof/>
                <w:webHidden/>
              </w:rPr>
              <w:fldChar w:fldCharType="separate"/>
            </w:r>
            <w:r w:rsidR="00327CCA">
              <w:rPr>
                <w:noProof/>
                <w:webHidden/>
              </w:rPr>
              <w:t>76</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3" w:history="1">
            <w:r w:rsidRPr="00281484">
              <w:rPr>
                <w:rStyle w:val="Hyperlink"/>
                <w:noProof/>
              </w:rPr>
              <w:t>8</w:t>
            </w:r>
            <w:r>
              <w:rPr>
                <w:rFonts w:asciiTheme="minorHAnsi" w:eastAsiaTheme="minorEastAsia" w:hAnsiTheme="minorHAnsi" w:cstheme="minorBidi"/>
                <w:b w:val="0"/>
                <w:bCs w:val="0"/>
                <w:caps w:val="0"/>
                <w:noProof/>
                <w:sz w:val="22"/>
                <w:szCs w:val="22"/>
                <w:lang w:eastAsia="en-GB"/>
              </w:rPr>
              <w:tab/>
            </w:r>
            <w:r w:rsidRPr="00281484">
              <w:rPr>
                <w:rStyle w:val="Hyperlink"/>
                <w:noProof/>
              </w:rPr>
              <w:t>Deployment</w:t>
            </w:r>
            <w:r>
              <w:rPr>
                <w:noProof/>
                <w:webHidden/>
              </w:rPr>
              <w:tab/>
            </w:r>
            <w:r>
              <w:rPr>
                <w:noProof/>
                <w:webHidden/>
              </w:rPr>
              <w:fldChar w:fldCharType="begin"/>
            </w:r>
            <w:r>
              <w:rPr>
                <w:noProof/>
                <w:webHidden/>
              </w:rPr>
              <w:instrText xml:space="preserve"> PAGEREF _Toc485747323 \h </w:instrText>
            </w:r>
            <w:r>
              <w:rPr>
                <w:noProof/>
                <w:webHidden/>
              </w:rPr>
            </w:r>
            <w:r>
              <w:rPr>
                <w:noProof/>
                <w:webHidden/>
              </w:rPr>
              <w:fldChar w:fldCharType="separate"/>
            </w:r>
            <w:r w:rsidR="00327CCA">
              <w:rPr>
                <w:noProof/>
                <w:webHidden/>
              </w:rPr>
              <w:t>77</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4" w:history="1">
            <w:r w:rsidRPr="00281484">
              <w:rPr>
                <w:rStyle w:val="Hyperlink"/>
                <w:noProof/>
              </w:rPr>
              <w:t>9</w:t>
            </w:r>
            <w:r>
              <w:rPr>
                <w:rFonts w:asciiTheme="minorHAnsi" w:eastAsiaTheme="minorEastAsia" w:hAnsiTheme="minorHAnsi" w:cstheme="minorBidi"/>
                <w:b w:val="0"/>
                <w:bCs w:val="0"/>
                <w:caps w:val="0"/>
                <w:noProof/>
                <w:sz w:val="22"/>
                <w:szCs w:val="22"/>
                <w:lang w:eastAsia="en-GB"/>
              </w:rPr>
              <w:tab/>
            </w:r>
            <w:r w:rsidRPr="00281484">
              <w:rPr>
                <w:rStyle w:val="Hyperlink"/>
                <w:noProof/>
              </w:rPr>
              <w:t>Conclusion and Future Work</w:t>
            </w:r>
            <w:r>
              <w:rPr>
                <w:noProof/>
                <w:webHidden/>
              </w:rPr>
              <w:tab/>
            </w:r>
            <w:r>
              <w:rPr>
                <w:noProof/>
                <w:webHidden/>
              </w:rPr>
              <w:fldChar w:fldCharType="begin"/>
            </w:r>
            <w:r>
              <w:rPr>
                <w:noProof/>
                <w:webHidden/>
              </w:rPr>
              <w:instrText xml:space="preserve"> PAGEREF _Toc485747324 \h </w:instrText>
            </w:r>
            <w:r>
              <w:rPr>
                <w:noProof/>
                <w:webHidden/>
              </w:rPr>
            </w:r>
            <w:r>
              <w:rPr>
                <w:noProof/>
                <w:webHidden/>
              </w:rPr>
              <w:fldChar w:fldCharType="separate"/>
            </w:r>
            <w:r w:rsidR="00327CCA">
              <w:rPr>
                <w:noProof/>
                <w:webHidden/>
              </w:rPr>
              <w:t>78</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5" w:history="1">
            <w:r w:rsidRPr="00281484">
              <w:rPr>
                <w:rStyle w:val="Hyperlink"/>
                <w:noProof/>
              </w:rPr>
              <w:t>10</w:t>
            </w:r>
            <w:r>
              <w:rPr>
                <w:rFonts w:asciiTheme="minorHAnsi" w:eastAsiaTheme="minorEastAsia" w:hAnsiTheme="minorHAnsi" w:cstheme="minorBidi"/>
                <w:b w:val="0"/>
                <w:bCs w:val="0"/>
                <w:caps w:val="0"/>
                <w:noProof/>
                <w:sz w:val="22"/>
                <w:szCs w:val="22"/>
                <w:lang w:eastAsia="en-GB"/>
              </w:rPr>
              <w:tab/>
            </w:r>
            <w:r w:rsidRPr="00281484">
              <w:rPr>
                <w:rStyle w:val="Hyperlink"/>
                <w:noProof/>
              </w:rPr>
              <w:t>References</w:t>
            </w:r>
            <w:r>
              <w:rPr>
                <w:noProof/>
                <w:webHidden/>
              </w:rPr>
              <w:tab/>
            </w:r>
            <w:r>
              <w:rPr>
                <w:noProof/>
                <w:webHidden/>
              </w:rPr>
              <w:fldChar w:fldCharType="begin"/>
            </w:r>
            <w:r>
              <w:rPr>
                <w:noProof/>
                <w:webHidden/>
              </w:rPr>
              <w:instrText xml:space="preserve"> PAGEREF _Toc485747325 \h </w:instrText>
            </w:r>
            <w:r>
              <w:rPr>
                <w:noProof/>
                <w:webHidden/>
              </w:rPr>
            </w:r>
            <w:r>
              <w:rPr>
                <w:noProof/>
                <w:webHidden/>
              </w:rPr>
              <w:fldChar w:fldCharType="separate"/>
            </w:r>
            <w:r w:rsidR="00327CCA">
              <w:rPr>
                <w:noProof/>
                <w:webHidden/>
              </w:rPr>
              <w:t>79</w:t>
            </w:r>
            <w:r>
              <w:rPr>
                <w:noProof/>
                <w:webHidden/>
              </w:rPr>
              <w:fldChar w:fldCharType="end"/>
            </w:r>
          </w:hyperlink>
        </w:p>
        <w:p w:rsidR="002975B8" w:rsidRDefault="002975B8">
          <w:pPr>
            <w:pStyle w:val="TOC1"/>
            <w:rPr>
              <w:rFonts w:asciiTheme="minorHAnsi" w:eastAsiaTheme="minorEastAsia" w:hAnsiTheme="minorHAnsi" w:cstheme="minorBidi"/>
              <w:b w:val="0"/>
              <w:bCs w:val="0"/>
              <w:caps w:val="0"/>
              <w:noProof/>
              <w:sz w:val="22"/>
              <w:szCs w:val="22"/>
              <w:lang w:eastAsia="en-GB"/>
            </w:rPr>
          </w:pPr>
          <w:hyperlink w:anchor="_Toc485747326" w:history="1">
            <w:r w:rsidRPr="00281484">
              <w:rPr>
                <w:rStyle w:val="Hyperlink"/>
                <w:noProof/>
              </w:rPr>
              <w:t>11</w:t>
            </w:r>
            <w:r>
              <w:rPr>
                <w:rFonts w:asciiTheme="minorHAnsi" w:eastAsiaTheme="minorEastAsia" w:hAnsiTheme="minorHAnsi" w:cstheme="minorBidi"/>
                <w:b w:val="0"/>
                <w:bCs w:val="0"/>
                <w:caps w:val="0"/>
                <w:noProof/>
                <w:sz w:val="22"/>
                <w:szCs w:val="22"/>
                <w:lang w:eastAsia="en-GB"/>
              </w:rPr>
              <w:tab/>
            </w:r>
            <w:r w:rsidRPr="00281484">
              <w:rPr>
                <w:rStyle w:val="Hyperlink"/>
                <w:noProof/>
              </w:rPr>
              <w:t>Appendix</w:t>
            </w:r>
            <w:r>
              <w:rPr>
                <w:noProof/>
                <w:webHidden/>
              </w:rPr>
              <w:tab/>
            </w:r>
            <w:r>
              <w:rPr>
                <w:noProof/>
                <w:webHidden/>
              </w:rPr>
              <w:fldChar w:fldCharType="begin"/>
            </w:r>
            <w:r>
              <w:rPr>
                <w:noProof/>
                <w:webHidden/>
              </w:rPr>
              <w:instrText xml:space="preserve"> PAGEREF _Toc485747326 \h </w:instrText>
            </w:r>
            <w:r>
              <w:rPr>
                <w:noProof/>
                <w:webHidden/>
              </w:rPr>
            </w:r>
            <w:r>
              <w:rPr>
                <w:noProof/>
                <w:webHidden/>
              </w:rPr>
              <w:fldChar w:fldCharType="separate"/>
            </w:r>
            <w:r w:rsidR="00327CCA">
              <w:rPr>
                <w:noProof/>
                <w:webHidden/>
              </w:rPr>
              <w:t>85</w:t>
            </w:r>
            <w:r>
              <w:rPr>
                <w:noProof/>
                <w:webHidden/>
              </w:rPr>
              <w:fldChar w:fldCharType="end"/>
            </w:r>
          </w:hyperlink>
        </w:p>
        <w:p w:rsidR="00F75867" w:rsidRDefault="00652984" w:rsidP="002502E8">
          <w:r>
            <w:rPr>
              <w:rFonts w:cstheme="majorHAnsi"/>
              <w:szCs w:val="24"/>
            </w:rPr>
            <w:lastRenderedPageBreak/>
            <w:fldChar w:fldCharType="end"/>
          </w:r>
        </w:p>
      </w:sdtContent>
    </w:sdt>
    <w:p w:rsidR="00FD015B" w:rsidRDefault="00FD015B" w:rsidP="002502E8"/>
    <w:p w:rsidR="00D720A9" w:rsidRDefault="00FD015B" w:rsidP="002502E8">
      <w:pPr>
        <w:spacing w:after="160"/>
        <w:jc w:val="left"/>
        <w:sectPr w:rsidR="00D720A9" w:rsidSect="00D720A9">
          <w:pgSz w:w="11906" w:h="16838"/>
          <w:pgMar w:top="1701" w:right="1701" w:bottom="1701" w:left="1701" w:header="709" w:footer="709" w:gutter="0"/>
          <w:pgNumType w:fmt="lowerRoman" w:start="1"/>
          <w:cols w:space="708"/>
          <w:docGrid w:linePitch="360"/>
        </w:sectPr>
      </w:pPr>
      <w:r>
        <w:br w:type="page"/>
      </w:r>
    </w:p>
    <w:p w:rsidR="00FD015B" w:rsidRDefault="00FD015B" w:rsidP="00DE4BEB">
      <w:pPr>
        <w:pStyle w:val="Heading1"/>
      </w:pPr>
      <w:bookmarkStart w:id="2" w:name="_Toc473486438"/>
      <w:bookmarkStart w:id="3" w:name="_Toc485747252"/>
      <w:r w:rsidRPr="00F43A20">
        <w:lastRenderedPageBreak/>
        <w:t>Introduction</w:t>
      </w:r>
      <w:bookmarkEnd w:id="2"/>
      <w:bookmarkEnd w:id="3"/>
    </w:p>
    <w:p w:rsidR="00FD015B" w:rsidRDefault="004F423A" w:rsidP="00DE4BEB">
      <w:pPr>
        <w:pStyle w:val="Heading2"/>
      </w:pPr>
      <w:bookmarkStart w:id="4" w:name="_Toc485747253"/>
      <w:r>
        <w:t>Motivation</w:t>
      </w:r>
      <w:bookmarkEnd w:id="4"/>
    </w:p>
    <w:p w:rsidR="00FD015B" w:rsidRDefault="00FD015B" w:rsidP="002502E8">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FD015B" w:rsidRDefault="00FD015B" w:rsidP="002502E8">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w:t>
      </w:r>
      <w:r w:rsidRPr="002975B8">
        <w:rPr>
          <w:color w:val="FF0000"/>
        </w:rPr>
        <w:t>networks and not to actually ticket the offender.</w:t>
      </w:r>
    </w:p>
    <w:p w:rsidR="004F423A" w:rsidRDefault="004F423A" w:rsidP="002502E8"/>
    <w:p w:rsidR="004F423A" w:rsidRDefault="004F423A" w:rsidP="00DE4BEB">
      <w:pPr>
        <w:pStyle w:val="Heading2"/>
      </w:pPr>
      <w:bookmarkStart w:id="5" w:name="_Toc485747254"/>
      <w:r w:rsidRPr="00F43A20">
        <w:t>Project Specification</w:t>
      </w:r>
      <w:bookmarkEnd w:id="5"/>
    </w:p>
    <w:p w:rsidR="004F423A" w:rsidRDefault="004F423A" w:rsidP="004F423A">
      <w:r>
        <w:t>From the project description, the goals of the project can be separated into the following:</w:t>
      </w:r>
    </w:p>
    <w:p w:rsidR="004F423A" w:rsidRPr="00294955" w:rsidRDefault="004F423A" w:rsidP="004F423A"/>
    <w:p w:rsidR="004F423A" w:rsidRPr="00F43A20" w:rsidRDefault="004F423A" w:rsidP="004F423A">
      <w:pPr>
        <w:pStyle w:val="Heading3"/>
        <w:rPr>
          <w:lang w:eastAsia="en-GB"/>
        </w:rPr>
      </w:pPr>
      <w:bookmarkStart w:id="6" w:name="_Toc473486440"/>
      <w:bookmarkStart w:id="7" w:name="_Toc485747255"/>
      <w:r>
        <w:t>Project</w:t>
      </w:r>
      <w:r w:rsidRPr="00F43A20">
        <w:t xml:space="preserve"> goals</w:t>
      </w:r>
      <w:bookmarkEnd w:id="6"/>
      <w:bookmarkEnd w:id="7"/>
    </w:p>
    <w:p w:rsidR="004F423A" w:rsidRPr="00F43A20" w:rsidRDefault="004F423A" w:rsidP="004F423A">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4F423A" w:rsidRPr="00F43A20" w:rsidRDefault="004F423A" w:rsidP="004F423A">
      <w:pPr>
        <w:pStyle w:val="Heading3"/>
      </w:pPr>
      <w:bookmarkStart w:id="8" w:name="_Toc473486441"/>
      <w:bookmarkStart w:id="9" w:name="_Toc485747256"/>
      <w:r w:rsidRPr="00F43A20">
        <w:lastRenderedPageBreak/>
        <w:t xml:space="preserve">Advanced </w:t>
      </w:r>
      <w:r>
        <w:t>project goals</w:t>
      </w:r>
      <w:bookmarkEnd w:id="8"/>
      <w:bookmarkEnd w:id="9"/>
    </w:p>
    <w:p w:rsidR="004F423A" w:rsidRPr="00F43A20" w:rsidRDefault="004F423A" w:rsidP="004F423A">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4F423A" w:rsidRPr="00F43A20" w:rsidRDefault="004F423A" w:rsidP="004F423A">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4F423A" w:rsidRPr="00F43A20" w:rsidRDefault="004F423A" w:rsidP="004F423A">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4F423A" w:rsidRDefault="004F423A" w:rsidP="004F423A">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4F423A" w:rsidRDefault="004F423A" w:rsidP="004F423A">
      <w:pPr>
        <w:pStyle w:val="Heading3"/>
      </w:pPr>
      <w:bookmarkStart w:id="10" w:name="_Toc473486442"/>
      <w:bookmarkStart w:id="11" w:name="_Toc485747257"/>
      <w:r>
        <w:t>Clarifications</w:t>
      </w:r>
      <w:bookmarkEnd w:id="10"/>
      <w:bookmarkEnd w:id="11"/>
    </w:p>
    <w:p w:rsidR="004F423A" w:rsidRPr="0012735B" w:rsidRDefault="004F423A" w:rsidP="004F423A"/>
    <w:p w:rsidR="004F423A" w:rsidRDefault="004F423A" w:rsidP="004F423A">
      <w:r>
        <w:t>After discussions with Dr. Stott, the following clarifications were made:</w:t>
      </w:r>
    </w:p>
    <w:p w:rsidR="004F423A" w:rsidRDefault="004F423A" w:rsidP="004F423A">
      <w:pPr>
        <w:pStyle w:val="ListParagraph"/>
        <w:numPr>
          <w:ilvl w:val="0"/>
          <w:numId w:val="8"/>
        </w:numPr>
      </w:pPr>
      <w:r>
        <w:t xml:space="preserve">The system should target license plates and deployment in the United Kingdom, and license plates of the UK format </w:t>
      </w:r>
      <w:r>
        <w:fldChar w:fldCharType="begin"/>
      </w:r>
      <w:r w:rsidR="000B53D8">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0B53D8" w:rsidRPr="000B53D8">
        <w:t>[6]</w:t>
      </w:r>
      <w:r>
        <w:fldChar w:fldCharType="end"/>
      </w:r>
      <w:r>
        <w:t>. Custom license plates will not be in the scope of the project for simplicity.</w:t>
      </w:r>
    </w:p>
    <w:p w:rsidR="004F423A" w:rsidRDefault="004F423A" w:rsidP="004F423A">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4F423A" w:rsidRDefault="004F423A" w:rsidP="004F423A">
      <w:pPr>
        <w:pStyle w:val="ListParagraph"/>
        <w:numPr>
          <w:ilvl w:val="0"/>
          <w:numId w:val="8"/>
        </w:numPr>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0B53D8">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0B53D8" w:rsidRPr="000B53D8">
        <w:t>[7]</w:t>
      </w:r>
      <w:r>
        <w:fldChar w:fldCharType="end"/>
      </w:r>
      <w:r w:rsidRPr="00E31CEE">
        <w:t>), flexibility (camera can be any USB webcam or RPi’s official cameras), and support (development work on the RPi is extensive and there are ample tutorials/information online)</w:t>
      </w:r>
      <w:r>
        <w:t>.</w:t>
      </w:r>
    </w:p>
    <w:p w:rsidR="004F423A" w:rsidRDefault="004F423A" w:rsidP="004F423A">
      <w:pPr>
        <w:pStyle w:val="ListParagraph"/>
        <w:numPr>
          <w:ilvl w:val="0"/>
          <w:numId w:val="8"/>
        </w:numPr>
      </w:pPr>
      <w:r>
        <w:t>The peer to peer network should ideally be fully decentralised, so the system should be able to find peers without the help of a central server.</w:t>
      </w:r>
    </w:p>
    <w:p w:rsidR="004F423A" w:rsidRDefault="004F423A" w:rsidP="004F423A">
      <w:pPr>
        <w:pStyle w:val="ListParagraph"/>
        <w:numPr>
          <w:ilvl w:val="0"/>
          <w:numId w:val="8"/>
        </w:numPr>
      </w:pPr>
      <w:r>
        <w:t>Publishing photo evidence will most likely be done onto a social network.</w:t>
      </w:r>
    </w:p>
    <w:p w:rsidR="004F423A" w:rsidRPr="00CD7296" w:rsidRDefault="004F423A" w:rsidP="004F423A">
      <w:pPr>
        <w:pStyle w:val="ListParagraph"/>
        <w:numPr>
          <w:ilvl w:val="0"/>
          <w:numId w:val="8"/>
        </w:numPr>
      </w:pPr>
      <w:r>
        <w:t>The public mapping database will be one accessible to most people – Google Maps API. There is a speed limit API but it is only open to premium users (</w:t>
      </w:r>
      <w:hyperlink r:id="rId11" w:history="1">
        <w:r w:rsidRPr="005A4879">
          <w:rPr>
            <w:rStyle w:val="Hyperlink"/>
          </w:rPr>
          <w:t>https://developers.google.com/maps/documentation/roads/speed-limits</w:t>
        </w:r>
      </w:hyperlink>
      <w:r w:rsidRPr="00CD7296">
        <w:t>)</w:t>
      </w:r>
      <w:r>
        <w:t>.</w:t>
      </w:r>
    </w:p>
    <w:p w:rsidR="004F423A" w:rsidRDefault="004F423A" w:rsidP="004F423A">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4F423A" w:rsidRDefault="004F423A" w:rsidP="004F423A">
      <w:pPr>
        <w:pStyle w:val="ListParagraph"/>
        <w:numPr>
          <w:ilvl w:val="0"/>
          <w:numId w:val="8"/>
        </w:numPr>
      </w:pPr>
      <w:r>
        <w:lastRenderedPageBreak/>
        <w:t>If possible, there should be a whitelist of emergency vehicles in the case of there being an emergency vehicle over the speed limit.</w:t>
      </w:r>
    </w:p>
    <w:p w:rsidR="004F423A" w:rsidRPr="00F43A20" w:rsidRDefault="004F423A" w:rsidP="004F423A">
      <w:pPr>
        <w:pStyle w:val="ListParagraph"/>
        <w:numPr>
          <w:ilvl w:val="0"/>
          <w:numId w:val="8"/>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4F423A" w:rsidRDefault="004F423A" w:rsidP="004F423A"/>
    <w:p w:rsidR="004F423A" w:rsidRDefault="004F423A" w:rsidP="002502E8"/>
    <w:p w:rsidR="00FD015B" w:rsidRDefault="00FD015B" w:rsidP="002502E8">
      <w:pPr>
        <w:spacing w:after="160"/>
        <w:jc w:val="left"/>
      </w:pPr>
      <w:r>
        <w:br w:type="page"/>
      </w:r>
    </w:p>
    <w:p w:rsidR="00FD015B" w:rsidRDefault="004F423A" w:rsidP="00DE4BEB">
      <w:pPr>
        <w:pStyle w:val="Heading1"/>
      </w:pPr>
      <w:bookmarkStart w:id="12" w:name="_Toc473486443"/>
      <w:bookmarkStart w:id="13" w:name="_Toc473486439"/>
      <w:bookmarkStart w:id="14" w:name="_Toc485747258"/>
      <w:r>
        <w:lastRenderedPageBreak/>
        <w:t xml:space="preserve">Background and </w:t>
      </w:r>
      <w:r w:rsidR="00FD015B">
        <w:t>Related Work</w:t>
      </w:r>
      <w:bookmarkEnd w:id="12"/>
      <w:bookmarkEnd w:id="14"/>
    </w:p>
    <w:p w:rsidR="00DE4BEB" w:rsidRDefault="00FD015B" w:rsidP="00DE4BEB">
      <w:r>
        <w:t>Research into already existing products was done on the three main goals of the project, to judge the market feasibility of the project, and to prevent overlap wit</w:t>
      </w:r>
      <w:r w:rsidR="00DE4BEB">
        <w:t>h existing work where possible.</w:t>
      </w:r>
      <w:bookmarkStart w:id="15" w:name="_Toc473486444"/>
    </w:p>
    <w:p w:rsidR="00DE4BEB" w:rsidRDefault="00DE4BEB" w:rsidP="00DE4BEB"/>
    <w:p w:rsidR="00DE4BEB" w:rsidRPr="00DE4BEB" w:rsidRDefault="00DE4BEB" w:rsidP="00DE4BEB">
      <w:pPr>
        <w:pStyle w:val="ListParagraph"/>
        <w:keepNext/>
        <w:keepLines/>
        <w:numPr>
          <w:ilvl w:val="0"/>
          <w:numId w:val="2"/>
        </w:numPr>
        <w:tabs>
          <w:tab w:val="left" w:pos="567"/>
        </w:tabs>
        <w:spacing w:before="120" w:after="60"/>
        <w:contextualSpacing w:val="0"/>
        <w:jc w:val="left"/>
        <w:outlineLvl w:val="1"/>
        <w:rPr>
          <w:rFonts w:eastAsia="MS Mincho" w:cstheme="majorBidi"/>
          <w:b/>
          <w:iCs/>
          <w:noProof/>
          <w:vanish/>
          <w:sz w:val="30"/>
          <w:szCs w:val="32"/>
          <w:lang w:val="en-US"/>
        </w:rPr>
      </w:pPr>
      <w:bookmarkStart w:id="16" w:name="_Toc485683701"/>
      <w:bookmarkStart w:id="17" w:name="_Toc485684019"/>
      <w:bookmarkStart w:id="18" w:name="_Toc485747259"/>
      <w:bookmarkEnd w:id="16"/>
      <w:bookmarkEnd w:id="17"/>
      <w:bookmarkEnd w:id="18"/>
    </w:p>
    <w:p w:rsidR="00884374" w:rsidRDefault="00FD015B" w:rsidP="00DE4BEB">
      <w:pPr>
        <w:pStyle w:val="Heading2"/>
      </w:pPr>
      <w:bookmarkStart w:id="19" w:name="_Toc485747260"/>
      <w:r>
        <w:t>License plate recognition</w:t>
      </w:r>
      <w:bookmarkStart w:id="20" w:name="_Toc473486445"/>
      <w:bookmarkEnd w:id="15"/>
      <w:bookmarkEnd w:id="19"/>
    </w:p>
    <w:p w:rsidR="00884374" w:rsidRPr="00884374" w:rsidRDefault="00884374" w:rsidP="002502E8">
      <w:pPr>
        <w:rPr>
          <w:lang w:val="en-US"/>
        </w:rPr>
      </w:pPr>
    </w:p>
    <w:p w:rsidR="00FD015B" w:rsidRPr="00884374" w:rsidRDefault="00FD015B" w:rsidP="002502E8">
      <w:pPr>
        <w:pStyle w:val="Heading3"/>
      </w:pPr>
      <w:bookmarkStart w:id="21" w:name="_Toc485747261"/>
      <w:r w:rsidRPr="00884374">
        <w:t>Hardware</w:t>
      </w:r>
      <w:bookmarkEnd w:id="20"/>
      <w:bookmarkEnd w:id="21"/>
    </w:p>
    <w:p w:rsidR="00FD015B" w:rsidRDefault="00FD015B" w:rsidP="002502E8">
      <w:r>
        <w:t xml:space="preserve">There are many license plate recognition systems available on the market, with many of them being used in speed cameras around the country </w:t>
      </w:r>
      <w:r>
        <w:fldChar w:fldCharType="begin"/>
      </w:r>
      <w:r w:rsidR="000B53D8">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0B53D8" w:rsidRPr="000B53D8">
        <w:t>[8]</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0B53D8">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0B53D8" w:rsidRPr="000B53D8">
        <w:t>[9]</w:t>
      </w:r>
      <w:r>
        <w:fldChar w:fldCharType="end"/>
      </w:r>
      <w:r>
        <w:t xml:space="preserve">. These average speed check cameras often include multiple enticing features like 24/7 operation and 4G connectivity, as such in Jenoptik’s VECTOR cameras </w:t>
      </w:r>
      <w:r>
        <w:fldChar w:fldCharType="begin"/>
      </w:r>
      <w:r w:rsidR="000B53D8">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0B53D8" w:rsidRPr="000B53D8">
        <w:t>[10]</w:t>
      </w:r>
      <w:r>
        <w:fldChar w:fldCharType="end"/>
      </w:r>
      <w:r>
        <w:t>.</w:t>
      </w:r>
    </w:p>
    <w:p w:rsidR="00FD015B" w:rsidRDefault="00FD015B" w:rsidP="002502E8"/>
    <w:p w:rsidR="00884374" w:rsidRDefault="00884374" w:rsidP="002502E8">
      <w:pPr>
        <w:pStyle w:val="Heading3"/>
      </w:pPr>
      <w:bookmarkStart w:id="22" w:name="_Toc485747262"/>
      <w:r>
        <w:t>Software</w:t>
      </w:r>
      <w:bookmarkEnd w:id="22"/>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0B53D8">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0B53D8" w:rsidRPr="000B53D8">
        <w:rPr>
          <w:szCs w:val="24"/>
        </w:rPr>
        <w:t>[11]–[13]</w:t>
      </w:r>
      <w:r>
        <w:fldChar w:fldCharType="end"/>
      </w:r>
      <w:r>
        <w:t xml:space="preserve">. However, the price of the commercial systems (if available for purchase) are definitely out of budget for this project, as shown in </w:t>
      </w:r>
      <w:r>
        <w:fldChar w:fldCharType="begin"/>
      </w:r>
      <w:r>
        <w:instrText xml:space="preserve"> REF _Ref472980807 \h </w:instrText>
      </w:r>
      <w:r>
        <w:fldChar w:fldCharType="separate"/>
      </w:r>
      <w:r w:rsidR="00327CCA">
        <w:t xml:space="preserve">Table </w:t>
      </w:r>
      <w:r w:rsidR="00327CCA">
        <w:rPr>
          <w:noProof/>
        </w:rPr>
        <w:t>1</w:t>
      </w:r>
      <w:r>
        <w:fldChar w:fldCharType="end"/>
      </w:r>
      <w:r>
        <w:t>. ARES (</w:t>
      </w:r>
      <w:hyperlink r:id="rId12"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7A7B83">
      <w:pPr>
        <w:pStyle w:val="Caption"/>
      </w:pPr>
      <w:bookmarkStart w:id="23" w:name="_Ref472980807"/>
      <w:bookmarkStart w:id="24" w:name="_Toc473486411"/>
      <w:r>
        <w:lastRenderedPageBreak/>
        <w:t xml:space="preserve">Table </w:t>
      </w:r>
      <w:r>
        <w:fldChar w:fldCharType="begin"/>
      </w:r>
      <w:r>
        <w:instrText xml:space="preserve"> SEQ Table \* ARABIC </w:instrText>
      </w:r>
      <w:r>
        <w:fldChar w:fldCharType="separate"/>
      </w:r>
      <w:r w:rsidR="00327CCA">
        <w:rPr>
          <w:noProof/>
        </w:rPr>
        <w:t>1</w:t>
      </w:r>
      <w:r>
        <w:rPr>
          <w:noProof/>
        </w:rPr>
        <w:fldChar w:fldCharType="end"/>
      </w:r>
      <w:bookmarkEnd w:id="23"/>
      <w:r>
        <w:t>: Prices of different</w:t>
      </w:r>
      <w:r w:rsidR="002975B8">
        <w:t xml:space="preserve"> commercial</w:t>
      </w:r>
      <w:r>
        <w:t xml:space="preserve"> license plate detection systems</w:t>
      </w:r>
      <w:bookmarkEnd w:id="24"/>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2502E8"/>
    <w:p w:rsidR="00FD015B" w:rsidRDefault="00FD015B" w:rsidP="00DE4BEB">
      <w:pPr>
        <w:pStyle w:val="Heading2"/>
      </w:pPr>
      <w:bookmarkStart w:id="25" w:name="_Toc473486447"/>
      <w:bookmarkStart w:id="26" w:name="_Toc485747263"/>
      <w:r>
        <w:t>Peer to peer network</w:t>
      </w:r>
      <w:bookmarkEnd w:id="25"/>
      <w:bookmarkEnd w:id="26"/>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r>
        <w:t>Bitmessage (</w:t>
      </w:r>
      <w:hyperlink r:id="rId13"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0B53D8">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0B53D8" w:rsidRPr="000B53D8">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rsidR="00FD015B" w:rsidRDefault="00FD015B" w:rsidP="002502E8"/>
    <w:p w:rsidR="00FD015B" w:rsidRDefault="00FD015B" w:rsidP="002502E8">
      <w:r>
        <w:t>Telehash (</w:t>
      </w:r>
      <w:hyperlink r:id="rId14"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DE4BEB">
      <w:pPr>
        <w:pStyle w:val="Heading2"/>
      </w:pPr>
      <w:bookmarkStart w:id="27" w:name="_Toc473486448"/>
      <w:bookmarkStart w:id="28" w:name="_Toc485747264"/>
      <w:r>
        <w:t>Photo evidence publication</w:t>
      </w:r>
      <w:bookmarkEnd w:id="27"/>
      <w:bookmarkEnd w:id="28"/>
    </w:p>
    <w:p w:rsidR="00FD015B" w:rsidRDefault="00FD015B" w:rsidP="002502E8">
      <w:r>
        <w:t>There are official API’s for most social networks on uploading images to their respective social networks so there is no need to reinvent the wheel, no is there a need to use a third party service to upload images.</w:t>
      </w:r>
    </w:p>
    <w:p w:rsidR="00FD015B" w:rsidRDefault="00FD015B" w:rsidP="002502E8"/>
    <w:p w:rsidR="00FD015B" w:rsidRPr="00C2078D" w:rsidRDefault="00FD015B" w:rsidP="00DE4BEB">
      <w:pPr>
        <w:pStyle w:val="Heading2"/>
      </w:pPr>
      <w:bookmarkStart w:id="29" w:name="_Toc473486449"/>
      <w:bookmarkStart w:id="30" w:name="_Toc485747265"/>
      <w:r>
        <w:t>Overall Feasibility</w:t>
      </w:r>
      <w:bookmarkEnd w:id="29"/>
      <w:bookmarkEnd w:id="30"/>
      <w:r>
        <w:t xml:space="preserve"> </w:t>
      </w:r>
    </w:p>
    <w:p w:rsidR="00FD015B" w:rsidRDefault="00FD015B" w:rsidP="002502E8">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5807EA" w:rsidRDefault="005807EA" w:rsidP="002502E8"/>
    <w:p w:rsidR="00FD015B" w:rsidRDefault="00FD015B" w:rsidP="002502E8">
      <w:r>
        <w:t>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2502E8"/>
    <w:p w:rsidR="004F423A" w:rsidRDefault="00FD015B" w:rsidP="004F423A">
      <w:r>
        <w:t>Lastly, there are extensive documentation on uploading images to social networks – no foreseeable problem there unless the API access is revoked.</w:t>
      </w:r>
      <w:r w:rsidR="00C7165C">
        <w:t xml:space="preserve"> </w:t>
      </w:r>
      <w:bookmarkStart w:id="31" w:name="_Toc473486451"/>
      <w:bookmarkEnd w:id="13"/>
    </w:p>
    <w:p w:rsidR="004F423A" w:rsidRDefault="004F423A" w:rsidP="004F423A"/>
    <w:p w:rsidR="00FD015B" w:rsidRDefault="00FD015B" w:rsidP="00DE4BEB">
      <w:pPr>
        <w:pStyle w:val="Heading1"/>
      </w:pPr>
      <w:bookmarkStart w:id="32" w:name="_Toc485747266"/>
      <w:r>
        <w:t>Background Reading and Literature Review</w:t>
      </w:r>
      <w:bookmarkEnd w:id="31"/>
      <w:bookmarkEnd w:id="32"/>
    </w:p>
    <w:p w:rsidR="00FD015B" w:rsidRDefault="00FD015B" w:rsidP="00DE4BEB">
      <w:pPr>
        <w:pStyle w:val="Heading2"/>
      </w:pPr>
      <w:bookmarkStart w:id="33" w:name="_Toc473486452"/>
      <w:bookmarkStart w:id="34" w:name="_Toc485747267"/>
      <w:r>
        <w:t>License plate recognition</w:t>
      </w:r>
      <w:bookmarkEnd w:id="33"/>
      <w:bookmarkEnd w:id="34"/>
    </w:p>
    <w:p w:rsidR="00FD015B" w:rsidRDefault="00FD015B" w:rsidP="002502E8">
      <w:r>
        <w:t xml:space="preserve">Most license plate recognition systems operate on a similar basis. Pre-processing, detection, and character recognition </w:t>
      </w:r>
      <w:r>
        <w:fldChar w:fldCharType="begin"/>
      </w:r>
      <w:r w:rsidR="009760D3">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9760D3" w:rsidRPr="009760D3">
        <w:t>[15]</w:t>
      </w:r>
      <w:r>
        <w:fldChar w:fldCharType="end"/>
      </w:r>
      <w:r>
        <w:t xml:space="preserve">. However, image processing and detection can used interchangeably out of order, as in the case of OpenALPR </w:t>
      </w:r>
      <w:r>
        <w:fldChar w:fldCharType="begin"/>
      </w:r>
      <w:r w:rsidR="009760D3">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9760D3">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9760D3" w:rsidRPr="009760D3">
        <w:t>[17]</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9760D3">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Duan et Al. </w:t>
      </w:r>
      <w:r>
        <w:fldChar w:fldCharType="begin"/>
      </w:r>
      <w:r w:rsidR="009760D3">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327CCA">
        <w:t xml:space="preserve">Figure </w:t>
      </w:r>
      <w:r w:rsidR="00327CCA">
        <w:rPr>
          <w:noProof/>
        </w:rPr>
        <w:t>1</w:t>
      </w:r>
      <w:r>
        <w:fldChar w:fldCharType="end"/>
      </w:r>
      <w:r>
        <w:t>.</w:t>
      </w:r>
    </w:p>
    <w:p w:rsidR="00FD015B" w:rsidRDefault="00FD015B" w:rsidP="002502E8"/>
    <w:p w:rsidR="00FD015B" w:rsidRDefault="00FD015B" w:rsidP="002502E8">
      <w:pPr>
        <w:keepNext/>
        <w:jc w:val="center"/>
      </w:pPr>
      <w:r>
        <w:rPr>
          <w:noProof/>
          <w:lang w:eastAsia="en-GB"/>
        </w:rPr>
        <w:lastRenderedPageBreak/>
        <w:drawing>
          <wp:inline distT="0" distB="0" distL="0" distR="0" wp14:anchorId="37F92951" wp14:editId="6CB2D41A">
            <wp:extent cx="2604211" cy="2304626"/>
            <wp:effectExtent l="190500" t="152400" r="158115" b="13398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7A7B83">
      <w:pPr>
        <w:pStyle w:val="Caption"/>
      </w:pPr>
      <w:bookmarkStart w:id="35" w:name="_Ref473043016"/>
      <w:bookmarkStart w:id="36" w:name="_Toc473486406"/>
      <w:r>
        <w:t xml:space="preserve">Figure </w:t>
      </w:r>
      <w:r>
        <w:fldChar w:fldCharType="begin"/>
      </w:r>
      <w:r>
        <w:instrText xml:space="preserve"> SEQ Figure \* ARABIC </w:instrText>
      </w:r>
      <w:r>
        <w:fldChar w:fldCharType="separate"/>
      </w:r>
      <w:r w:rsidR="00A24C5D">
        <w:rPr>
          <w:noProof/>
        </w:rPr>
        <w:t>1</w:t>
      </w:r>
      <w:r>
        <w:rPr>
          <w:noProof/>
        </w:rPr>
        <w:fldChar w:fldCharType="end"/>
      </w:r>
      <w:bookmarkEnd w:id="35"/>
      <w:r>
        <w:t>: Histogram Equalisation (</w:t>
      </w:r>
      <w:hyperlink r:id="rId16" w:history="1">
        <w:r w:rsidRPr="00A34EEF">
          <w:rPr>
            <w:rStyle w:val="Hyperlink"/>
          </w:rPr>
          <w:t>http://electronicsinourhands.blogspot.co.uk/2012/10/histogram-equalization-in-image.html</w:t>
        </w:r>
      </w:hyperlink>
      <w:r>
        <w:t>)</w:t>
      </w:r>
      <w:bookmarkEnd w:id="36"/>
      <w:r>
        <w:t xml:space="preserve"> </w:t>
      </w:r>
    </w:p>
    <w:p w:rsidR="00FD015B" w:rsidRDefault="00FD015B" w:rsidP="002502E8"/>
    <w:p w:rsidR="00FD015B" w:rsidRDefault="00FD015B" w:rsidP="002502E8">
      <w:r>
        <w:t xml:space="preserve">In the detection phase, several algorithms are prominent. Edge detection is used extensively in Badr et al. </w:t>
      </w:r>
      <w:r>
        <w:fldChar w:fldCharType="begin"/>
      </w:r>
      <w:r w:rsidR="009760D3">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9760D3" w:rsidRPr="009760D3">
        <w:t>[20]</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t xml:space="preserve">Hence, other implementations such as OpenALPR’s and Liu et al. </w:t>
      </w:r>
      <w:r>
        <w:fldChar w:fldCharType="begin"/>
      </w:r>
      <w:r w:rsidR="009760D3">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9760D3" w:rsidRPr="009760D3">
        <w:t>[21]</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9760D3">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can be accelerated using a CUDA but the RPi does not support this). This method has been proven by Nguyen and Nguyen </w:t>
      </w:r>
      <w:r>
        <w:fldChar w:fldCharType="begin"/>
      </w:r>
      <w:r w:rsidR="009760D3">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9760D3" w:rsidRPr="009760D3">
        <w:t>[22]</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9760D3">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and OpenALPR </w:t>
      </w:r>
      <w:r>
        <w:fldChar w:fldCharType="begin"/>
      </w:r>
      <w:r w:rsidR="009760D3">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Kwaśnicka and Wawrzyniak </w:t>
      </w:r>
      <w:r>
        <w:fldChar w:fldCharType="begin"/>
      </w:r>
      <w:r w:rsidR="009760D3">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9760D3" w:rsidRPr="009760D3">
        <w:t>[23]</w:t>
      </w:r>
      <w:r>
        <w:fldChar w:fldCharType="end"/>
      </w:r>
      <w:r>
        <w:t xml:space="preserve">, and Chang et al. </w:t>
      </w:r>
      <w:r>
        <w:fldChar w:fldCharType="begin"/>
      </w:r>
      <w:r w:rsidR="009760D3">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327CCA">
        <w:t xml:space="preserve">Figure </w:t>
      </w:r>
      <w:r w:rsidR="00327CCA">
        <w:rPr>
          <w:noProof/>
        </w:rPr>
        <w:t>2</w:t>
      </w:r>
      <w:r>
        <w:fldChar w:fldCharType="end"/>
      </w:r>
      <w:r>
        <w:t xml:space="preserve">). Moreover, straight lines remain straight </w:t>
      </w:r>
      <w:r>
        <w:fldChar w:fldCharType="begin"/>
      </w:r>
      <w:r w:rsidR="009760D3">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9760D3" w:rsidRPr="009760D3">
        <w:t>[24]</w:t>
      </w:r>
      <w:r>
        <w:fldChar w:fldCharType="end"/>
      </w:r>
      <w:r>
        <w:t xml:space="preserve"> after the transformation so the next stage, character recognition, is not compromised. OCR libraries such as tesseract (</w:t>
      </w:r>
      <w:hyperlink r:id="rId17"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7A7B83">
      <w:pPr>
        <w:pStyle w:val="Caption"/>
      </w:pPr>
      <w:bookmarkStart w:id="37" w:name="_Ref473119196"/>
      <w:bookmarkStart w:id="38" w:name="_Toc473486407"/>
      <w:r>
        <w:t xml:space="preserve">Figure </w:t>
      </w:r>
      <w:r>
        <w:fldChar w:fldCharType="begin"/>
      </w:r>
      <w:r>
        <w:instrText xml:space="preserve"> SEQ Figure \* ARABIC </w:instrText>
      </w:r>
      <w:r>
        <w:fldChar w:fldCharType="separate"/>
      </w:r>
      <w:r w:rsidR="00A24C5D">
        <w:rPr>
          <w:noProof/>
        </w:rPr>
        <w:t>2</w:t>
      </w:r>
      <w:r>
        <w:rPr>
          <w:noProof/>
        </w:rPr>
        <w:fldChar w:fldCharType="end"/>
      </w:r>
      <w:bookmarkEnd w:id="37"/>
      <w:r>
        <w:t xml:space="preserve">: Using a perspective transformation </w:t>
      </w:r>
      <w:r>
        <w:fldChar w:fldCharType="begin"/>
      </w:r>
      <w:r w:rsidR="009760D3">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8"/>
      <w:r w:rsidR="009760D3" w:rsidRPr="009760D3">
        <w:t>[24]</w:t>
      </w:r>
      <w:r>
        <w:fldChar w:fldCharType="end"/>
      </w:r>
    </w:p>
    <w:p w:rsidR="00FD015B" w:rsidRPr="00A90221" w:rsidRDefault="00FD015B" w:rsidP="002502E8"/>
    <w:p w:rsidR="00FD015B" w:rsidRDefault="00FD015B" w:rsidP="00DE4BEB">
      <w:pPr>
        <w:pStyle w:val="Heading2"/>
        <w:numPr>
          <w:ilvl w:val="1"/>
          <w:numId w:val="35"/>
        </w:numPr>
      </w:pPr>
      <w:bookmarkStart w:id="39" w:name="_Ref473323959"/>
      <w:bookmarkStart w:id="40" w:name="_Toc473486453"/>
      <w:bookmarkStart w:id="41" w:name="_Toc485747268"/>
      <w:r>
        <w:t>Peer to peer network</w:t>
      </w:r>
      <w:bookmarkEnd w:id="39"/>
      <w:bookmarkEnd w:id="40"/>
      <w:bookmarkEnd w:id="41"/>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9760D3">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9760D3" w:rsidRPr="009760D3">
        <w:t>[25]</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2502E8"/>
    <w:p w:rsidR="00FD015B" w:rsidRDefault="00FD015B" w:rsidP="002502E8">
      <w:r>
        <w:t xml:space="preserve">In this project, the main area of P2P networks that will be examined are decentralised networks. Centralised networks still have a central server that does routing, and peer finding, among other tasks </w:t>
      </w:r>
      <w:r>
        <w:fldChar w:fldCharType="begin"/>
      </w:r>
      <w:r w:rsidR="009760D3">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whereas decentralised networks do not.</w:t>
      </w:r>
    </w:p>
    <w:p w:rsidR="00FD015B" w:rsidRDefault="00FD015B" w:rsidP="002502E8"/>
    <w:p w:rsidR="00FD015B" w:rsidRDefault="00FD015B" w:rsidP="002502E8">
      <w:r>
        <w:t xml:space="preserve">Peer finding in a decentralised network is a challenge. As there is no central server, decentralised networks use techniques such as flooding the network with discover requests </w:t>
      </w:r>
      <w:r>
        <w:fldChar w:fldCharType="begin"/>
      </w:r>
      <w:r w:rsidR="009760D3">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xml:space="preserve"> and randomly pinging IP’s around the world to see if they are part of the network </w:t>
      </w:r>
      <w:r>
        <w:fldChar w:fldCharType="begin"/>
      </w:r>
      <w:r w:rsidR="009760D3">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9760D3" w:rsidRPr="009760D3">
        <w:t>[27]</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E433AA">
        <w:rPr>
          <w:color w:val="FF0000"/>
        </w:rPr>
        <w:t>TTL</w:t>
      </w:r>
      <w:r>
        <w:t xml:space="preserve">) to ensure the message eventually dies out (when TTL=0) </w:t>
      </w:r>
      <w:r>
        <w:fldChar w:fldCharType="begin"/>
      </w:r>
      <w:r w:rsidR="009760D3">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9760D3">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w:t>
      </w:r>
    </w:p>
    <w:p w:rsidR="00FD015B" w:rsidRDefault="00FD015B" w:rsidP="002502E8"/>
    <w:p w:rsidR="00FD015B" w:rsidRDefault="00FD015B" w:rsidP="002502E8">
      <w:r>
        <w:t xml:space="preserve">Other types of peer-finding techniques can be found in Mastroianni et al. </w:t>
      </w:r>
      <w:r>
        <w:fldChar w:fldCharType="begin"/>
      </w:r>
      <w:r w:rsidR="009760D3">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9760D3" w:rsidRPr="009760D3">
        <w:t>[29]</w:t>
      </w:r>
      <w:r>
        <w:fldChar w:fldCharType="end"/>
      </w:r>
      <w:r>
        <w:t>.</w:t>
      </w:r>
    </w:p>
    <w:p w:rsidR="00FD015B" w:rsidRDefault="00FD015B" w:rsidP="002502E8"/>
    <w:p w:rsidR="00FD015B" w:rsidRDefault="00FD015B" w:rsidP="00DE4BEB">
      <w:pPr>
        <w:pStyle w:val="Heading2"/>
      </w:pPr>
      <w:bookmarkStart w:id="42" w:name="_Ref473323964"/>
      <w:bookmarkStart w:id="43" w:name="_Toc473486454"/>
      <w:bookmarkStart w:id="44" w:name="_Toc485747269"/>
      <w:r>
        <w:t>Photo evidence publication</w:t>
      </w:r>
      <w:bookmarkEnd w:id="42"/>
      <w:bookmarkEnd w:id="43"/>
      <w:bookmarkEnd w:id="44"/>
    </w:p>
    <w:p w:rsidR="00FD015B" w:rsidRDefault="00FD015B" w:rsidP="002502E8">
      <w:r>
        <w:t>Image upload API’s exist for many social networks, and the following table shows the documentation link for three popular image sharing sites.</w:t>
      </w:r>
    </w:p>
    <w:p w:rsidR="00FD015B" w:rsidRDefault="00FD015B" w:rsidP="002502E8"/>
    <w:p w:rsidR="00FD015B" w:rsidRDefault="00FD015B" w:rsidP="007A7B83">
      <w:pPr>
        <w:pStyle w:val="Caption"/>
      </w:pPr>
      <w:bookmarkStart w:id="45" w:name="_Toc473486413"/>
      <w:r>
        <w:t xml:space="preserve">Table </w:t>
      </w:r>
      <w:r>
        <w:fldChar w:fldCharType="begin"/>
      </w:r>
      <w:r>
        <w:instrText xml:space="preserve"> SEQ Table \* ARABIC </w:instrText>
      </w:r>
      <w:r>
        <w:fldChar w:fldCharType="separate"/>
      </w:r>
      <w:r w:rsidR="00327CCA">
        <w:rPr>
          <w:noProof/>
        </w:rPr>
        <w:t>2</w:t>
      </w:r>
      <w:r>
        <w:rPr>
          <w:noProof/>
        </w:rPr>
        <w:fldChar w:fldCharType="end"/>
      </w:r>
      <w:r>
        <w:t>: Photo upload API's</w:t>
      </w:r>
      <w:bookmarkEnd w:id="45"/>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4F423A" w:rsidP="002502E8">
            <w:pPr>
              <w:cnfStyle w:val="000000100000" w:firstRow="0" w:lastRow="0" w:firstColumn="0" w:lastColumn="0" w:oddVBand="0" w:evenVBand="0" w:oddHBand="1" w:evenHBand="0" w:firstRowFirstColumn="0" w:firstRowLastColumn="0" w:lastRowFirstColumn="0" w:lastRowLastColumn="0"/>
            </w:pPr>
            <w:hyperlink r:id="rId19"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4F423A" w:rsidP="002502E8">
            <w:pPr>
              <w:cnfStyle w:val="000000000000" w:firstRow="0" w:lastRow="0" w:firstColumn="0" w:lastColumn="0" w:oddVBand="0" w:evenVBand="0" w:oddHBand="0" w:evenHBand="0" w:firstRowFirstColumn="0" w:firstRowLastColumn="0" w:lastRowFirstColumn="0" w:lastRowLastColumn="0"/>
            </w:pPr>
            <w:hyperlink r:id="rId20"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Imgur</w:t>
            </w:r>
          </w:p>
        </w:tc>
        <w:tc>
          <w:tcPr>
            <w:tcW w:w="6091" w:type="dxa"/>
          </w:tcPr>
          <w:p w:rsidR="00FD015B" w:rsidRDefault="004F423A"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api.imgur.com/endpoints/image</w:t>
              </w:r>
            </w:hyperlink>
            <w:r w:rsidR="00FD015B">
              <w:t xml:space="preserve"> </w:t>
            </w:r>
          </w:p>
        </w:tc>
      </w:tr>
    </w:tbl>
    <w:p w:rsidR="00FD015B" w:rsidRDefault="00FD015B" w:rsidP="002502E8">
      <w:pPr>
        <w:spacing w:after="160"/>
        <w:jc w:val="left"/>
      </w:pPr>
      <w:r>
        <w:br w:type="page"/>
      </w:r>
    </w:p>
    <w:p w:rsidR="00FD015B" w:rsidRDefault="00FD015B" w:rsidP="00DE4BEB">
      <w:pPr>
        <w:pStyle w:val="Heading1"/>
      </w:pPr>
      <w:bookmarkStart w:id="46" w:name="_Toc485747270"/>
      <w:r>
        <w:lastRenderedPageBreak/>
        <w:t>Design</w:t>
      </w:r>
      <w:bookmarkEnd w:id="46"/>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DE4BEB">
      <w:pPr>
        <w:pStyle w:val="Heading2"/>
      </w:pPr>
      <w:bookmarkStart w:id="47" w:name="_Toc485747271"/>
      <w:r>
        <w:t>Required Hardware</w:t>
      </w:r>
      <w:bookmarkEnd w:id="47"/>
    </w:p>
    <w:p w:rsidR="00BA0C93" w:rsidRDefault="00BA0C93" w:rsidP="00BA0C93">
      <w:pPr>
        <w:rPr>
          <w:lang w:val="en-US"/>
        </w:rPr>
      </w:pPr>
      <w:r>
        <w:rPr>
          <w:lang w:val="en-US"/>
        </w:rPr>
        <w:t xml:space="preserve">From the requirements, a “low-cost, readily available hardware platform” is needed. Several products were considered, as shown in </w:t>
      </w:r>
      <w:r>
        <w:rPr>
          <w:color w:val="FF0000"/>
          <w:lang w:val="en-US"/>
        </w:rPr>
        <w:t>section XXX</w:t>
      </w:r>
      <w:r w:rsidRPr="00BA0C93">
        <w:rPr>
          <w:color w:val="FF0000"/>
          <w:lang w:val="en-US"/>
        </w:rPr>
        <w:t xml:space="preserve"> </w:t>
      </w:r>
      <w:r>
        <w:rPr>
          <w:lang w:val="en-US"/>
        </w:rPr>
        <w:t xml:space="preserve">however the Raspberry Pi won out, given its wide support for linux applications (it runs Raspbian, a fork of Debian), wide support for peripherals (it has </w:t>
      </w:r>
      <w:r w:rsidRPr="00E433AA">
        <w:rPr>
          <w:color w:val="FF0000"/>
          <w:lang w:val="en-US"/>
        </w:rPr>
        <w:t xml:space="preserve">GPIO </w:t>
      </w:r>
      <w:r>
        <w:rPr>
          <w:lang w:val="en-US"/>
        </w:rPr>
        <w:t xml:space="preserve">pins and USB inputs), and high performance (4 core </w:t>
      </w:r>
      <w:r w:rsidRPr="00E433AA">
        <w:rPr>
          <w:color w:val="FF0000"/>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A Raspberry Pi running Raspian</w:t>
      </w:r>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Pr>
          <w:lang w:val="en-US"/>
        </w:rPr>
        <w:t xml:space="preserve">Preferably a camera that does not filter out </w:t>
      </w:r>
      <w:r w:rsidR="00E433AA">
        <w:rPr>
          <w:lang w:val="en-US"/>
        </w:rPr>
        <w:t>infra-red</w:t>
      </w:r>
      <w:r>
        <w:rPr>
          <w:lang w:val="en-US"/>
        </w:rPr>
        <w:t xml:space="preserve">, as an </w:t>
      </w:r>
      <w:r w:rsidR="00E433AA">
        <w:rPr>
          <w:lang w:val="en-US"/>
        </w:rPr>
        <w:t>infra-red</w:t>
      </w:r>
      <w:r>
        <w:rPr>
          <w:lang w:val="en-US"/>
        </w:rPr>
        <w:t xml:space="preserve"> flash improves night time operation </w:t>
      </w:r>
      <w:r w:rsidRPr="00BA0C93">
        <w:rPr>
          <w:color w:val="FF0000"/>
          <w:lang w:val="en-US"/>
        </w:rPr>
        <w:t>(XXXX increase)</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r w:rsidRPr="00E433AA">
        <w:rPr>
          <w:color w:val="FF0000"/>
          <w:lang w:val="en-US"/>
        </w:rPr>
        <w:t xml:space="preserve">NoIR </w:t>
      </w:r>
      <w:r w:rsidRPr="00BA0C93">
        <w:rPr>
          <w:lang w:val="en-US"/>
        </w:rPr>
        <w:t>camera</w:t>
      </w:r>
    </w:p>
    <w:p w:rsidR="00BA0C93" w:rsidRDefault="00BA0C93" w:rsidP="00BA0C93">
      <w:pPr>
        <w:rPr>
          <w:lang w:val="en-US"/>
        </w:rPr>
      </w:pPr>
    </w:p>
    <w:p w:rsidR="00BA0C93" w:rsidRDefault="00BA0C93" w:rsidP="00BA0C93">
      <w:pPr>
        <w:rPr>
          <w:lang w:val="en-US"/>
        </w:rPr>
      </w:pPr>
      <w:r>
        <w:rPr>
          <w:lang w:val="en-US"/>
        </w:rPr>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8C0DD7" w:rsidRDefault="00B9278F" w:rsidP="00DE4BEB">
      <w:pPr>
        <w:pStyle w:val="Heading2"/>
      </w:pPr>
      <w:bookmarkStart w:id="48" w:name="_Toc485747272"/>
      <w:r>
        <w:lastRenderedPageBreak/>
        <w:t>High Level Overview</w:t>
      </w:r>
      <w:bookmarkEnd w:id="48"/>
    </w:p>
    <w:p w:rsidR="00E1116C" w:rsidRDefault="002502E8" w:rsidP="00E1116C">
      <w:pPr>
        <w:pStyle w:val="ListParagraph"/>
        <w:keepNext/>
        <w:ind w:left="0"/>
      </w:pPr>
      <w:r>
        <w:rPr>
          <w:noProof/>
          <w:lang w:eastAsia="en-GB"/>
        </w:rPr>
        <w:drawing>
          <wp:inline distT="0" distB="0" distL="0" distR="0" wp14:anchorId="159E1B1C" wp14:editId="6D82D038">
            <wp:extent cx="5400040" cy="3257550"/>
            <wp:effectExtent l="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C0DD7" w:rsidRDefault="00E1116C" w:rsidP="007A7B83">
      <w:pPr>
        <w:pStyle w:val="Caption"/>
      </w:pPr>
      <w:r>
        <w:t xml:space="preserve">Figure </w:t>
      </w:r>
      <w:r>
        <w:fldChar w:fldCharType="begin"/>
      </w:r>
      <w:r>
        <w:instrText xml:space="preserve"> SEQ Figure \* ARABIC </w:instrText>
      </w:r>
      <w:r>
        <w:fldChar w:fldCharType="separate"/>
      </w:r>
      <w:r w:rsidR="00A24C5D">
        <w:rPr>
          <w:noProof/>
        </w:rPr>
        <w:t>3</w:t>
      </w:r>
      <w:r>
        <w:fldChar w:fldCharType="end"/>
      </w:r>
      <w:r>
        <w:t>: High level view of modules</w:t>
      </w:r>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w:t>
      </w:r>
      <w:r w:rsidR="00C240A1">
        <w:t>of an instance of</w:t>
      </w:r>
      <w:r w:rsidR="0064213E">
        <w:t xml:space="preserve"> the system. </w:t>
      </w:r>
      <w:r w:rsidR="00FC1D58">
        <w:t xml:space="preserve">The output of each </w:t>
      </w:r>
      <w:r w:rsidR="003917DF">
        <w:t xml:space="preserve">module </w:t>
      </w:r>
      <w:r w:rsidR="00C240A1">
        <w:t>is fed</w:t>
      </w:r>
      <w:r w:rsidR="00FC1D58">
        <w:t xml:space="preserve"> into the input of the next module.</w:t>
      </w:r>
      <w:r w:rsidR="00C240A1">
        <w:t xml:space="preserve"> Note that although the figure is depicts an instance of the system, the P2P network has only one global instance, and consists of many peers (not shown in the figure) – license plates are distributed to all peers.</w:t>
      </w:r>
    </w:p>
    <w:p w:rsidR="00C240A1" w:rsidRDefault="00C240A1"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w:t>
      </w:r>
      <w:r w:rsidR="00E92083">
        <w:t>transmitted</w:t>
      </w:r>
      <w:r>
        <w:t xml:space="preserve"> to all the peers near itself. Lastly, </w:t>
      </w:r>
      <w:r w:rsidR="00F428E0">
        <w:t xml:space="preserve">if any of the </w:t>
      </w:r>
      <w:r w:rsidR="00E92083">
        <w:t>transmitted</w:t>
      </w:r>
      <w:r w:rsidR="00F428E0">
        <w:t xml:space="preserve">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DE4BEB">
      <w:pPr>
        <w:pStyle w:val="Heading2"/>
      </w:pPr>
      <w:bookmarkStart w:id="49" w:name="_Toc485747273"/>
      <w:r>
        <w:t>License Plate Detection</w:t>
      </w:r>
      <w:bookmarkEnd w:id="49"/>
      <w:r>
        <w:t xml:space="preserve"> </w:t>
      </w:r>
    </w:p>
    <w:p w:rsidR="00940705" w:rsidRDefault="00940705" w:rsidP="004B1C73">
      <w:r w:rsidRPr="005A14F2">
        <w:rPr>
          <w:color w:val="FF0000"/>
        </w:rPr>
        <w:t>From reading related literature</w:t>
      </w:r>
      <w:r>
        <w:t xml:space="preserve">, license plate detection normally </w:t>
      </w:r>
      <w:r w:rsidR="00C240A1">
        <w:t>consisted</w:t>
      </w:r>
      <w:r>
        <w:t xml:space="preserve">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940705" w:rsidRDefault="00940705" w:rsidP="00940705">
      <w:pPr>
        <w:pStyle w:val="ListParagraph"/>
        <w:numPr>
          <w:ilvl w:val="0"/>
          <w:numId w:val="21"/>
        </w:numPr>
      </w:pPr>
      <w:r>
        <w:t>Using the line and corner data, warp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w:t>
      </w:r>
      <w:r w:rsidR="00C240A1">
        <w:t>Multiple other options were possible (see related work, section XXX), but were</w:t>
      </w:r>
      <w:r w:rsidR="00EF7968">
        <w:t xml:space="preserve"> ultimately not used due to function or budget concerns.</w:t>
      </w:r>
      <w:r w:rsidR="00C240A1">
        <w:t xml:space="preserve"> </w:t>
      </w:r>
      <w:r w:rsidR="004B1C73">
        <w:t xml:space="preserve">Moreover, the </w:t>
      </w:r>
      <w:r w:rsidR="00EF7968">
        <w:t xml:space="preserve">OpenALPR </w:t>
      </w:r>
      <w:r w:rsidR="004B1C73">
        <w:t xml:space="preserve">developer was active on GitHub in responding in issues and queries, further cementing OpenALPR as the top choice for the project. </w:t>
      </w:r>
    </w:p>
    <w:p w:rsidR="004B1C73" w:rsidRDefault="004B1C73" w:rsidP="004B1C73"/>
    <w:p w:rsidR="004B1C73" w:rsidRDefault="005A14F2" w:rsidP="004B1C73">
      <w:r>
        <w:lastRenderedPageBreak/>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50" w:name="_Toc485747274"/>
      <w:r>
        <w:t>Readying Input Video</w:t>
      </w:r>
      <w:bookmarkEnd w:id="50"/>
    </w:p>
    <w:p w:rsidR="004B1C73" w:rsidRDefault="005A14F2" w:rsidP="00F8760C">
      <w:r>
        <w:t xml:space="preserve">OpenALPR has a free version and a commercial version, as discussed in </w:t>
      </w:r>
      <w:r w:rsidRPr="00F8760C">
        <w:rPr>
          <w:color w:val="FF0000"/>
        </w:rPr>
        <w:t xml:space="preserve">related work. </w:t>
      </w:r>
      <w:r w:rsidR="00B80771">
        <w:t>The commercial feature of processing video streams is replicated with a few changes here.</w:t>
      </w:r>
    </w:p>
    <w:p w:rsidR="00B80771" w:rsidRDefault="00B80771" w:rsidP="004B1C73"/>
    <w:p w:rsidR="00B80771" w:rsidRDefault="00B80771" w:rsidP="004B1C73">
      <w:r>
        <w:t>Instead of processing a vi</w:t>
      </w:r>
      <w:r w:rsidR="00EF7968">
        <w:t>deo stream, this project applied</w:t>
      </w:r>
      <w:r>
        <w:t xml:space="preserve"> motion detection to the input from the webcam/camera and store</w:t>
      </w:r>
      <w:r w:rsidR="00EF7968">
        <w:t>d</w:t>
      </w:r>
      <w:r>
        <w:t xml:space="preserve"> periods of motion as video clips on the local disk</w:t>
      </w:r>
      <w:r w:rsidR="00EF7968">
        <w:t>. A busy road would therefore generate a lot of videos, while a quiet road would generate less videos. Applying motion detection</w:t>
      </w:r>
      <w:r>
        <w:t xml:space="preserve"> allow</w:t>
      </w:r>
      <w:r w:rsidR="00EF7968">
        <w:t>ed</w:t>
      </w:r>
      <w:r>
        <w:t xml:space="preserve"> for periods where the CPU </w:t>
      </w:r>
      <w:r w:rsidR="00EF7968">
        <w:t>was</w:t>
      </w:r>
      <w:r>
        <w:t xml:space="preserve"> idle to save power</w:t>
      </w:r>
      <w:r w:rsidR="00EF7968">
        <w:t xml:space="preserve"> as OpenALPR wasn’t being called every second. </w:t>
      </w:r>
      <w:r>
        <w:t xml:space="preserve"> </w:t>
      </w:r>
      <w:r w:rsidR="00EF7968">
        <w:t xml:space="preserve">It was also </w:t>
      </w:r>
      <w:r>
        <w:t>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51" w:name="_Toc485747275"/>
      <w:r>
        <w:t>Pre-Processing</w:t>
      </w:r>
      <w:bookmarkEnd w:id="51"/>
    </w:p>
    <w:p w:rsidR="007860E7" w:rsidRDefault="00B80771" w:rsidP="00B80771">
      <w:r>
        <w:t xml:space="preserve">Further pre-processing of the input video to filter out noise, or filter out unnecessary colours such as those except black, white, and orange, was not done as that would interfere with OpenALPR’s operation. From verification with the developers of OpenALPR </w:t>
      </w:r>
      <w:r>
        <w:fldChar w:fldCharType="begin"/>
      </w:r>
      <w:r>
        <w:instrText xml:space="preserve"> ADDIN ZOTERO_ITEM CSL_CITATION {"citationID":"a1o0dq8ehi2","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B80771">
        <w:t>[30]</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instrText xml:space="preserve"> ADDIN ZOTERO_ITEM CSL_CITATION {"citationID":"a1n2uu8eltm","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7860E7">
        <w:t>[30]</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As the final system is aimed at residential use, a safe assumption is that the system will reside in a stationary position for its operation, and hence a dynamic de-warping system is not necessary, and would only waste computation power. The 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52" w:name="_Toc485747276"/>
      <w:r>
        <w:t>OpenALPR License Plate Detection</w:t>
      </w:r>
      <w:bookmarkEnd w:id="52"/>
    </w:p>
    <w:p w:rsidR="0041201D" w:rsidRDefault="00BA0C93" w:rsidP="00BA0C93">
      <w:r>
        <w:t xml:space="preserve">OpenALPR takes as input still images or video. As the </w:t>
      </w:r>
      <w:r w:rsidRPr="00BA0C93">
        <w:rPr>
          <w:color w:val="FF0000"/>
        </w:rPr>
        <w:t>readying input video stage</w:t>
      </w:r>
      <w:r>
        <w:rPr>
          <w:color w:val="FF0000"/>
        </w:rPr>
        <w:t xml:space="preserve"> </w:t>
      </w:r>
      <w:r>
        <w:t xml:space="preserve">produces videos, the initial design was for OpenALPR to take input video. However, testing, as shown in </w:t>
      </w:r>
      <w:r w:rsidRPr="00BA0C93">
        <w:rPr>
          <w:color w:val="FF0000"/>
        </w:rPr>
        <w:t xml:space="preserve">secion XXX </w:t>
      </w:r>
      <w:r>
        <w:t>revealed that the Raspberry Pi was too slow at running OpenALPR for real time operation. Hence, the decision was made to inste</w:t>
      </w:r>
      <w:r w:rsidR="007860E7">
        <w:t xml:space="preserve">ad supply OpenALPR with still frames, extracted from the input 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DE4BEB">
      <w:pPr>
        <w:pStyle w:val="Heading2"/>
      </w:pPr>
      <w:bookmarkStart w:id="53" w:name="_Toc485747277"/>
      <w:r>
        <w:t>The Peer-to-Peer Network</w:t>
      </w:r>
      <w:bookmarkEnd w:id="53"/>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Pr>
          <w:lang w:val="en-US"/>
        </w:rPr>
        <w:instrText xml:space="preserve"> ADDIN ZOTERO_ITEM CSL_CITATION {"citationID":"a2arm163mjn","properties":{"formattedCitation":"[31]","plainCitation":"[31]"},"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Pr="00780F34">
        <w:t>[31]</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r>
        <w:rPr>
          <w:lang w:val="en-US"/>
        </w:rPr>
        <w:lastRenderedPageBreak/>
        <w:t xml:space="preserve">Bittorrent where the media to be transmitted is broken down in chunks, each with its own hash and availability </w:t>
      </w:r>
      <w:r w:rsidR="00780F34">
        <w:rPr>
          <w:lang w:val="en-US"/>
        </w:rPr>
        <w:fldChar w:fldCharType="begin"/>
      </w:r>
      <w:r w:rsidR="00780F34">
        <w:rPr>
          <w:lang w:val="en-US"/>
        </w:rPr>
        <w:instrText xml:space="preserve"> ADDIN ZOTERO_ITEM CSL_CITATION {"citationID":"a6jtb2kah2","properties":{"formattedCitation":"[32]","plainCitation":"[32]"},"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780F34" w:rsidRPr="00780F34">
        <w:t>[32]</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BF7BEC">
        <w:rPr>
          <w:lang w:val="en-US"/>
        </w:rPr>
        <w:instrText xml:space="preserve"> ADDIN ZOTERO_ITEM CSL_CITATION {"citationID":"a148rpkp1ai","properties":{"formattedCitation":"[33]","plainCitation":"[33]"},"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BF7BEC" w:rsidRPr="00BF7BEC">
        <w:t>[33]</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requests on a port of choice </w:t>
      </w:r>
      <w:r w:rsidR="00771FDC">
        <w:rPr>
          <w:lang w:val="en-US"/>
        </w:rPr>
        <w:fldChar w:fldCharType="begin"/>
      </w:r>
      <w:r w:rsidR="00771FDC">
        <w:rPr>
          <w:lang w:val="en-US"/>
        </w:rPr>
        <w:instrText xml:space="preserve"> ADDIN ZOTERO_ITEM CSL_CITATION {"citationID":"a1t1kjvb4pi","properties":{"formattedCitation":"[34]","plainCitation":"[34]"},"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771FDC" w:rsidRPr="00771FDC">
        <w:t>[34]</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described in </w:t>
      </w:r>
      <w:r w:rsidR="00771FDC" w:rsidRPr="00771FDC">
        <w:rPr>
          <w:color w:val="FF0000"/>
          <w:lang w:val="en-US"/>
        </w:rPr>
        <w:t>section XXX</w:t>
      </w:r>
      <w:r w:rsidR="00771FDC">
        <w:rPr>
          <w:lang w:val="en-US"/>
        </w:rPr>
        <w:t xml:space="preserv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54" w:name="_Toc485747278"/>
      <w:r>
        <w:t>Server Architecture</w:t>
      </w:r>
      <w:bookmarkEnd w:id="54"/>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Laravel, and Yii, both modern PHP frameworks, were initially shortlisted as usable frameworks. However, the verbose and sometimes confusing syntax of PHP meant getting things done was emphasised more than code readability </w:t>
      </w:r>
      <w:r>
        <w:fldChar w:fldCharType="begin"/>
      </w:r>
      <w:r>
        <w:instrText xml:space="preserve"> ADDIN ZOTERO_ITEM CSL_CITATION {"citationID":"a1oq2mnb3nv","properties":{"formattedCitation":"[35]","plainCitation":"[35]"},"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Pr="00771FDC">
        <w:t>[35]</w:t>
      </w:r>
      <w:r>
        <w:fldChar w:fldCharType="end"/>
      </w:r>
      <w:r>
        <w:t xml:space="preserve">. As project </w:t>
      </w:r>
      <w:r w:rsidR="00723723">
        <w:t>development</w:t>
      </w:r>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instrText xml:space="preserve"> ADDIN ZOTERO_ITEM CSL_CITATION {"citationID":"a227ev36j39","properties":{"formattedCitation":"[36]","plainCitation":"[36]"},"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Pr="00771FDC">
        <w:t>[36]</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instrText xml:space="preserve"> ADDIN ZOTERO_ITEM CSL_CITATION {"citationID":"a1t2levp4ss","properties":{"formattedCitation":"[37]","plainCitation":"[37]"},"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Pr="00771FDC">
        <w:t>[37]</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CF5115">
        <w:rPr>
          <w:color w:val="FF0000"/>
        </w:rPr>
        <w:t>MVP</w:t>
      </w:r>
      <w:r>
        <w:t xml:space="preserve">. </w:t>
      </w:r>
    </w:p>
    <w:p w:rsidR="00771FDC" w:rsidRDefault="00771FDC" w:rsidP="00771FDC"/>
    <w:p w:rsidR="00771FDC" w:rsidRDefault="00771FDC" w:rsidP="00771FDC">
      <w:r>
        <w:t>Multiple Django libraries were leveraged to add extra functionality, the most notable being: django-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55" w:name="_Toc485747279"/>
      <w:r>
        <w:t>Database Architecture</w:t>
      </w:r>
      <w:bookmarkEnd w:id="55"/>
    </w:p>
    <w:p w:rsidR="00CF5115" w:rsidRDefault="00CF5115" w:rsidP="00CF5115">
      <w:r>
        <w:t xml:space="preserve">The main design decision when choosing the database was whether to go with a Structured Query Language (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instrText xml:space="preserve"> ADDIN ZOTERO_ITEM CSL_CITATION {"citationID":"a1ifqqvjk7","properties":{"formattedCitation":"[38]","plainCitation":"[38]"},"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771FDC">
        <w:t>[38]</w:t>
      </w:r>
      <w:r>
        <w:fldChar w:fldCharType="end"/>
      </w:r>
      <w:r>
        <w:t xml:space="preserve">, held in entries in database tables. In SQL databases, all the incoming data must match the format of the database table, whilst NoSQL operate on the premise that the incoming data is of a large volume and of a rapidly changing format </w:t>
      </w:r>
      <w:r>
        <w:fldChar w:fldCharType="begin"/>
      </w:r>
      <w:r>
        <w:instrText xml:space="preserve"> ADDIN ZOTERO_ITEM CSL_CITATION {"citationID":"ac3bs7qvu9","properties":{"formattedCitation":"[39]","plainCitation":"[39]"},"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Pr="00771FDC">
        <w:t>[39]</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40]","plainCitation":"[40]"},"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771FDC">
        <w:t>[40]</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data objects – unacceptable for </w:t>
      </w:r>
      <w:r w:rsidR="00312AAB">
        <w:t>license plate or peer</w:t>
      </w:r>
      <w:r>
        <w:t xml:space="preserve"> data. Nayak et al. compares NoSQL’s data formats, showing the data being held in a binary Javascript Object Notation (JSON) object </w:t>
      </w:r>
      <w:r>
        <w:fldChar w:fldCharType="begin"/>
      </w:r>
      <w:r>
        <w:instrText xml:space="preserve"> ADDIN ZOTERO_ITEM CSL_CITATION {"citationID":"a18oh3l2cr7","properties":{"formattedCitation":"[41]","plainCitation":"[41]"},"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Pr>
          <w:rFonts w:ascii="Courier New" w:hAnsi="Courier New" w:cs="Courier New"/>
        </w:rPr>
        <w:instrText>‟</w:instrText>
      </w:r>
      <w:r>
        <w:instrText xml:space="preserve"> and not </w:instrText>
      </w:r>
      <w:r>
        <w:rPr>
          <w:rFonts w:cs="LM Roman 12"/>
        </w:rPr>
        <w:instrText>„</w:instrText>
      </w:r>
      <w:r>
        <w:instrText>no SQL</w:instrText>
      </w:r>
      <w:r>
        <w:rPr>
          <w:rFonts w:ascii="Courier New" w:hAnsi="Courier New" w:cs="Courier New"/>
        </w:rPr>
        <w:instrText>‟</w:instrText>
      </w:r>
      <w:r>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Pr="00771FDC">
        <w:t>[41]</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instrText xml:space="preserve"> ADDIN ZOTERO_ITEM CSL_CITATION {"citationID":"a1o5v14rd7s","properties":{"formattedCitation":"[42]","plainCitation":"[42]"},"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Pr="00771FDC">
        <w:t>[42]</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instrText xml:space="preserve"> ADDIN ZOTERO_ITEM CSL_CITATION {"citationID":"a2h51kbb2q3","properties":{"formattedCitation":"[43]","plainCitation":"[43]"},"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Pr="00771FDC">
        <w:t>[43]</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instrText xml:space="preserve"> ADDIN ZOTERO_ITEM CSL_CITATION {"citationID":"aun47rko9p","properties":{"formattedCitation":"[44]","plainCitation":"[44]"},"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Pr="00771FDC">
        <w:t>[44]</w:t>
      </w:r>
      <w:r>
        <w:fldChar w:fldCharType="end"/>
      </w:r>
      <w:r>
        <w:t xml:space="preserve">, an unrealistic target. Lastly, NoSQL support is not part of the official Django development effort, and is only supported via third party forks </w:t>
      </w:r>
      <w:r>
        <w:fldChar w:fldCharType="begin"/>
      </w:r>
      <w:r>
        <w:instrText xml:space="preserve"> ADDIN ZOTERO_ITEM CSL_CITATION {"citationID":"a20p3s452v6","properties":{"formattedCitation":"[45]","plainCitation":"[45]"},"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Pr="00771FDC">
        <w:t>[45]</w:t>
      </w:r>
      <w:r>
        <w:fldChar w:fldCharType="end"/>
      </w:r>
      <w:r>
        <w:t xml:space="preserve">. </w:t>
      </w:r>
    </w:p>
    <w:p w:rsidR="00CF5115" w:rsidRDefault="00CF5115" w:rsidP="00CF5115"/>
    <w:p w:rsidR="00CF5115" w:rsidRDefault="00CF5115" w:rsidP="00CF5115"/>
    <w:p w:rsidR="00CF5115" w:rsidRDefault="00CF5115" w:rsidP="00CF5115">
      <w:pPr>
        <w:pStyle w:val="Heading3"/>
      </w:pPr>
      <w:bookmarkStart w:id="56" w:name="_Toc485747280"/>
      <w:r>
        <w:t>Communications Architecture</w:t>
      </w:r>
      <w:bookmarkEnd w:id="56"/>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t xml:space="preserve">To create the API, a communication format and architectural style had to be decided. Nurseitov et al. compares the two main communication formats, </w:t>
      </w:r>
      <w:r>
        <w:lastRenderedPageBreak/>
        <w:t xml:space="preserve">eXtensible Markup Language (XML), and JSON </w:t>
      </w:r>
      <w:r>
        <w:fldChar w:fldCharType="begin"/>
      </w:r>
      <w:r w:rsidR="00771FDC">
        <w:instrText xml:space="preserve"> ADDIN ZOTERO_ITEM CSL_CITATION {"citationID":"a2c6anc1599","properties":{"formattedCitation":"[46]","plainCitation":"[46]"},"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771FDC" w:rsidRPr="00771FDC">
        <w:t>[46]</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Sumaray et al. </w:t>
      </w:r>
      <w:r>
        <w:fldChar w:fldCharType="begin"/>
      </w:r>
      <w:r w:rsidR="00771FDC">
        <w:instrText xml:space="preserve"> ADDIN ZOTERO_ITEM CSL_CITATION {"citationID":"a1qnuoo678s","properties":{"formattedCitation":"[47]","plainCitation":"[47]"},"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771FDC" w:rsidRPr="00771FDC">
        <w:t>[47]</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771FDC">
        <w:instrText xml:space="preserve"> ADDIN ZOTERO_ITEM CSL_CITATION {"citationID":"pULwgL2j","properties":{"formattedCitation":"[48], [49]","plainCitation":"[48], [49]"},"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771FDC" w:rsidRPr="00771FDC">
        <w:t>[48], [49]</w:t>
      </w:r>
      <w:r>
        <w:fldChar w:fldCharType="end"/>
      </w:r>
      <w:r>
        <w:t xml:space="preserve">, </w:t>
      </w:r>
      <w:r>
        <w:fldChar w:fldCharType="begin"/>
      </w:r>
      <w:r w:rsidR="00771FDC">
        <w:instrText xml:space="preserve"> ADDIN ZOTERO_ITEM CSL_CITATION {"citationID":"a1p274lbtt8","properties":{"formattedCitation":"[50]","plainCitation":"[50]"},"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771FDC" w:rsidRPr="00771FDC">
        <w:t>[50]</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771FDC">
        <w:instrText xml:space="preserve"> ADDIN ZOTERO_ITEM CSL_CITATION {"citationID":"a17rclcbl05","properties":{"formattedCitation":"[51]","plainCitation":"[51]"},"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771FDC" w:rsidRPr="00771FDC">
        <w:t>[51]</w:t>
      </w:r>
      <w:r>
        <w:fldChar w:fldCharType="end"/>
      </w:r>
      <w:r>
        <w:t xml:space="preserve">, </w:t>
      </w:r>
      <w:r>
        <w:fldChar w:fldCharType="begin"/>
      </w:r>
      <w:r w:rsidR="00771FDC">
        <w:instrText xml:space="preserve"> ADDIN ZOTERO_ITEM CSL_CITATION {"citationID":"a1f4r8igt00","properties":{"formattedCitation":"[52]","plainCitation":"[52]"},"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771FDC" w:rsidRPr="00771FDC">
        <w:t>[52]</w:t>
      </w:r>
      <w:r>
        <w:fldChar w:fldCharType="end"/>
      </w:r>
      <w:r>
        <w:t>.</w:t>
      </w:r>
    </w:p>
    <w:p w:rsidR="009760D3" w:rsidRDefault="009760D3" w:rsidP="009760D3"/>
    <w:p w:rsidR="008E6838" w:rsidRDefault="008E6838" w:rsidP="008E6838">
      <w:r>
        <w:t>On another note, as the P2P network was only responsible for distributing license plates, all communication would be in plaintext. Hence, there was no need for any complex file transfer protocols, nor any requirements to break down the payload into chunks before sending to peers.</w:t>
      </w:r>
    </w:p>
    <w:p w:rsidR="008E6838" w:rsidRDefault="008E6838" w:rsidP="009760D3"/>
    <w:p w:rsidR="0023018D" w:rsidRDefault="0023018D" w:rsidP="0023018D">
      <w:pPr>
        <w:pStyle w:val="Heading3"/>
      </w:pPr>
      <w:bookmarkStart w:id="57" w:name="_Toc485747281"/>
      <w:r>
        <w:t xml:space="preserve">Security </w:t>
      </w:r>
      <w:r w:rsidR="00A85086">
        <w:t>Features</w:t>
      </w:r>
      <w:bookmarkEnd w:id="57"/>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EF7968" w:rsidRDefault="00EF7968" w:rsidP="008B67D5"/>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85086">
        <w:instrText xml:space="preserve"> ADDIN ZOTERO_ITEM CSL_CITATION {"citationID":"ajlthdf4q0","properties":{"formattedCitation":"[53]","plainCitation":"[53]"},"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85086" w:rsidRPr="00A85086">
        <w:t>[53]</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t>Two</w:t>
      </w:r>
      <w:r w:rsidR="00E3484C">
        <w:t xml:space="preserve"> encryption schemes were considered – symmetric key encryption, and asymmetric key encryption. Symmetric key encryption relies on having only one </w:t>
      </w:r>
      <w:r w:rsidR="00E3484C">
        <w:lastRenderedPageBreak/>
        <w:t>secret key – everything is encrypted and decrypted using this key, while asymmetric key encryption has a public and private key</w:t>
      </w:r>
      <w:r w:rsidR="008B2565">
        <w:t xml:space="preserve"> </w:t>
      </w:r>
      <w:r w:rsidR="008B2565">
        <w:fldChar w:fldCharType="begin"/>
      </w:r>
      <w:r w:rsidR="008B2565">
        <w:instrText xml:space="preserve"> ADDIN ZOTERO_ITEM CSL_CITATION {"citationID":"a53gk5o6p3","properties":{"formattedCitation":"[54]","plainCitation":"[54]"},"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8B2565" w:rsidRPr="008B2565">
        <w:t>[54]</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8B2565">
        <w:instrText xml:space="preserve"> ADDIN ZOTERO_ITEM CSL_CITATION {"citationID":"ajcto2e2bt","properties":{"formattedCitation":"[55]","plainCitation":"[55]"},"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8B2565" w:rsidRPr="008B2565">
        <w:t>[55]</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t xml:space="preserve">The symmetric key encryption used for this project uses the newer Python cryptography library as opposed to the more feature-rich PyCrypto,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PyCrypto’s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4B5194">
        <w:instrText xml:space="preserve"> ADDIN ZOTERO_ITEM CSL_CITATION {"citationID":"acfbplie17","properties":{"formattedCitation":"[56]","plainCitation":"[56]"},"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4B5194" w:rsidRPr="00723723">
        <w:t>[56]</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w:t>
      </w:r>
      <w:r w:rsidR="00BD7375">
        <w:t xml:space="preserve">local </w:t>
      </w:r>
      <w:r w:rsidR="004F51EC">
        <w:t xml:space="preserve">trust system </w:t>
      </w:r>
      <w:r w:rsidR="00BD7375">
        <w:t>was</w:t>
      </w:r>
      <w:r w:rsidR="004F51EC">
        <w:t xml:space="preserve"> implemented in each peer with the main aim of preventing </w:t>
      </w:r>
      <w:r>
        <w:t xml:space="preserve">rogue peers from connecting to the network just to leach license plates from other peers. </w:t>
      </w:r>
      <w:r w:rsidR="00BD7375">
        <w:t>Trust values are local to a peer, and therefore each peer may have differing trust values to other peers at a given time. Trust scores were also not transmitted to others, to prevent another form of attack where a rogue peer could attempt to deface another peer by transmitting a low trust score to others. In the design, tru</w:t>
      </w:r>
      <w:r>
        <w:t>st</w:t>
      </w:r>
      <w:r w:rsidR="004B45F0">
        <w:t xml:space="preserve"> values</w:t>
      </w:r>
      <w:r>
        <w:t xml:space="preserve"> of each</w:t>
      </w:r>
      <w:r w:rsidR="00BD7375">
        <w:t xml:space="preserve"> external</w:t>
      </w:r>
      <w:r>
        <w:t xml:space="preserve"> peer </w:t>
      </w:r>
      <w:r w:rsidR="00BD7375">
        <w:t>were</w:t>
      </w:r>
      <w:r>
        <w:t xml:space="preserve"> increased when a matching plate </w:t>
      </w:r>
      <w:r w:rsidR="00BD7375">
        <w:t>was</w:t>
      </w:r>
      <w:r>
        <w:t xml:space="preserve"> received, </w:t>
      </w:r>
      <w:r w:rsidR="004B45F0">
        <w:t>with the trust decreasing over time</w:t>
      </w:r>
      <w:r>
        <w:t xml:space="preserve"> if there </w:t>
      </w:r>
      <w:r w:rsidR="00BD7375">
        <w:t>were</w:t>
      </w:r>
      <w:r>
        <w:t xml:space="preserve"> no plates or no matching plates. </w:t>
      </w:r>
      <w:r w:rsidR="00BD7375">
        <w:t xml:space="preserve">Therefore, the system protected against </w:t>
      </w:r>
      <w:r w:rsidR="004B45F0">
        <w:t>rogue pee</w:t>
      </w:r>
      <w:r w:rsidR="00BD7375">
        <w:t>rs from leaching license plates as</w:t>
      </w:r>
      <w:r w:rsidR="004B45F0">
        <w:t xml:space="preserve"> the peers </w:t>
      </w:r>
      <w:r w:rsidR="00BD7375">
        <w:t>were</w:t>
      </w:r>
      <w:r w:rsidR="004B45F0">
        <w:t xml:space="preserve"> designed to not </w:t>
      </w:r>
      <w:r w:rsidR="00E92083">
        <w:t>transmit</w:t>
      </w:r>
      <w:r w:rsidR="004B45F0">
        <w:t xml:space="preserve"> license plates to </w:t>
      </w:r>
      <w:r>
        <w:t>peers with low trust levels.</w:t>
      </w:r>
    </w:p>
    <w:p w:rsidR="008B67D5" w:rsidRDefault="008B67D5" w:rsidP="008B67D5"/>
    <w:p w:rsidR="008B67D5" w:rsidRDefault="004F51EC" w:rsidP="008B67D5">
      <w:r>
        <w:t>Finally</w:t>
      </w:r>
      <w:r w:rsidR="008B67D5">
        <w:t>,</w:t>
      </w:r>
      <w:r w:rsidR="004B45F0">
        <w:t xml:space="preserve"> </w:t>
      </w:r>
      <w:r w:rsidR="00EF7968">
        <w:t xml:space="preserve">a token authorization system for P2P network requests was designed. </w:t>
      </w:r>
      <w:r w:rsidR="00BD7375">
        <w:t>Since</w:t>
      </w:r>
      <w:r w:rsidR="00EF7968">
        <w:t xml:space="preserve"> a rogue peer may attempt to pretend to be another peer in a spoofing attack, </w:t>
      </w:r>
      <w:r w:rsidR="004B45F0">
        <w:t xml:space="preserve">every HTTP request </w:t>
      </w:r>
      <w:r w:rsidR="00EF7968">
        <w:t>was</w:t>
      </w:r>
      <w:r w:rsidR="004B45F0">
        <w:t xml:space="preserve"> designed to include an authorization token in the header of the request</w:t>
      </w:r>
      <w:r w:rsidR="00EF7968">
        <w:t xml:space="preserve"> to ensure the request came from a genuine source</w:t>
      </w:r>
      <w:r w:rsidR="004B45F0">
        <w:t>.</w:t>
      </w:r>
      <w:r w:rsidR="00EF7968">
        <w:t xml:space="preserve"> This authorization token was designed to be randomly generated and of enough complexity that it could not be brute forced. </w:t>
      </w:r>
      <w:r w:rsidR="004B45F0">
        <w:t xml:space="preserve"> Any request with an incorrect authorization token will be rejected by peers.</w:t>
      </w:r>
      <w:r w:rsidR="00EF7968">
        <w:t xml:space="preserve"> Lastly, although the token resides in the database, it was designed to </w:t>
      </w:r>
      <w:r w:rsidR="00EF7968">
        <w:lastRenderedPageBreak/>
        <w:t>never be shown to the user – the only way a user would be able to get the token would be to query the database</w:t>
      </w:r>
      <w:r w:rsidR="00BD7375">
        <w:t xml:space="preserve"> (the database has in-built protection mechanisms), or find a way to decrypt the HTTP request and extract the token from the header of the HTTP request.</w:t>
      </w:r>
    </w:p>
    <w:p w:rsidR="004B45F0" w:rsidRDefault="004B45F0" w:rsidP="008B67D5"/>
    <w:p w:rsidR="004B45F0" w:rsidRDefault="004B45F0" w:rsidP="004B45F0">
      <w:pPr>
        <w:pStyle w:val="Heading3"/>
      </w:pPr>
      <w:bookmarkStart w:id="58" w:name="_Toc485747282"/>
      <w:r>
        <w:t>Bootstrapping</w:t>
      </w:r>
      <w:bookmarkEnd w:id="58"/>
    </w:p>
    <w:p w:rsidR="004B45F0" w:rsidRDefault="004B45F0" w:rsidP="004B45F0">
      <w:r>
        <w:t xml:space="preserve">The first action of a newly-connected peer </w:t>
      </w:r>
      <w:r w:rsidR="00EF7968">
        <w:t>was</w:t>
      </w:r>
      <w:r>
        <w:t xml:space="preserve"> the find a list of the currently connected peers in the network. From </w:t>
      </w:r>
      <w:r w:rsidRPr="004B45F0">
        <w:rPr>
          <w:color w:val="FF0000"/>
        </w:rPr>
        <w:t>section XXX</w:t>
      </w:r>
      <w:r w:rsidR="00B52F80">
        <w:t xml:space="preserve">, a common bootstrapping method </w:t>
      </w:r>
      <w:r w:rsidR="00EF7968">
        <w:t>was</w:t>
      </w:r>
      <w:r w:rsidR="00B52F80">
        <w:t xml:space="preserve"> to ping every possible IP address in its vicinity on a pre-determined port with a pre-defined message and await an acknowledgement response. However, the chance of success with this method in this project </w:t>
      </w:r>
      <w:r w:rsidR="00EF7968">
        <w:t>was</w:t>
      </w:r>
      <w:r w:rsidR="00B52F80">
        <w:t xml:space="preserve"> near zero as there </w:t>
      </w:r>
      <w:r w:rsidR="00EF7968">
        <w:t>were</w:t>
      </w:r>
      <w:r w:rsidR="00B52F80">
        <w:t xml:space="preserve"> only a few peers </w:t>
      </w:r>
      <w:r w:rsidR="00EF7968">
        <w:t>in the network at any one time during the project.</w:t>
      </w:r>
      <w:r w:rsidR="00B52F80">
        <w:t xml:space="preserve"> Hence, the design decision was to explore another method of bootstrapping.</w:t>
      </w:r>
    </w:p>
    <w:p w:rsidR="00B52F80" w:rsidRDefault="00B52F80" w:rsidP="004B45F0"/>
    <w:p w:rsidR="00B52F80" w:rsidRDefault="00B52F80" w:rsidP="004B45F0">
      <w:r>
        <w:t xml:space="preserve">The method of bootstrapping used in this system </w:t>
      </w:r>
      <w:r w:rsidR="007D067A">
        <w:t>was</w:t>
      </w:r>
      <w:r>
        <w:t xml:space="preserve"> a central bootstrapping server, with the URL hardcoded into each peer’s settings. Whe</w:t>
      </w:r>
      <w:r w:rsidR="000B53D8">
        <w:t>n bootstrapping, a peer consulted</w:t>
      </w:r>
      <w:r>
        <w:t xml:space="preserve"> the bootstrapping server for the peer lists. </w:t>
      </w:r>
      <w:r w:rsidR="000B53D8">
        <w:t>A list of all peers including their details was held in the bootstrap server</w:t>
      </w:r>
      <w:r>
        <w:t xml:space="preserve">. </w:t>
      </w:r>
      <w:r w:rsidR="000B53D8">
        <w:t xml:space="preserve">By design, the bootstrap server held all the details of all peers as there were only a few peers in the network. However, scalability issues were decided to not be a problem, given the scalability of Django (it is used for Instagram and Discus </w:t>
      </w:r>
      <w:r w:rsidR="000B53D8">
        <w:fldChar w:fldCharType="begin"/>
      </w:r>
      <w:r w:rsidR="000B53D8">
        <w:instrText xml:space="preserve"> ADDIN ZOTERO_ITEM CSL_CITATION {"citationID":"a20unde869c","properties":{"formattedCitation":"[57]","plainCitation":"[57]"},"citationItems":[{"id":686,"uris":["http://zotero.org/users/2475447/items/B5PXDI9B"],"uri":["http://zotero.org/users/2475447/items/B5PXDI9B"],"itemData":{"id":686,"type":"webpage","title":"python - Does Django scale? - Stack Overflow","URL":"https://stackoverflow.com/questions/886221/does-django-scale","shortTitle":"python - Does Django scale?","accessed":{"date-parts":[["2017",6,20]]}}}],"schema":"https://github.com/citation-style-language/schema/raw/master/csl-citation.json"} </w:instrText>
      </w:r>
      <w:r w:rsidR="000B53D8">
        <w:fldChar w:fldCharType="separate"/>
      </w:r>
      <w:r w:rsidR="000B53D8" w:rsidRPr="000B53D8">
        <w:t>[57]</w:t>
      </w:r>
      <w:r w:rsidR="000B53D8">
        <w:fldChar w:fldCharType="end"/>
      </w:r>
      <w:r w:rsidR="000B53D8">
        <w:t xml:space="preserve">). Moreover, the design of the bootstrap server was a replicable one – that is, users could set up their own bootstrapping server by adding a bootstrapping server’s URL to the settings of the project, taking the load off the main bootstrapping server. Finally, the bootstrapping server was designed to </w:t>
      </w:r>
      <w:r>
        <w:t>either hold as little information as possible, i.e. IP address and port, or be modelled as a peer. The final choice was to use a mixture of both.</w:t>
      </w:r>
    </w:p>
    <w:p w:rsidR="00B52F80" w:rsidRDefault="00B52F80" w:rsidP="004B45F0"/>
    <w:p w:rsidR="00622767" w:rsidRDefault="000B53D8" w:rsidP="004B45F0">
      <w:r>
        <w:t>As t</w:t>
      </w:r>
      <w:r w:rsidR="00B52F80">
        <w:t xml:space="preserve">he central bootstrap server </w:t>
      </w:r>
      <w:r>
        <w:t>was</w:t>
      </w:r>
      <w:r w:rsidR="00B52F80">
        <w:t xml:space="preserve"> designed to </w:t>
      </w:r>
      <w:r w:rsidR="00622767">
        <w:t>operate independently,</w:t>
      </w:r>
      <w:r>
        <w:t xml:space="preserve"> it had</w:t>
      </w:r>
      <w:r w:rsidR="00622767">
        <w:t xml:space="preserve"> no access to any of the peer’s databases. This provide</w:t>
      </w:r>
      <w:r>
        <w:t>d</w:t>
      </w:r>
      <w:r w:rsidR="00622767">
        <w:t xml:space="preserve">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ishes to set up their own private network can also use this method to set up its own private bootstrapping server.</w:t>
      </w:r>
    </w:p>
    <w:p w:rsidR="00622767" w:rsidRDefault="00622767" w:rsidP="004B45F0"/>
    <w:p w:rsidR="00622767" w:rsidRDefault="00622767" w:rsidP="004B45F0">
      <w:r>
        <w:lastRenderedPageBreak/>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in </w:t>
      </w:r>
      <w:r w:rsidRPr="00622767">
        <w:rPr>
          <w:color w:val="FF0000"/>
        </w:rPr>
        <w:t>section 5.3.3.</w:t>
      </w:r>
      <w:r>
        <w:rPr>
          <w:color w:val="FF0000"/>
        </w:rPr>
        <w:t xml:space="preserve"> </w:t>
      </w:r>
      <w:r w:rsidR="000B53D8">
        <w:rPr>
          <w:color w:val="FF0000"/>
        </w:rPr>
        <w:t>To recap, u</w:t>
      </w:r>
      <w:r>
        <w:t>pon successfully bootstrapping, a token, i.e. a randomly generated string of characters, is created and returned to the bootstrapping peer. Any 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EF7968" w:rsidP="003F44C5">
      <w:pPr>
        <w:pStyle w:val="Heading3"/>
      </w:pPr>
      <w:bookmarkStart w:id="59" w:name="_Toc485747283"/>
      <w:r>
        <w:t>The Core of the P2P Network: the Peer</w:t>
      </w:r>
      <w:bookmarkEnd w:id="59"/>
    </w:p>
    <w:p w:rsidR="003F44C5" w:rsidRDefault="008E6838" w:rsidP="003F44C5">
      <w:r>
        <w:t>O</w:t>
      </w:r>
      <w:r w:rsidR="00F14624">
        <w:t>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t xml:space="preserve">The first was between </w:t>
      </w:r>
      <w:r w:rsidR="00E92083">
        <w:t>transmitting</w:t>
      </w:r>
      <w:r>
        <w:t xml:space="preserve"> and requesting.</w:t>
      </w:r>
      <w:r w:rsidR="00886437">
        <w:t xml:space="preserve"> </w:t>
      </w:r>
      <w:r w:rsidR="00E92083">
        <w:t>Transmitting</w:t>
      </w:r>
      <w:r w:rsidR="00886437">
        <w:t xml:space="preserve"> consisted of the peer sending out plate data to all other peers, while requesting consisted of the peer 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w:t>
      </w:r>
      <w:r w:rsidR="00E92083">
        <w:t>transmission</w:t>
      </w:r>
      <w:r w:rsidR="00886437">
        <w:t xml:space="preserve">. In </w:t>
      </w:r>
      <w:r w:rsidR="00E92083">
        <w:t>transmission</w:t>
      </w:r>
      <w:r w:rsidR="00886437">
        <w:t>,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w:t>
      </w:r>
      <w:r>
        <w:lastRenderedPageBreak/>
        <w:t xml:space="preserve">logical sense initially, however, is not scalable. If there are many peers in the network, </w:t>
      </w:r>
      <w:r w:rsidR="00E92083">
        <w:t>transmitting</w:t>
      </w:r>
      <w:r>
        <w:t xml:space="preserve"> a request to </w:t>
      </w:r>
      <w:r w:rsidR="00E92083">
        <w:t xml:space="preserve">every peer </w:t>
      </w:r>
      <w:r>
        <w:t>every time a new car passes by will clog up the network and degrade performance</w:t>
      </w:r>
      <w:r w:rsidR="003E2979">
        <w:t xml:space="preserve"> as a lot of peers will be </w:t>
      </w:r>
      <w:r w:rsidR="00E92083">
        <w:t>transmitting</w:t>
      </w:r>
      <w:r w:rsidR="003E2979">
        <w:t xml:space="preserve"> on average</w:t>
      </w:r>
      <w:r>
        <w:t xml:space="preserve">. Hence, </w:t>
      </w:r>
      <w:r w:rsidR="003E2979">
        <w:t xml:space="preserve">the design was for peers to </w:t>
      </w:r>
      <w:r w:rsidR="00E92083">
        <w:t>transmit</w:t>
      </w:r>
      <w:r w:rsidR="003E2979">
        <w:t xml:space="preserve"> on a schedule. D</w:t>
      </w:r>
      <w:r>
        <w:t xml:space="preserve">ata to be transmitted is stored in the database with a Boolean flag to indicate that it needs to be transferred, before being transmitted when the command for </w:t>
      </w:r>
      <w:r w:rsidR="00E92083">
        <w:t>transmitting</w:t>
      </w:r>
      <w:r>
        <w:t xml:space="preserve"> to peers is run. </w:t>
      </w:r>
    </w:p>
    <w:p w:rsidR="003E2979" w:rsidRDefault="003E2979" w:rsidP="003F44C5"/>
    <w:p w:rsidR="00F14624" w:rsidRDefault="00F5747F" w:rsidP="003F44C5">
      <w:r>
        <w:t>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DB696B" w:rsidRDefault="00DB696B" w:rsidP="003F44C5"/>
    <w:p w:rsidR="00F14624" w:rsidRDefault="00DB696B" w:rsidP="003F44C5">
      <w:r>
        <w:t>T</w:t>
      </w:r>
      <w:r w:rsidR="00F14624">
        <w:t>he high-level</w:t>
      </w:r>
      <w:r w:rsidR="00F5747F">
        <w:t xml:space="preserve"> design of the P2P network </w:t>
      </w:r>
      <w:r>
        <w:t xml:space="preserve">therefore </w:t>
      </w:r>
      <w:r w:rsidR="00F5747F">
        <w:t>c</w:t>
      </w:r>
      <w:r w:rsidR="000B53D8">
        <w:t>ontained</w:t>
      </w:r>
      <w:r w:rsidR="00F14624">
        <w:t xml:space="preserve"> the following </w:t>
      </w:r>
      <w:r w:rsidR="000B53D8">
        <w:t>transactions</w:t>
      </w:r>
      <w:r w:rsidR="00F14624">
        <w:t xml:space="preserve"> and actions</w:t>
      </w:r>
      <w:r w:rsidR="000B53D8">
        <w:t xml:space="preserve">. They </w:t>
      </w:r>
      <w:r w:rsidR="00137785">
        <w:t>are</w:t>
      </w:r>
      <w:r w:rsidR="000B53D8">
        <w:t xml:space="preserve"> split into inter-peer (peer to peer) transactions and intra-peer (commands a peer ran on itself) commands.</w:t>
      </w:r>
      <w:r w:rsidR="00137785">
        <w:t xml:space="preserve"> Although </w:t>
      </w:r>
    </w:p>
    <w:p w:rsidR="000B53D8" w:rsidRDefault="000B53D8" w:rsidP="003F44C5"/>
    <w:p w:rsidR="000B53D8" w:rsidRDefault="000B53D8" w:rsidP="003F44C5">
      <w:r>
        <w:t>Inter-Peer</w:t>
      </w:r>
    </w:p>
    <w:p w:rsidR="00F14624" w:rsidRDefault="00F14624" w:rsidP="00F14624">
      <w:pPr>
        <w:pStyle w:val="ListParagraph"/>
        <w:numPr>
          <w:ilvl w:val="0"/>
          <w:numId w:val="26"/>
        </w:numPr>
      </w:pPr>
      <w:r>
        <w:t xml:space="preserve">A </w:t>
      </w:r>
      <w:r w:rsidR="000B53D8">
        <w:t>transaction</w:t>
      </w:r>
      <w:r>
        <w:t xml:space="preserve"> to register with the bootstrap server</w:t>
      </w:r>
    </w:p>
    <w:p w:rsidR="00F14624" w:rsidRDefault="00F14624" w:rsidP="00F14624">
      <w:pPr>
        <w:pStyle w:val="ListParagraph"/>
        <w:numPr>
          <w:ilvl w:val="0"/>
          <w:numId w:val="26"/>
        </w:numPr>
      </w:pPr>
      <w:r>
        <w:t xml:space="preserve">A </w:t>
      </w:r>
      <w:r w:rsidR="000B53D8">
        <w:t xml:space="preserve">transaction </w:t>
      </w:r>
      <w:r>
        <w:t>to get a list of the current peers in the network from the bootstrap server</w:t>
      </w:r>
    </w:p>
    <w:p w:rsidR="00F14624" w:rsidRDefault="00F14624" w:rsidP="00F14624">
      <w:pPr>
        <w:pStyle w:val="ListParagraph"/>
        <w:numPr>
          <w:ilvl w:val="0"/>
          <w:numId w:val="26"/>
        </w:numPr>
      </w:pPr>
      <w:r>
        <w:t xml:space="preserve">A </w:t>
      </w:r>
      <w:r w:rsidR="000B53D8">
        <w:t xml:space="preserve">transaction </w:t>
      </w:r>
      <w:r>
        <w:t>to send keep-alive packets to both the bootstrap server and the peers in the network</w:t>
      </w:r>
    </w:p>
    <w:p w:rsidR="00F14624" w:rsidRDefault="00F14624" w:rsidP="00F14624">
      <w:pPr>
        <w:pStyle w:val="ListParagraph"/>
        <w:numPr>
          <w:ilvl w:val="0"/>
          <w:numId w:val="26"/>
        </w:numPr>
      </w:pPr>
      <w:r>
        <w:t xml:space="preserve">A </w:t>
      </w:r>
      <w:r w:rsidR="000B53D8">
        <w:t xml:space="preserve">transaction </w:t>
      </w:r>
      <w:r>
        <w:t xml:space="preserve">to </w:t>
      </w:r>
      <w:r w:rsidR="00DD7335">
        <w:t>transmit</w:t>
      </w:r>
      <w:r>
        <w:t xml:space="preserve"> detected plates to others in the network</w:t>
      </w:r>
    </w:p>
    <w:p w:rsidR="000B53D8" w:rsidRDefault="000B53D8" w:rsidP="000B53D8">
      <w:pPr>
        <w:pStyle w:val="ListParagraph"/>
      </w:pPr>
    </w:p>
    <w:p w:rsidR="000B53D8" w:rsidRDefault="000B53D8" w:rsidP="000B53D8">
      <w:r>
        <w:t>Intra-Peer</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 xml:space="preserve">nds </w:t>
      </w:r>
      <w:r w:rsidR="000B53D8">
        <w:t>were</w:t>
      </w:r>
      <w:r w:rsidR="007B5F32">
        <w:t xml:space="preserve"> run on a pre-determined schedule</w:t>
      </w:r>
      <w:r>
        <w:t xml:space="preserve"> and summarise the operation</w:t>
      </w:r>
      <w:r w:rsidR="007B5F32">
        <w:t>s</w:t>
      </w:r>
      <w:r>
        <w:t xml:space="preserve"> of the P2P network.</w:t>
      </w:r>
    </w:p>
    <w:p w:rsidR="00F14624" w:rsidRDefault="00F14624" w:rsidP="003F44C5"/>
    <w:p w:rsidR="008954B0" w:rsidRDefault="008954B0" w:rsidP="00DE4BEB">
      <w:pPr>
        <w:pStyle w:val="Heading2"/>
      </w:pPr>
      <w:bookmarkStart w:id="60" w:name="_Toc485747284"/>
      <w:r>
        <w:t>The Web Interface</w:t>
      </w:r>
      <w:bookmarkEnd w:id="60"/>
    </w:p>
    <w:p w:rsidR="00886437" w:rsidRDefault="004239DD" w:rsidP="008954B0">
      <w:pPr>
        <w:rPr>
          <w:lang w:val="en-US"/>
        </w:rPr>
      </w:pPr>
      <w:r>
        <w:rPr>
          <w:lang w:val="en-US"/>
        </w:rPr>
        <w:t xml:space="preserve">The web interface is what the user sees and interacts with, i.e. a GUI. It is designed as a website running on the aforementioned Django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r w:rsidRPr="00612FE2">
        <w:rPr>
          <w:lang w:val="en-US"/>
        </w:rPr>
        <w:t>Prioritise reader comfort and readability of text, use neutral colours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DE4BEB">
      <w:pPr>
        <w:pStyle w:val="Heading1"/>
      </w:pPr>
      <w:bookmarkStart w:id="61" w:name="_Toc485747285"/>
      <w:r>
        <w:lastRenderedPageBreak/>
        <w:t>Build and Implementation</w:t>
      </w:r>
      <w:bookmarkEnd w:id="61"/>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DE4BEB">
      <w:pPr>
        <w:pStyle w:val="Heading2"/>
      </w:pPr>
      <w:bookmarkStart w:id="62" w:name="_Toc485747286"/>
      <w:r>
        <w:t>Django</w:t>
      </w:r>
      <w:bookmarkEnd w:id="62"/>
    </w:p>
    <w:p w:rsidR="00625B8E" w:rsidRDefault="002B6008" w:rsidP="00625B8E">
      <w:pPr>
        <w:pStyle w:val="Heading3"/>
        <w:rPr>
          <w:lang w:val="en-US"/>
        </w:rPr>
      </w:pPr>
      <w:bookmarkStart w:id="63" w:name="_Toc485747287"/>
      <w:r>
        <w:rPr>
          <w:lang w:val="en-US"/>
        </w:rPr>
        <w:t>Use</w:t>
      </w:r>
      <w:bookmarkEnd w:id="63"/>
    </w:p>
    <w:p w:rsidR="000E50A4" w:rsidRDefault="002B6008" w:rsidP="002B6008">
      <w:pPr>
        <w:rPr>
          <w:lang w:val="en-US"/>
        </w:rPr>
      </w:pPr>
      <w:r>
        <w:rPr>
          <w:lang w:val="en-US"/>
        </w:rPr>
        <w:t xml:space="preserve">From </w:t>
      </w:r>
      <w:r w:rsidRPr="003049C6">
        <w:rPr>
          <w:color w:val="FF0000"/>
          <w:lang w:val="en-US"/>
        </w:rPr>
        <w:t>section XXX</w:t>
      </w:r>
      <w:r>
        <w:rPr>
          <w:lang w:val="en-US"/>
        </w:rPr>
        <w:t xml:space="preserve">, this project uses the web framework Django to serve as the building block for the 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64" w:name="_Toc485747288"/>
      <w:r>
        <w:t>Development Style</w:t>
      </w:r>
      <w:bookmarkEnd w:id="64"/>
    </w:p>
    <w:p w:rsidR="001B1D98" w:rsidRDefault="001B1D98" w:rsidP="001B1D98">
      <w:r>
        <w:t xml:space="preserve">Django is a </w:t>
      </w:r>
      <w:r w:rsidRPr="004E5DFD">
        <w:rPr>
          <w:color w:val="FF0000"/>
        </w:rPr>
        <w:t xml:space="preserve">MTV </w:t>
      </w:r>
      <w:r>
        <w:t xml:space="preserve">framework, meaning development is split into 3 tranches – models, templates, and views </w:t>
      </w:r>
      <w:r>
        <w:fldChar w:fldCharType="begin"/>
      </w:r>
      <w:r w:rsidR="000B53D8">
        <w:instrText xml:space="preserve"> ADDIN ZOTERO_ITEM CSL_CITATION {"citationID":"agqf72kmc5","properties":{"formattedCitation":"[58]","plainCitation":"[58]"},"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0B53D8" w:rsidRPr="000B53D8">
        <w:t>[58]</w:t>
      </w:r>
      <w:r>
        <w:fldChar w:fldCharType="end"/>
      </w:r>
      <w:r>
        <w:t>.</w:t>
      </w:r>
      <w:r w:rsidR="00F1172F">
        <w:t xml:space="preserve"> </w:t>
      </w:r>
      <w:r w:rsidR="00F1172F" w:rsidRPr="00F1172F">
        <w:rPr>
          <w:color w:val="FF0000"/>
        </w:rPr>
        <w:t>Figure 4</w:t>
      </w:r>
      <w:r w:rsidR="00F1172F">
        <w:t xml:space="preserve"> shows how the tranches are linked.</w:t>
      </w:r>
    </w:p>
    <w:p w:rsidR="001B1D98" w:rsidRDefault="008E6838" w:rsidP="008E6838">
      <w:pPr>
        <w:keepNext/>
        <w:jc w:val="center"/>
      </w:pPr>
      <w:r>
        <w:rPr>
          <w:noProof/>
          <w:lang w:eastAsia="en-GB"/>
        </w:rPr>
        <w:lastRenderedPageBreak/>
        <w:drawing>
          <wp:inline distT="0" distB="0" distL="0" distR="0">
            <wp:extent cx="5400040" cy="2803623"/>
            <wp:effectExtent l="190500" t="190500" r="181610" b="187325"/>
            <wp:docPr id="222" name="Picture 222" descr="http://mufff.in/i/3ea7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mufff.in/i/3ea7e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03623"/>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7A7B83">
      <w:pPr>
        <w:pStyle w:val="Caption"/>
      </w:pPr>
      <w:r>
        <w:t xml:space="preserve">Figure </w:t>
      </w:r>
      <w:r>
        <w:fldChar w:fldCharType="begin"/>
      </w:r>
      <w:r>
        <w:instrText xml:space="preserve"> SEQ Figure \* ARABIC </w:instrText>
      </w:r>
      <w:r>
        <w:fldChar w:fldCharType="separate"/>
      </w:r>
      <w:r w:rsidR="00A24C5D">
        <w:rPr>
          <w:noProof/>
        </w:rPr>
        <w:t>4</w:t>
      </w:r>
      <w:r>
        <w:fldChar w:fldCharType="end"/>
      </w:r>
      <w:r>
        <w:t>: Django's MTV style</w:t>
      </w:r>
      <w:r w:rsidR="00F35BC0">
        <w:t xml:space="preserve"> (BD = database)</w:t>
      </w:r>
      <w:r>
        <w:t xml:space="preserve"> </w:t>
      </w:r>
      <w:r>
        <w:fldChar w:fldCharType="begin"/>
      </w:r>
      <w:r w:rsidR="000B53D8">
        <w:instrText xml:space="preserve"> ADDIN ZOTERO_ITEM CSL_CITATION {"citationID":"a1tjco9a36s","properties":{"formattedCitation":"[59]","plainCitation":"[59]"},"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0B53D8" w:rsidRPr="000B53D8">
        <w:t>[59]</w:t>
      </w:r>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contain logic which execute commands based on user input (e.g. URL parameters). 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 xml:space="preserve">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w:t>
      </w:r>
      <w:r>
        <w:lastRenderedPageBreak/>
        <w:t>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bookmarkStart w:id="65" w:name="_Toc485747289"/>
      <w:r>
        <w:t>Ramifications for core modules</w:t>
      </w:r>
      <w:r w:rsidR="00C02751">
        <w:t xml:space="preserve"> and programming style</w:t>
      </w:r>
      <w:bookmarkEnd w:id="65"/>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t>refactored</w:t>
      </w:r>
      <w:r>
        <w:t xml:space="preserve"> to give out useful debug information</w:t>
      </w:r>
      <w:r w:rsidR="0001770A">
        <w:t xml:space="preserve"> in a structured form</w:t>
      </w:r>
      <w:r>
        <w:t xml:space="preserve"> in the case of exceptions and </w:t>
      </w:r>
      <w:r w:rsidR="005120CC">
        <w:t>errors, instead of relying on printing text and values manually during debugging.</w:t>
      </w:r>
    </w:p>
    <w:p w:rsidR="0001770A" w:rsidRDefault="0001770A" w:rsidP="00CD2796"/>
    <w:p w:rsidR="00CD2796" w:rsidRDefault="00CD2796" w:rsidP="00DE4BEB">
      <w:pPr>
        <w:pStyle w:val="Heading2"/>
      </w:pPr>
      <w:bookmarkStart w:id="66" w:name="_Toc485747290"/>
      <w:r>
        <w:t>License Plate Recognition</w:t>
      </w:r>
      <w:bookmarkEnd w:id="66"/>
    </w:p>
    <w:p w:rsidR="00DF1DF2" w:rsidRDefault="00B60A33" w:rsidP="00DF1DF2">
      <w:pPr>
        <w:rPr>
          <w:lang w:val="en-US"/>
        </w:rPr>
      </w:pPr>
      <w:r>
        <w:rPr>
          <w:lang w:val="en-US"/>
        </w:rPr>
        <w:t xml:space="preserve">The following figure shows the logic flow of the module. </w:t>
      </w:r>
      <w:r w:rsidR="00635273">
        <w:rPr>
          <w:lang w:val="en-US"/>
        </w:rPr>
        <w:t>I</w:t>
      </w:r>
      <w:r>
        <w:rPr>
          <w:lang w:val="en-US"/>
        </w:rPr>
        <w:t>nput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lang w:eastAsia="en-GB"/>
        </w:rPr>
        <w:lastRenderedPageBreak/>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DF1DF2" w:rsidRPr="00DF1DF2" w:rsidRDefault="00B60A33" w:rsidP="007A7B83">
      <w:pPr>
        <w:pStyle w:val="Caption"/>
        <w:rPr>
          <w:lang w:val="en-US"/>
        </w:rPr>
      </w:pPr>
      <w:r>
        <w:t xml:space="preserve">Figure </w:t>
      </w:r>
      <w:r>
        <w:fldChar w:fldCharType="begin"/>
      </w:r>
      <w:r>
        <w:instrText xml:space="preserve"> SEQ Figure \* ARABIC </w:instrText>
      </w:r>
      <w:r>
        <w:fldChar w:fldCharType="separate"/>
      </w:r>
      <w:r w:rsidR="00A24C5D">
        <w:rPr>
          <w:noProof/>
        </w:rPr>
        <w:t>5</w:t>
      </w:r>
      <w:r>
        <w:fldChar w:fldCharType="end"/>
      </w:r>
      <w:r>
        <w:t>: Flow of LPR</w:t>
      </w:r>
    </w:p>
    <w:p w:rsidR="00AD0A42" w:rsidRDefault="00AD0A42" w:rsidP="00DF1DF2"/>
    <w:p w:rsidR="00AD0A42" w:rsidRDefault="00CD2796" w:rsidP="00CD2796">
      <w:pPr>
        <w:pStyle w:val="Heading3"/>
      </w:pPr>
      <w:bookmarkStart w:id="67" w:name="_Toc485747291"/>
      <w:r>
        <w:t>Camera Input</w:t>
      </w:r>
      <w:bookmarkEnd w:id="67"/>
    </w:p>
    <w:p w:rsidR="00531457" w:rsidRDefault="00531457" w:rsidP="00CD2796">
      <w:r>
        <w:t xml:space="preserve">As this project assumes the use of Raspberry Pi’s NoIR camera, the inbuilt raspistill and raspivid commands were initially used to capture footage from the camera. </w:t>
      </w:r>
    </w:p>
    <w:p w:rsidR="00531457" w:rsidRDefault="00531457" w:rsidP="00CD2796"/>
    <w:p w:rsidR="00531457" w:rsidRDefault="00531457" w:rsidP="00CD2796">
      <w:r>
        <w:t xml:space="preserve">An extremely basic background subtraction motion detection script </w:t>
      </w:r>
      <w:r w:rsidR="00924014">
        <w:t xml:space="preserve">using raspistill </w:t>
      </w:r>
      <w:r>
        <w:t>was created to trigger the capture of the camera when there was motion dete</w:t>
      </w:r>
      <w:r w:rsidR="00924014">
        <w:t>cted</w:t>
      </w:r>
      <w:r>
        <w:t>. This script assumed that the first frame of capture would be the background - this is not true at all in practice. The script’s logic is described in the following pseudocode snippet:</w:t>
      </w:r>
    </w:p>
    <w:p w:rsidR="00531457" w:rsidRDefault="00707536" w:rsidP="00CD2796">
      <w:r>
        <w:rPr>
          <w:noProof/>
          <w:lang w:eastAsia="en-GB"/>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47320</wp:posOffset>
                </wp:positionH>
                <wp:positionV relativeFrom="paragraph">
                  <wp:posOffset>2408555</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B461E6" w:rsidRPr="00B307A3" w:rsidRDefault="00B461E6"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327CCA">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1.6pt;margin-top:189.65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" stroked="f">
                <v:textbox style="mso-fit-shape-to-text:t" inset="0,0,0,0">
                  <w:txbxContent>
                    <w:p w:rsidR="00B461E6" w:rsidRPr="00B307A3" w:rsidRDefault="00B461E6"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327CCA">
                        <w:rPr>
                          <w:noProof/>
                        </w:rPr>
                        <w:t>1</w:t>
                      </w:r>
                      <w:r>
                        <w:fldChar w:fldCharType="end"/>
                      </w:r>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44805</wp:posOffset>
                </wp:positionV>
                <wp:extent cx="5248275" cy="1404620"/>
                <wp:effectExtent l="0" t="0" r="28575"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B461E6" w:rsidRDefault="00B461E6" w:rsidP="004F4BFC">
                            <w:pPr>
                              <w:pStyle w:val="ListParagraph"/>
                              <w:numPr>
                                <w:ilvl w:val="0"/>
                                <w:numId w:val="28"/>
                              </w:numPr>
                            </w:pPr>
                            <w:r>
                              <w:t>Save first frame, assume it to be the background</w:t>
                            </w:r>
                          </w:p>
                          <w:p w:rsidR="00B461E6" w:rsidRDefault="00B461E6" w:rsidP="004F4BFC">
                            <w:pPr>
                              <w:pStyle w:val="ListParagraph"/>
                              <w:numPr>
                                <w:ilvl w:val="0"/>
                                <w:numId w:val="28"/>
                              </w:numPr>
                            </w:pPr>
                            <w:r>
                              <w:t>While True:</w:t>
                            </w:r>
                          </w:p>
                          <w:p w:rsidR="00B461E6" w:rsidRDefault="00B461E6" w:rsidP="004F4BFC">
                            <w:pPr>
                              <w:pStyle w:val="ListParagraph"/>
                              <w:numPr>
                                <w:ilvl w:val="1"/>
                                <w:numId w:val="28"/>
                              </w:numPr>
                            </w:pPr>
                            <w:r>
                              <w:t>Capture a new incoming frame</w:t>
                            </w:r>
                          </w:p>
                          <w:p w:rsidR="00B461E6" w:rsidRDefault="00B461E6" w:rsidP="004F4BFC">
                            <w:pPr>
                              <w:pStyle w:val="ListParagraph"/>
                              <w:numPr>
                                <w:ilvl w:val="1"/>
                                <w:numId w:val="28"/>
                              </w:numPr>
                            </w:pPr>
                            <w:r>
                              <w:t>Subtract the background and calculate if the resultant differences mean motion</w:t>
                            </w:r>
                          </w:p>
                          <w:p w:rsidR="00B461E6" w:rsidRDefault="00B461E6"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27.1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">
                <v:textbox style="mso-fit-shape-to-text:t">
                  <w:txbxContent>
                    <w:p w:rsidR="00B461E6" w:rsidRDefault="00B461E6" w:rsidP="004F4BFC">
                      <w:pPr>
                        <w:pStyle w:val="ListParagraph"/>
                        <w:numPr>
                          <w:ilvl w:val="0"/>
                          <w:numId w:val="28"/>
                        </w:numPr>
                      </w:pPr>
                      <w:r>
                        <w:t>Save first frame, assume it to be the background</w:t>
                      </w:r>
                    </w:p>
                    <w:p w:rsidR="00B461E6" w:rsidRDefault="00B461E6" w:rsidP="004F4BFC">
                      <w:pPr>
                        <w:pStyle w:val="ListParagraph"/>
                        <w:numPr>
                          <w:ilvl w:val="0"/>
                          <w:numId w:val="28"/>
                        </w:numPr>
                      </w:pPr>
                      <w:r>
                        <w:t>While True:</w:t>
                      </w:r>
                    </w:p>
                    <w:p w:rsidR="00B461E6" w:rsidRDefault="00B461E6" w:rsidP="004F4BFC">
                      <w:pPr>
                        <w:pStyle w:val="ListParagraph"/>
                        <w:numPr>
                          <w:ilvl w:val="1"/>
                          <w:numId w:val="28"/>
                        </w:numPr>
                      </w:pPr>
                      <w:r>
                        <w:t>Capture a new incoming frame</w:t>
                      </w:r>
                    </w:p>
                    <w:p w:rsidR="00B461E6" w:rsidRDefault="00B461E6" w:rsidP="004F4BFC">
                      <w:pPr>
                        <w:pStyle w:val="ListParagraph"/>
                        <w:numPr>
                          <w:ilvl w:val="1"/>
                          <w:numId w:val="28"/>
                        </w:numPr>
                      </w:pPr>
                      <w:r>
                        <w:t>Subtract the background and calculate if the resultant differences mean motion</w:t>
                      </w:r>
                    </w:p>
                    <w:p w:rsidR="00B461E6" w:rsidRDefault="00B461E6" w:rsidP="004F4BFC">
                      <w:pPr>
                        <w:pStyle w:val="ListParagraph"/>
                        <w:numPr>
                          <w:ilvl w:val="1"/>
                          <w:numId w:val="28"/>
                        </w:numPr>
                      </w:pPr>
                      <w:r>
                        <w:t>If motion detected, run the image through OpenALPR</w:t>
                      </w:r>
                    </w:p>
                  </w:txbxContent>
                </v:textbox>
                <w10:wrap type="topAndBottom" anchorx="margin"/>
              </v:shape>
            </w:pict>
          </mc:Fallback>
        </mc:AlternateContent>
      </w:r>
    </w:p>
    <w:p w:rsidR="00531457" w:rsidRDefault="00531457" w:rsidP="00CD2796">
      <w:r>
        <w:t xml:space="preserve">However, the latency of those commands was extremely high during early development, reflected by multiple reports online of the same problem </w:t>
      </w:r>
      <w:r>
        <w:fldChar w:fldCharType="begin"/>
      </w:r>
      <w:r w:rsidR="000B53D8">
        <w:instrText xml:space="preserve"> ADDIN ZOTERO_ITEM CSL_CITATION {"citationID":"a2ak8ie21jk","properties":{"formattedCitation":"[60]","plainCitation":"[60]"},"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0B53D8" w:rsidRPr="000B53D8">
        <w:t>[60]</w:t>
      </w:r>
      <w:r>
        <w:fldChar w:fldCharType="end"/>
      </w:r>
      <w:r>
        <w:t xml:space="preserve">. The impact of this latency was seen when trying to trigger the camera capture command </w:t>
      </w:r>
      <w:r>
        <w:lastRenderedPageBreak/>
        <w:t xml:space="preserve">when a car was passing resulted in an image that was taken after the car had passed. </w:t>
      </w:r>
    </w:p>
    <w:p w:rsidR="00531457" w:rsidRDefault="00531457" w:rsidP="00CD2796"/>
    <w:p w:rsidR="00531457" w:rsidRDefault="00531457" w:rsidP="00CD2796">
      <w:r>
        <w:t xml:space="preserve">Therefore, </w:t>
      </w:r>
      <w:r w:rsidR="004F4BFC">
        <w:t xml:space="preserve">another solution was desired. The answer came in the form of an open source software library, </w:t>
      </w:r>
      <w:r w:rsidR="004F4BFC" w:rsidRPr="004F4BFC">
        <w:rPr>
          <w:color w:val="FF0000"/>
        </w:rPr>
        <w:t>RPi-Cam-Web-Interface (RPCWI</w:t>
      </w:r>
      <w:r w:rsidR="004F4BFC">
        <w:t>). RPCWI, a web interface for the Raspberry Pi camera, came with out of the box support for a live preview of the camera running off an Apache server, low latency and high framerate video and image recording</w:t>
      </w:r>
      <w:r w:rsidR="006560F0">
        <w:t xml:space="preserve"> </w:t>
      </w:r>
      <w:r w:rsidR="006560F0">
        <w:fldChar w:fldCharType="begin"/>
      </w:r>
      <w:r w:rsidR="000B53D8">
        <w:instrText xml:space="preserve"> ADDIN ZOTERO_ITEM CSL_CITATION {"citationID":"ape6fi97fp","properties":{"formattedCitation":"[61]","plainCitation":"[61]"},"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0B53D8" w:rsidRPr="000B53D8">
        <w:t>[61]</w:t>
      </w:r>
      <w:r w:rsidR="006560F0">
        <w:fldChar w:fldCharType="end"/>
      </w:r>
      <w:r w:rsidR="004F4BFC">
        <w:t>, in built motion detection with tweakable parameters, and a well-documented architecture.</w:t>
      </w:r>
    </w:p>
    <w:p w:rsidR="006560F0" w:rsidRDefault="006560F0" w:rsidP="00CD2796"/>
    <w:p w:rsidR="004F4BFC" w:rsidRDefault="004F4BFC" w:rsidP="00CD2796"/>
    <w:p w:rsidR="00DF1DF2" w:rsidRDefault="004F4BFC" w:rsidP="00CD2796">
      <w:r>
        <w:t xml:space="preserve">RPCWI utilizes a low-level API, raspimjpeg, to interface with the Raspberry Pi’s camera. It copies every new frame from the sensor into RAM (/dev/shm/),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w:t>
      </w:r>
      <w:r w:rsidR="00635273">
        <w:t>Alongside, a</w:t>
      </w:r>
      <w:r w:rsidR="008A23C5">
        <w:t xml:space="preserve">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call OpenALPR on each of the unprocessed videos. </w:t>
      </w:r>
      <w:r w:rsidR="00ED1EB6">
        <w:t xml:space="preserve">The resultant data from OpenALPR is added into the plate database for use in the P2P network. </w:t>
      </w:r>
      <w:r w:rsidR="008A23C5">
        <w:t xml:space="preserve">Not only does this approach ensure all videos eventually get processed, it ensures a smooth </w:t>
      </w:r>
      <w:r w:rsidR="008A23C5">
        <w:lastRenderedPageBreak/>
        <w:t>user experience as the CPU-heavy OpenALPR is not called when the Raspberry Pi 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w:t>
      </w:r>
      <w:r w:rsidR="008D3D34">
        <w:t xml:space="preserve">still </w:t>
      </w:r>
      <w:r w:rsidR="00ED1EB6">
        <w:t xml:space="preserve">images </w:t>
      </w:r>
      <w:r w:rsidR="008D3D34">
        <w:t xml:space="preserve">or a live video stream </w:t>
      </w:r>
      <w:r w:rsidR="00ED1EB6">
        <w:t>would fail if the system shut down suddenly in the case of a power outage, or if the raspistill or RPCWI processes were killed from user input.</w:t>
      </w:r>
    </w:p>
    <w:p w:rsidR="00635273" w:rsidRDefault="00635273" w:rsidP="008A23C5"/>
    <w:p w:rsidR="00635273" w:rsidRDefault="00635273" w:rsidP="008A23C5">
      <w:r>
        <w:t>The aforementioned both reflect and conclude blocks 1 to 4 out of 9 from the flow shown i</w:t>
      </w:r>
      <w:r w:rsidRPr="00635273">
        <w:rPr>
          <w:color w:val="FF0000"/>
        </w:rPr>
        <w:t>n Figure 5</w:t>
      </w:r>
      <w:r>
        <w:t>.</w:t>
      </w:r>
    </w:p>
    <w:p w:rsidR="001649D0" w:rsidRDefault="001649D0" w:rsidP="00CD2796"/>
    <w:p w:rsidR="00CD2796" w:rsidRDefault="00CD2796" w:rsidP="00CD2796">
      <w:pPr>
        <w:pStyle w:val="Heading3"/>
      </w:pPr>
      <w:bookmarkStart w:id="68" w:name="_Toc485747292"/>
      <w:r>
        <w:t>OpenALPR</w:t>
      </w:r>
      <w:bookmarkEnd w:id="68"/>
    </w:p>
    <w:p w:rsidR="00635273" w:rsidRDefault="00635273" w:rsidP="00635273">
      <w:r>
        <w:t xml:space="preserve">This section refers to blocks 5 to 7 out of 9 from the flow shown in </w:t>
      </w:r>
      <w:r w:rsidRPr="00635273">
        <w:rPr>
          <w:color w:val="FF0000"/>
        </w:rPr>
        <w:t>Figure 5</w:t>
      </w:r>
      <w:r>
        <w:t>.</w:t>
      </w:r>
    </w:p>
    <w:p w:rsidR="00635273" w:rsidRPr="00635273" w:rsidRDefault="00635273" w:rsidP="00635273"/>
    <w:p w:rsidR="00840297" w:rsidRDefault="00B6508D" w:rsidP="00B6508D">
      <w:r>
        <w:t xml:space="preserve">By itself, OpenALPR has multiple settings that can be varied in its configuration file. </w:t>
      </w:r>
      <w:r w:rsidR="00672369">
        <w:t>An</w:t>
      </w:r>
      <w:r>
        <w:t xml:space="preserve"> </w:t>
      </w:r>
      <w:r w:rsidR="00672369">
        <w:t xml:space="preserve">example </w:t>
      </w:r>
      <w:r w:rsidR="00606F9F">
        <w:t xml:space="preserve">of a </w:t>
      </w:r>
      <w:r>
        <w:t xml:space="preserve">setting that was varied was </w:t>
      </w:r>
      <w:r w:rsidR="00672369">
        <w:t>the</w:t>
      </w:r>
      <w:r>
        <w:t xml:space="preserve">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OpenALPR’s warping tool was used instead of the Python script. Testing to find the resultant parameters can be found under </w:t>
      </w:r>
      <w:r w:rsidRPr="00840297">
        <w:rPr>
          <w:color w:val="FF0000"/>
        </w:rPr>
        <w:t>section XXX</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lastRenderedPageBreak/>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Additionally, the high framerate video being recorded was overkill for license plate detection if every frame was fed into OpenALPR. With the FPS set at the minimum of 25 in RPCWI, the difference between consecutive frames was negligible (</w:t>
      </w:r>
      <w:r w:rsidRPr="00DE1928">
        <w:rPr>
          <w:color w:val="FF0000"/>
        </w:rPr>
        <w:t>Figure 6</w:t>
      </w:r>
      <w:r w:rsidR="00216CD2">
        <w:rPr>
          <w:color w:val="FF0000"/>
        </w:rPr>
        <w:t xml:space="preserve"> and 7</w:t>
      </w:r>
      <w:r>
        <w:t>), again 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7A7B83">
      <w:pPr>
        <w:pStyle w:val="Caption"/>
      </w:pPr>
      <w:r>
        <w:t xml:space="preserve">Figure </w:t>
      </w:r>
      <w:r>
        <w:fldChar w:fldCharType="begin"/>
      </w:r>
      <w:r>
        <w:instrText xml:space="preserve"> SEQ Figure \* ARABIC </w:instrText>
      </w:r>
      <w:r>
        <w:fldChar w:fldCharType="separate"/>
      </w:r>
      <w:r w:rsidR="00A24C5D">
        <w:rPr>
          <w:noProof/>
        </w:rPr>
        <w:t>6</w:t>
      </w:r>
      <w:r>
        <w:fldChar w:fldCharType="end"/>
      </w:r>
      <w:r>
        <w:t>: Consecutive Fra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7A7B83">
      <w:pPr>
        <w:pStyle w:val="Caption"/>
      </w:pPr>
      <w:r>
        <w:t xml:space="preserve">Figure </w:t>
      </w:r>
      <w:r>
        <w:fldChar w:fldCharType="begin"/>
      </w:r>
      <w:r>
        <w:instrText xml:space="preserve"> SEQ Figure \* ARABIC </w:instrText>
      </w:r>
      <w:r>
        <w:fldChar w:fldCharType="separate"/>
      </w:r>
      <w:r w:rsidR="00A24C5D">
        <w:rPr>
          <w:noProof/>
        </w:rPr>
        <w:t>7</w:t>
      </w:r>
      <w:r>
        <w:fldChar w:fldCharType="end"/>
      </w:r>
      <w:r>
        <w:t>: 5 frames apart</w:t>
      </w:r>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w:t>
      </w:r>
      <w:r>
        <w:lastRenderedPageBreak/>
        <w:t>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code implementation returned a tuple of an array of the detected license plates, the 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d to running on a desktop class CPU</w:t>
      </w:r>
      <w:r w:rsidR="00E90E22">
        <w:t xml:space="preserve"> </w:t>
      </w:r>
      <w:r w:rsidR="00E90E22" w:rsidRPr="00E90E22">
        <w:rPr>
          <w:color w:val="FF0000"/>
        </w:rPr>
        <w:t>(testing section XXX)</w:t>
      </w:r>
      <w:r w:rsidR="00E33DC1">
        <w:t>. As multicore processing was locked away behind the commercial version of OpenALPR, the next implementation was aimed at making the OpenALPR wrapper script multicore.</w:t>
      </w:r>
    </w:p>
    <w:p w:rsidR="00E33DC1" w:rsidRDefault="00E33DC1" w:rsidP="001649D0"/>
    <w:p w:rsidR="00344A8A" w:rsidRDefault="008D3D34" w:rsidP="001649D0">
      <w:r>
        <w:t>Since</w:t>
      </w:r>
      <w:r w:rsidR="00043D46">
        <w:t xml:space="preserve"> </w:t>
      </w:r>
      <w:r>
        <w:t>processing</w:t>
      </w:r>
      <w:r w:rsidR="00043D46">
        <w:t xml:space="preserve"> multiple images at the same time </w:t>
      </w:r>
      <w:r>
        <w:t>did</w:t>
      </w:r>
      <w:r w:rsidR="00043D46">
        <w:t xml:space="preserve"> not need to be done in the same memory space,</w:t>
      </w:r>
      <w:r>
        <w:t xml:space="preserve"> multicore processing was desired.</w:t>
      </w:r>
      <w:r w:rsidR="00043D46">
        <w:t xml:space="preserve"> Python’s</w:t>
      </w:r>
      <w:r w:rsidR="00E33DC1">
        <w:t xml:space="preserve"> multiprocessing library</w:t>
      </w:r>
      <w:r w:rsidR="00E7337D">
        <w:t xml:space="preserve"> </w:t>
      </w:r>
      <w:r w:rsidR="000B683B">
        <w:t xml:space="preserve">was utilized </w:t>
      </w:r>
      <w:r w:rsidR="00E7337D">
        <w:t>as opposed to the</w:t>
      </w:r>
      <w:r>
        <w:t xml:space="preserve"> </w:t>
      </w:r>
      <w:r w:rsidR="00E7337D">
        <w:t>multithreading library</w:t>
      </w:r>
      <w:r>
        <w:t xml:space="preserve"> (Python’s implementation of multithreading utilizes a single core only)</w:t>
      </w:r>
      <w:r w:rsidR="00043D46">
        <w:t xml:space="preserve"> </w:t>
      </w:r>
      <w:r w:rsidR="00043D46">
        <w:fldChar w:fldCharType="begin"/>
      </w:r>
      <w:r>
        <w:instrText xml:space="preserve"> ADDIN ZOTERO_ITEM CSL_CITATION {"citationID":"mkPlVR4h","properties":{"formattedCitation":"[62], [63]","plainCitation":"[62], [63]"},"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rsidR="00043D46">
        <w:fldChar w:fldCharType="separate"/>
      </w:r>
      <w:r w:rsidRPr="008D3D34">
        <w:t>[62], [63]</w:t>
      </w:r>
      <w:r w:rsidR="00043D46">
        <w:fldChar w:fldCharType="end"/>
      </w:r>
      <w:r w:rsidR="00043D46">
        <w:t xml:space="preserve">. </w:t>
      </w:r>
      <w:r w:rsidR="000B683B">
        <w:t xml:space="preserve">In choosing a pool size for multiprocessing, </w:t>
      </w:r>
      <w:r>
        <w:t>a</w:t>
      </w:r>
      <w:r w:rsidR="000B683B">
        <w:t xml:space="preserve"> pool size</w:t>
      </w:r>
      <w:r>
        <w:t xml:space="preserve"> that utilised</w:t>
      </w:r>
      <w:r w:rsidR="000A2429">
        <w:t xml:space="preserve"> all available CPU cores </w:t>
      </w:r>
      <w:r>
        <w:t xml:space="preserve">led </w:t>
      </w:r>
      <w:r w:rsidR="000A2429">
        <w:t>to borderline temperatures of operation (85</w:t>
      </w:r>
      <w:r w:rsidR="00685A5A">
        <w:t xml:space="preserve"> </w:t>
      </w:r>
      <w:r w:rsidR="00685A5A" w:rsidRPr="000B683B">
        <w:rPr>
          <w:rFonts w:ascii="Cambria Math" w:hAnsi="Cambria Math" w:cs="Cambria Math"/>
        </w:rPr>
        <w:t>⁰</w:t>
      </w:r>
      <w:r w:rsidR="000A2429">
        <w:t xml:space="preserve">C), </w:t>
      </w:r>
      <w:r>
        <w:t>which in turn led t</w:t>
      </w:r>
      <w:r w:rsidR="000A2429">
        <w:t xml:space="preserve">o thermal throttling </w:t>
      </w:r>
      <w:r w:rsidR="000A2429">
        <w:fldChar w:fldCharType="begin"/>
      </w:r>
      <w:r>
        <w:instrText xml:space="preserve"> ADDIN ZOTERO_ITEM CSL_CITATION {"citationID":"ab9e138dne","properties":{"formattedCitation":"[64]","plainCitation":"[64]"},"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fldChar w:fldCharType="separate"/>
      </w:r>
      <w:r w:rsidRPr="008D3D34">
        <w:t>[64]</w:t>
      </w:r>
      <w:r w:rsidR="000A2429">
        <w:fldChar w:fldCharType="end"/>
      </w:r>
      <w:r w:rsidR="000A2429">
        <w:t>. Hence, the final implementation of a</w:t>
      </w:r>
      <w:r w:rsidR="005D449B">
        <w:t xml:space="preserve"> pool size of 3</w:t>
      </w:r>
      <w:r w:rsidR="000A2429">
        <w:t xml:space="preserve"> meant getting close to 3x performance </w:t>
      </w:r>
      <w:r w:rsidR="000A2429" w:rsidRPr="000A2429">
        <w:rPr>
          <w:color w:val="FF0000"/>
        </w:rPr>
        <w:t>(section XXX)</w:t>
      </w:r>
      <w:r w:rsidR="000A2429">
        <w:t>, while using 3 out of the 4 available CPU cores</w:t>
      </w:r>
      <w:r w:rsidR="00344A8A">
        <w:t xml:space="preserve"> </w:t>
      </w:r>
      <w:r w:rsidR="00344A8A" w:rsidRPr="000B0045">
        <w:rPr>
          <w:color w:val="FF0000"/>
        </w:rPr>
        <w:t>(Figure 8)</w:t>
      </w:r>
      <w:r w:rsidR="005D449B">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5775B6">
        <w:rPr>
          <w:color w:val="FF0000"/>
        </w:rPr>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w:t>
      </w:r>
      <w:r w:rsidR="00E45C21">
        <w:lastRenderedPageBreak/>
        <w:t>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6">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7A7B83">
      <w:pPr>
        <w:pStyle w:val="Caption"/>
      </w:pPr>
      <w:r>
        <w:t xml:space="preserve">Figure </w:t>
      </w:r>
      <w:r>
        <w:fldChar w:fldCharType="begin"/>
      </w:r>
      <w:r>
        <w:instrText xml:space="preserve"> SEQ Figure \* ARABIC </w:instrText>
      </w:r>
      <w:r>
        <w:fldChar w:fldCharType="separate"/>
      </w:r>
      <w:r w:rsidR="00A24C5D">
        <w:rPr>
          <w:noProof/>
        </w:rPr>
        <w:t>8</w:t>
      </w:r>
      <w:r>
        <w:fldChar w:fldCharType="end"/>
      </w:r>
      <w:r>
        <w:t>: Before and after multicore</w:t>
      </w:r>
      <w:r w:rsidR="00EE53A0">
        <w:t xml:space="preserve"> (3 out of </w:t>
      </w:r>
      <w:r w:rsidR="002F7F97">
        <w:t>4 cores)</w:t>
      </w:r>
    </w:p>
    <w:p w:rsidR="00DF1DF2" w:rsidRDefault="00DF1DF2" w:rsidP="00CD2796"/>
    <w:p w:rsidR="00CD2796" w:rsidRDefault="00CD2796" w:rsidP="00CD2796">
      <w:pPr>
        <w:pStyle w:val="Heading3"/>
      </w:pPr>
      <w:bookmarkStart w:id="69" w:name="_Toc485747293"/>
      <w:r>
        <w:t>Processing the resultant plate data</w:t>
      </w:r>
      <w:bookmarkEnd w:id="69"/>
    </w:p>
    <w:p w:rsidR="00CD2796" w:rsidRDefault="00724DF3" w:rsidP="00CD2796">
      <w:r>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similarity of the previous license plate and the current license plate is low, then it was highly likely that the plate belonged to another car. Hence, an algorithm to extract unique plates is shown by </w:t>
      </w:r>
      <w:r w:rsidR="0002461D" w:rsidRPr="0002461D">
        <w:rPr>
          <w:color w:val="FF0000"/>
        </w:rPr>
        <w:t xml:space="preserve">code snippet </w:t>
      </w:r>
      <w:r w:rsidR="0002461D" w:rsidRPr="0002461D">
        <w:rPr>
          <w:color w:val="FF0000"/>
        </w:rPr>
        <w:lastRenderedPageBreak/>
        <w:t>3</w:t>
      </w:r>
      <w:r w:rsidR="0002461D">
        <w:t>.</w:t>
      </w:r>
      <w:r w:rsidR="006E4800" w:rsidRPr="006E4800">
        <w:t xml:space="preserve"> </w:t>
      </w:r>
      <w:r w:rsidR="006E4800">
        <w:t>Python’s SequenceMatcher function</w:t>
      </w:r>
      <w:r w:rsidR="007904A6">
        <w:t xml:space="preserve"> from difflib</w:t>
      </w:r>
      <w:r w:rsidR="006E4800">
        <w:t xml:space="preserve"> is used to determin</w:t>
      </w:r>
      <w:r w:rsidR="007904A6">
        <w:t>e the similarity of two strings.</w:t>
      </w:r>
    </w:p>
    <w:p w:rsidR="006E4800" w:rsidRDefault="00EE53A0" w:rsidP="00CD2796">
      <w:r>
        <w:rPr>
          <w:noProof/>
          <w:lang w:eastAsia="en-GB"/>
        </w:rPr>
        <mc:AlternateContent>
          <mc:Choice Requires="wps">
            <w:drawing>
              <wp:anchor distT="0" distB="0" distL="114300" distR="114300" simplePos="0" relativeHeight="251665408" behindDoc="0" locked="0" layoutInCell="1" allowOverlap="1" wp14:anchorId="520B2C11" wp14:editId="11A666F7">
                <wp:simplePos x="0" y="0"/>
                <wp:positionH relativeFrom="column">
                  <wp:posOffset>-10160</wp:posOffset>
                </wp:positionH>
                <wp:positionV relativeFrom="paragraph">
                  <wp:posOffset>4573270</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B461E6" w:rsidRPr="004F607C" w:rsidRDefault="00B461E6"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327CCA">
                              <w:rPr>
                                <w:noProof/>
                              </w:rPr>
                              <w:t>2</w:t>
                            </w:r>
                            <w:r>
                              <w:fldChar w:fldCharType="end"/>
                            </w:r>
                            <w:r>
                              <w:t>: Getting unique pl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8pt;margin-top:360.1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A1YA/Q4QAAAAo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" stroked="f">
                <v:textbox style="mso-fit-shape-to-text:t" inset="0,0,0,0">
                  <w:txbxContent>
                    <w:p w:rsidR="00B461E6" w:rsidRPr="004F607C" w:rsidRDefault="00B461E6" w:rsidP="007A7B83">
                      <w:pPr>
                        <w:pStyle w:val="Caption"/>
                        <w:rPr>
                          <w:noProof/>
                          <w:sz w:val="24"/>
                          <w:szCs w:val="20"/>
                        </w:rPr>
                      </w:pPr>
                      <w:r>
                        <w:t xml:space="preserve">Code Snippet </w:t>
                      </w:r>
                      <w:r>
                        <w:fldChar w:fldCharType="begin"/>
                      </w:r>
                      <w:r>
                        <w:instrText xml:space="preserve"> SEQ Code_Snippet \* ARABIC </w:instrText>
                      </w:r>
                      <w:r>
                        <w:fldChar w:fldCharType="separate"/>
                      </w:r>
                      <w:r w:rsidR="00327CCA">
                        <w:rPr>
                          <w:noProof/>
                        </w:rPr>
                        <w:t>2</w:t>
                      </w:r>
                      <w:r>
                        <w:fldChar w:fldCharType="end"/>
                      </w:r>
                      <w:r>
                        <w:t>: Getting unique plates</w:t>
                      </w:r>
                    </w:p>
                  </w:txbxContent>
                </v:textbox>
                <w10:wrap type="topAndBottom"/>
              </v:shape>
            </w:pict>
          </mc:Fallback>
        </mc:AlternateContent>
      </w: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23431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B461E6" w:rsidRDefault="00B461E6" w:rsidP="00EE53A0">
                            <w:pPr>
                              <w:jc w:val="left"/>
                            </w:pPr>
                            <w:r>
                              <w:t>return_list_outer = [ ]</w:t>
                            </w:r>
                          </w:p>
                          <w:p w:rsidR="00B461E6" w:rsidRDefault="00B461E6" w:rsidP="00EE53A0">
                            <w:pPr>
                              <w:jc w:val="left"/>
                            </w:pPr>
                            <w:r>
                              <w:t>retun_list_inner = [ ]</w:t>
                            </w:r>
                          </w:p>
                          <w:p w:rsidR="00B461E6" w:rsidRDefault="00B461E6" w:rsidP="00EE53A0">
                            <w:pPr>
                              <w:jc w:val="left"/>
                            </w:pPr>
                            <w:r>
                              <w:t>previous_plate = “ “</w:t>
                            </w:r>
                          </w:p>
                          <w:p w:rsidR="00B461E6" w:rsidRDefault="00B461E6" w:rsidP="00EE53A0">
                            <w:pPr>
                              <w:jc w:val="left"/>
                            </w:pPr>
                            <w:r>
                              <w:t>for current_plate in plates:</w:t>
                            </w:r>
                          </w:p>
                          <w:p w:rsidR="00B461E6" w:rsidRDefault="00B461E6" w:rsidP="00EE53A0">
                            <w:pPr>
                              <w:jc w:val="left"/>
                            </w:pPr>
                            <w:r>
                              <w:tab/>
                              <w:t>if similar(current_plate, previous_plate) &gt; some threshold value:</w:t>
                            </w:r>
                          </w:p>
                          <w:p w:rsidR="00B461E6" w:rsidRDefault="00B461E6" w:rsidP="00EE53A0">
                            <w:pPr>
                              <w:jc w:val="left"/>
                            </w:pPr>
                            <w:r>
                              <w:tab/>
                            </w:r>
                            <w:r>
                              <w:tab/>
                              <w:t># it must be the same car</w:t>
                            </w:r>
                          </w:p>
                          <w:p w:rsidR="00B461E6" w:rsidRDefault="00B461E6" w:rsidP="00EE53A0">
                            <w:pPr>
                              <w:jc w:val="left"/>
                            </w:pPr>
                            <w:r>
                              <w:tab/>
                            </w:r>
                            <w:r>
                              <w:tab/>
                              <w:t>append current_plate to return_list_inner</w:t>
                            </w:r>
                          </w:p>
                          <w:p w:rsidR="00B461E6" w:rsidRDefault="00B461E6" w:rsidP="00EE53A0">
                            <w:pPr>
                              <w:jc w:val="left"/>
                            </w:pPr>
                            <w:r>
                              <w:tab/>
                              <w:t>else: # it must be a different car as strings are not similar</w:t>
                            </w:r>
                          </w:p>
                          <w:p w:rsidR="00B461E6" w:rsidRDefault="00B461E6" w:rsidP="00EE53A0">
                            <w:pPr>
                              <w:jc w:val="left"/>
                            </w:pPr>
                            <w:r>
                              <w:tab/>
                            </w:r>
                            <w:r>
                              <w:tab/>
                              <w:t>sort return_list_inner by confidence</w:t>
                            </w:r>
                          </w:p>
                          <w:p w:rsidR="00B461E6" w:rsidRDefault="00B461E6" w:rsidP="00EE53A0">
                            <w:pPr>
                              <w:jc w:val="left"/>
                            </w:pPr>
                            <w:r>
                              <w:tab/>
                            </w:r>
                            <w:r>
                              <w:tab/>
                              <w:t>append the highest confidence plate to return_list_outer</w:t>
                            </w:r>
                          </w:p>
                          <w:p w:rsidR="00B461E6" w:rsidRDefault="00B461E6" w:rsidP="00EE53A0">
                            <w:pPr>
                              <w:jc w:val="left"/>
                            </w:pPr>
                            <w:r>
                              <w:tab/>
                            </w:r>
                            <w:r>
                              <w:tab/>
                              <w:t>clear return_list_inner</w:t>
                            </w:r>
                          </w:p>
                          <w:p w:rsidR="00B461E6" w:rsidRDefault="00B461E6" w:rsidP="00EE53A0">
                            <w:pPr>
                              <w:jc w:val="left"/>
                            </w:pPr>
                            <w:r>
                              <w:tab/>
                              <w:t>previous_plate = current_plate</w:t>
                            </w:r>
                          </w:p>
                          <w:p w:rsidR="00B461E6" w:rsidRDefault="00B461E6" w:rsidP="00EE53A0">
                            <w:pPr>
                              <w:jc w:val="left"/>
                            </w:pPr>
                            <w:r>
                              <w:t>return return_list_ou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72.55pt;margin-top:18.45pt;width:423.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">
                <v:textbox style="mso-fit-shape-to-text:t">
                  <w:txbxContent>
                    <w:p w:rsidR="00B461E6" w:rsidRDefault="00B461E6" w:rsidP="00EE53A0">
                      <w:pPr>
                        <w:jc w:val="left"/>
                      </w:pPr>
                      <w:r>
                        <w:t>return_list_outer = [ ]</w:t>
                      </w:r>
                    </w:p>
                    <w:p w:rsidR="00B461E6" w:rsidRDefault="00B461E6" w:rsidP="00EE53A0">
                      <w:pPr>
                        <w:jc w:val="left"/>
                      </w:pPr>
                      <w:r>
                        <w:t>retun_list_inner = [ ]</w:t>
                      </w:r>
                    </w:p>
                    <w:p w:rsidR="00B461E6" w:rsidRDefault="00B461E6" w:rsidP="00EE53A0">
                      <w:pPr>
                        <w:jc w:val="left"/>
                      </w:pPr>
                      <w:r>
                        <w:t>previous_plate = “ “</w:t>
                      </w:r>
                    </w:p>
                    <w:p w:rsidR="00B461E6" w:rsidRDefault="00B461E6" w:rsidP="00EE53A0">
                      <w:pPr>
                        <w:jc w:val="left"/>
                      </w:pPr>
                      <w:r>
                        <w:t>for current_plate in plates:</w:t>
                      </w:r>
                    </w:p>
                    <w:p w:rsidR="00B461E6" w:rsidRDefault="00B461E6" w:rsidP="00EE53A0">
                      <w:pPr>
                        <w:jc w:val="left"/>
                      </w:pPr>
                      <w:r>
                        <w:tab/>
                        <w:t>if similar(current_plate, previous_plate) &gt; some threshold value:</w:t>
                      </w:r>
                    </w:p>
                    <w:p w:rsidR="00B461E6" w:rsidRDefault="00B461E6" w:rsidP="00EE53A0">
                      <w:pPr>
                        <w:jc w:val="left"/>
                      </w:pPr>
                      <w:r>
                        <w:tab/>
                      </w:r>
                      <w:r>
                        <w:tab/>
                        <w:t># it must be the same car</w:t>
                      </w:r>
                    </w:p>
                    <w:p w:rsidR="00B461E6" w:rsidRDefault="00B461E6" w:rsidP="00EE53A0">
                      <w:pPr>
                        <w:jc w:val="left"/>
                      </w:pPr>
                      <w:r>
                        <w:tab/>
                      </w:r>
                      <w:r>
                        <w:tab/>
                        <w:t>append current_plate to return_list_inner</w:t>
                      </w:r>
                    </w:p>
                    <w:p w:rsidR="00B461E6" w:rsidRDefault="00B461E6" w:rsidP="00EE53A0">
                      <w:pPr>
                        <w:jc w:val="left"/>
                      </w:pPr>
                      <w:r>
                        <w:tab/>
                        <w:t>else: # it must be a different car as strings are not similar</w:t>
                      </w:r>
                    </w:p>
                    <w:p w:rsidR="00B461E6" w:rsidRDefault="00B461E6" w:rsidP="00EE53A0">
                      <w:pPr>
                        <w:jc w:val="left"/>
                      </w:pPr>
                      <w:r>
                        <w:tab/>
                      </w:r>
                      <w:r>
                        <w:tab/>
                        <w:t>sort return_list_inner by confidence</w:t>
                      </w:r>
                    </w:p>
                    <w:p w:rsidR="00B461E6" w:rsidRDefault="00B461E6" w:rsidP="00EE53A0">
                      <w:pPr>
                        <w:jc w:val="left"/>
                      </w:pPr>
                      <w:r>
                        <w:tab/>
                      </w:r>
                      <w:r>
                        <w:tab/>
                        <w:t>append the highest confidence plate to return_list_outer</w:t>
                      </w:r>
                    </w:p>
                    <w:p w:rsidR="00B461E6" w:rsidRDefault="00B461E6" w:rsidP="00EE53A0">
                      <w:pPr>
                        <w:jc w:val="left"/>
                      </w:pPr>
                      <w:r>
                        <w:tab/>
                      </w:r>
                      <w:r>
                        <w:tab/>
                        <w:t>clear return_list_inner</w:t>
                      </w:r>
                    </w:p>
                    <w:p w:rsidR="00B461E6" w:rsidRDefault="00B461E6" w:rsidP="00EE53A0">
                      <w:pPr>
                        <w:jc w:val="left"/>
                      </w:pPr>
                      <w:r>
                        <w:tab/>
                        <w:t>previous_plate = current_plate</w:t>
                      </w:r>
                    </w:p>
                    <w:p w:rsidR="00B461E6" w:rsidRDefault="00B461E6" w:rsidP="00EE53A0">
                      <w:pPr>
                        <w:jc w:val="left"/>
                      </w:pPr>
                      <w:r>
                        <w:t>return return_list_outer</w:t>
                      </w:r>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6E4800" w:rsidRPr="007904A6">
        <w:rPr>
          <w:color w:val="FF0000"/>
        </w:rPr>
        <w:t>Table 1</w:t>
      </w:r>
      <w:r w:rsidR="007904A6" w:rsidRPr="007904A6">
        <w:rPr>
          <w:color w:val="FF0000"/>
        </w:rPr>
        <w:t xml:space="preserve"> and 2</w:t>
      </w:r>
      <w:r w:rsidR="006E4800">
        <w:t xml:space="preserve"> shows this algorithm separating unique cars, with the most confident candidate plate the one being added to the database.</w:t>
      </w:r>
    </w:p>
    <w:p w:rsidR="006E4800" w:rsidRDefault="006E4800" w:rsidP="00CD2796"/>
    <w:p w:rsidR="006E4800" w:rsidRDefault="006E4800" w:rsidP="007A7B83">
      <w:pPr>
        <w:pStyle w:val="Caption"/>
      </w:pPr>
      <w:r>
        <w:t xml:space="preserve">Table </w:t>
      </w:r>
      <w:r>
        <w:fldChar w:fldCharType="begin"/>
      </w:r>
      <w:r>
        <w:instrText xml:space="preserve"> SEQ Table \* ARABIC </w:instrText>
      </w:r>
      <w:r>
        <w:fldChar w:fldCharType="separate"/>
      </w:r>
      <w:r w:rsidR="00327CCA">
        <w:rPr>
          <w:noProof/>
        </w:rPr>
        <w:t>3</w:t>
      </w:r>
      <w:r>
        <w:fldChar w:fldCharType="end"/>
      </w:r>
      <w:r>
        <w:t>: Unique plates extracted fr</w:t>
      </w:r>
      <w:r w:rsidR="00E45C21">
        <w:t>om a list of all returned plates</w:t>
      </w:r>
      <w:r w:rsidR="002B618A">
        <w:t xml:space="preserve"> from real world footage</w:t>
      </w:r>
    </w:p>
    <w:tbl>
      <w:tblPr>
        <w:tblStyle w:val="ListTable3"/>
        <w:tblW w:w="0" w:type="auto"/>
        <w:tblLook w:val="04A0" w:firstRow="1" w:lastRow="0" w:firstColumn="1" w:lastColumn="0" w:noHBand="0" w:noVBand="1"/>
      </w:tblPr>
      <w:tblGrid>
        <w:gridCol w:w="1980"/>
        <w:gridCol w:w="2268"/>
        <w:gridCol w:w="2001"/>
        <w:gridCol w:w="2245"/>
      </w:tblGrid>
      <w:tr w:rsidR="00C735E6" w:rsidTr="00C735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rsidR="00C735E6" w:rsidRDefault="00C735E6" w:rsidP="00CD2796">
            <w:r>
              <w:t>Actual Plate</w:t>
            </w:r>
          </w:p>
        </w:tc>
        <w:tc>
          <w:tcPr>
            <w:tcW w:w="2268"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KP08UDE</w:t>
            </w:r>
          </w:p>
        </w:tc>
        <w:tc>
          <w:tcPr>
            <w:tcW w:w="2001"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LM65ERT</w:t>
            </w:r>
          </w:p>
        </w:tc>
        <w:tc>
          <w:tcPr>
            <w:tcW w:w="2245"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F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1</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O8UD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IRRX</w:t>
            </w:r>
          </w:p>
        </w:tc>
      </w:tr>
      <w:tr w:rsidR="00C735E6" w:rsidTr="00C735E6">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2</w:t>
            </w:r>
          </w:p>
        </w:tc>
        <w:tc>
          <w:tcPr>
            <w:tcW w:w="2268"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KP08UD</w:t>
            </w:r>
          </w:p>
        </w:tc>
        <w:tc>
          <w:tcPr>
            <w:tcW w:w="2001"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LM65E</w:t>
            </w:r>
          </w:p>
        </w:tc>
        <w:tc>
          <w:tcPr>
            <w:tcW w:w="2245"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R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3</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08U0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LM5ETT</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7A7B83">
      <w:pPr>
        <w:pStyle w:val="Caption"/>
      </w:pPr>
      <w:r>
        <w:t xml:space="preserve">Table </w:t>
      </w:r>
      <w:r>
        <w:fldChar w:fldCharType="begin"/>
      </w:r>
      <w:r>
        <w:instrText xml:space="preserve"> SEQ Table \* ARABIC </w:instrText>
      </w:r>
      <w:r>
        <w:fldChar w:fldCharType="separate"/>
      </w:r>
      <w:r w:rsidR="00327CCA">
        <w:rPr>
          <w:noProof/>
        </w:rPr>
        <w:t>4</w:t>
      </w:r>
      <w:r>
        <w:fldChar w:fldCharType="end"/>
      </w:r>
      <w:r>
        <w:t>: String similarity</w:t>
      </w:r>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lastRenderedPageBreak/>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The final list of plates contain the aforementioned OpenALPR return type of a tuple containing the plate string, the timestamp, and th</w:t>
      </w:r>
      <w:r w:rsidR="00635273">
        <w:t xml:space="preserve">e file path of the source image. This concludes block 8 out of 9 from the flow shown in </w:t>
      </w:r>
      <w:r w:rsidR="00635273" w:rsidRPr="00635273">
        <w:rPr>
          <w:color w:val="FF0000"/>
        </w:rPr>
        <w:t>Figure 5</w:t>
      </w:r>
      <w:r w:rsidR="00635273">
        <w:t>.</w:t>
      </w:r>
      <w:r>
        <w:t xml:space="preserve"> Hence, each car was then added to the local plate database with this information </w:t>
      </w:r>
      <w:r w:rsidR="00635273">
        <w:t>–</w:t>
      </w:r>
      <w:r>
        <w:t xml:space="preserve"> completing</w:t>
      </w:r>
      <w:r w:rsidR="00635273">
        <w:t xml:space="preserve"> block 9 out of 9 from the flow shown </w:t>
      </w:r>
      <w:r w:rsidR="00635273" w:rsidRPr="00635273">
        <w:rPr>
          <w:color w:val="FF0000"/>
        </w:rPr>
        <w:t>in Figure 5</w:t>
      </w:r>
      <w:r w:rsidR="00635273">
        <w:t>, and</w:t>
      </w:r>
      <w:r>
        <w:t xml:space="preserve"> the license plate recognition module.</w:t>
      </w:r>
    </w:p>
    <w:p w:rsidR="00086934" w:rsidRDefault="00086934" w:rsidP="00CD2796"/>
    <w:p w:rsidR="00086934" w:rsidRDefault="00086934" w:rsidP="00086934">
      <w:pPr>
        <w:pStyle w:val="Heading3"/>
      </w:pPr>
      <w:bookmarkStart w:id="70" w:name="_Toc485747294"/>
      <w:r>
        <w:t>Database Implementation</w:t>
      </w:r>
      <w:bookmarkEnd w:id="70"/>
    </w:p>
    <w:p w:rsidR="00086934" w:rsidRDefault="006A7ECC" w:rsidP="00086934">
      <w:r>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7A7B83">
      <w:pPr>
        <w:pStyle w:val="Caption"/>
      </w:pPr>
      <w:r>
        <w:t xml:space="preserve">Figure </w:t>
      </w:r>
      <w:r>
        <w:fldChar w:fldCharType="begin"/>
      </w:r>
      <w:r>
        <w:instrText xml:space="preserve"> SEQ Figure \* ARABIC </w:instrText>
      </w:r>
      <w:r>
        <w:fldChar w:fldCharType="separate"/>
      </w:r>
      <w:r w:rsidR="00A24C5D">
        <w:rPr>
          <w:noProof/>
        </w:rPr>
        <w:t>9</w:t>
      </w:r>
      <w:r>
        <w:fldChar w:fldCharType="end"/>
      </w:r>
      <w:r>
        <w:t>: Videos to be processed database table</w:t>
      </w:r>
    </w:p>
    <w:p w:rsidR="003043C4" w:rsidRPr="00086934" w:rsidRDefault="003043C4" w:rsidP="00086934">
      <w:r>
        <w:t xml:space="preserve">As the plate database has foreign key relationships with the P2P network </w:t>
      </w:r>
      <w:r w:rsidR="00D764C4">
        <w:t>databases</w:t>
      </w:r>
      <w:r>
        <w:t>, it will be explored there instead – see</w:t>
      </w:r>
      <w:r w:rsidRPr="003043C4">
        <w:rPr>
          <w:color w:val="FF0000"/>
        </w:rPr>
        <w:t xml:space="preserve"> section XXX</w:t>
      </w:r>
      <w:r>
        <w:t>.</w:t>
      </w:r>
    </w:p>
    <w:p w:rsidR="0002461D" w:rsidRDefault="0002461D" w:rsidP="00CD2796"/>
    <w:p w:rsidR="00CD2796" w:rsidRDefault="00F64C92" w:rsidP="00DE4BEB">
      <w:pPr>
        <w:pStyle w:val="Heading2"/>
      </w:pPr>
      <w:bookmarkStart w:id="71" w:name="_Toc485747295"/>
      <w:r>
        <w:t>The Peer to Peer Network</w:t>
      </w:r>
      <w:bookmarkEnd w:id="71"/>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lastRenderedPageBreak/>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7A7B83">
      <w:pPr>
        <w:pStyle w:val="Caption"/>
      </w:pPr>
      <w:r>
        <w:t xml:space="preserve">Figure </w:t>
      </w:r>
      <w:r>
        <w:fldChar w:fldCharType="begin"/>
      </w:r>
      <w:r>
        <w:instrText xml:space="preserve"> SEQ Figure \* ARABIC </w:instrText>
      </w:r>
      <w:r>
        <w:fldChar w:fldCharType="separate"/>
      </w:r>
      <w:r w:rsidR="00A24C5D">
        <w:rPr>
          <w:noProof/>
        </w:rPr>
        <w:t>10</w:t>
      </w:r>
      <w:r>
        <w:fldChar w:fldCharType="end"/>
      </w:r>
      <w:r>
        <w:t>: Structure of Peer to Peer Network</w:t>
      </w:r>
      <w:r w:rsidR="00625B8E">
        <w:t xml:space="preserve"> (lines indicate persistent connection)</w:t>
      </w:r>
    </w:p>
    <w:p w:rsidR="006E642E" w:rsidRDefault="006E642E" w:rsidP="006E642E">
      <w:pPr>
        <w:rPr>
          <w:lang w:val="en-US"/>
        </w:rPr>
      </w:pPr>
      <w:r w:rsidRPr="006E642E">
        <w:rPr>
          <w:color w:val="FF0000"/>
          <w:lang w:val="en-US"/>
        </w:rPr>
        <w:t>Figure 9</w:t>
      </w:r>
      <w:r>
        <w:rPr>
          <w:lang w:val="en-US"/>
        </w:rPr>
        <w:t xml:space="preserve"> demonstrates the typical P2P network connections. </w:t>
      </w:r>
      <w:r w:rsidR="008749E0">
        <w:rPr>
          <w:lang w:val="en-US"/>
        </w:rPr>
        <w:t>Since</w:t>
      </w:r>
      <w:r>
        <w:rPr>
          <w:lang w:val="en-US"/>
        </w:rPr>
        <w:t xml:space="preserve"> th</w:t>
      </w:r>
      <w:r w:rsidR="00625B8E">
        <w:rPr>
          <w:lang w:val="en-US"/>
        </w:rPr>
        <w:t>e</w:t>
      </w:r>
      <w:r>
        <w:rPr>
          <w:lang w:val="en-US"/>
        </w:rPr>
        <w:t xml:space="preserve"> project does not use a pure P2P network (no centralized server, even for bootstrapping), there </w:t>
      </w:r>
      <w:r w:rsidR="00625B8E">
        <w:rPr>
          <w:lang w:val="en-US"/>
        </w:rPr>
        <w:t xml:space="preserve">does exist </w:t>
      </w:r>
      <w:r>
        <w:rPr>
          <w:lang w:val="en-US"/>
        </w:rPr>
        <w:t xml:space="preserve">a bootstrapping server whose only job is to register new peers and </w:t>
      </w:r>
      <w:r w:rsidR="00DD7335">
        <w:rPr>
          <w:lang w:val="en-US"/>
        </w:rPr>
        <w:t>transmit</w:t>
      </w:r>
      <w:r>
        <w:rPr>
          <w:lang w:val="en-US"/>
        </w:rPr>
        <w:t xml:space="preserve">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72" w:name="_Toc485747296"/>
      <w:r>
        <w:t>Database Implementation</w:t>
      </w:r>
      <w:bookmarkEnd w:id="72"/>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lastRenderedPageBreak/>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7A7B83">
      <w:pPr>
        <w:pStyle w:val="Caption"/>
      </w:pPr>
      <w:r>
        <w:t xml:space="preserve">Figure </w:t>
      </w:r>
      <w:r>
        <w:fldChar w:fldCharType="begin"/>
      </w:r>
      <w:r>
        <w:instrText xml:space="preserve"> SEQ Figure \* ARABIC </w:instrText>
      </w:r>
      <w:r>
        <w:fldChar w:fldCharType="separate"/>
      </w:r>
      <w:r w:rsidR="00A24C5D">
        <w:rPr>
          <w:noProof/>
        </w:rPr>
        <w:t>11</w:t>
      </w:r>
      <w:r>
        <w:fldChar w:fldCharType="end"/>
      </w:r>
      <w:r>
        <w:t xml:space="preserve">: </w:t>
      </w:r>
      <w:r w:rsidRPr="00C54BED">
        <w:t xml:space="preserve">P2P network </w:t>
      </w:r>
      <w:r>
        <w:t>bootstrap</w:t>
      </w:r>
      <w:r w:rsidRPr="00C54BED">
        <w:t xml:space="preserve"> </w:t>
      </w:r>
      <w:r>
        <w:t>database tables</w:t>
      </w:r>
    </w:p>
    <w:p w:rsidR="00C942EF" w:rsidRDefault="00C942EF" w:rsidP="00560EA3">
      <w:r w:rsidRPr="00C942EF">
        <w:rPr>
          <w:color w:val="FF0000"/>
        </w:rPr>
        <w:t xml:space="preserve">Figure 12 </w:t>
      </w:r>
      <w:r>
        <w:t>shows a visual guide to the bootstrapping server’s database. It only contains one database table, the list of peers in the network.</w:t>
      </w:r>
    </w:p>
    <w:p w:rsidR="00C942EF" w:rsidRDefault="00C942EF" w:rsidP="00560EA3"/>
    <w:p w:rsidR="00C92B46" w:rsidRDefault="00C92B46" w:rsidP="00560EA3">
      <w:r w:rsidRPr="00C92B46">
        <w:rPr>
          <w:color w:val="FF0000"/>
        </w:rPr>
        <w:t xml:space="preserve">Figure </w:t>
      </w:r>
      <w:r w:rsidR="00C942EF">
        <w:rPr>
          <w:color w:val="FF0000"/>
        </w:rPr>
        <w:t xml:space="preserve">13 </w:t>
      </w:r>
      <w:r w:rsidR="00C942EF">
        <w:t>shows</w:t>
      </w:r>
      <w:r>
        <w:t xml:space="preserve"> a visual guide to the </w:t>
      </w:r>
      <w:r w:rsidR="00C942EF">
        <w:t xml:space="preserve">peer’s </w:t>
      </w:r>
      <w:r>
        <w:t>database tables along with the foreign key relationships. There is a foreign key relationship from the violations to plates as every violation comes from the detection of two cars, hence two plate entries. Each plate ent</w:t>
      </w:r>
      <w:r w:rsidR="008D3D34">
        <w:t>r</w:t>
      </w:r>
      <w:r>
        <w:t>y has a foreign key relationship to the peer who the plate was detected by. Along with Django’s object oriented style, these relationships allowed rapid discovery of the sourc</w:t>
      </w:r>
      <w:r w:rsidR="00B22400">
        <w:t xml:space="preserve">e of each </w:t>
      </w:r>
      <w:r w:rsidR="008D3D34">
        <w:t xml:space="preserve">violation. Finding where the </w:t>
      </w:r>
      <w:r w:rsidR="008C1B64">
        <w:t xml:space="preserve">evidence image that was linked to a violation </w:t>
      </w:r>
      <w:r w:rsidR="008D3D34">
        <w:t xml:space="preserve">was stored, locally, on a peer was </w:t>
      </w:r>
      <w:r w:rsidR="008C1B64">
        <w:t>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The entries in each database table were also assigned different data types, including but not limited to Python datetim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rsidR="008D3D34">
        <w:instrText xml:space="preserve"> ADDIN ZOTERO_ITEM CSL_CITATION {"citationID":"ale94gbdqk","properties":{"formattedCitation":"[65]","plainCitation":"[65]"},"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008D3D34" w:rsidRPr="008D3D34">
        <w:t>[65]</w:t>
      </w:r>
      <w:r>
        <w:fldChar w:fldCharType="end"/>
      </w:r>
      <w:r>
        <w:t xml:space="preserve">, 5 decimal places of latitude and longitude </w:t>
      </w:r>
      <w:r w:rsidR="00F7415B">
        <w:t>gave</w:t>
      </w:r>
      <w:r>
        <w:t xml:space="preserve"> a precision of 1.1m, 6 decimal places </w:t>
      </w:r>
      <w:r w:rsidR="00F7415B">
        <w:t>gave</w:t>
      </w:r>
      <w:r>
        <w:t xml:space="preserve"> 0.11m, and 7 decimal places </w:t>
      </w:r>
      <w:r w:rsidR="00F7415B">
        <w:t>gave</w:t>
      </w:r>
      <w:r>
        <w:t xml:space="preserve"> 11mm. The final implementation used the future proof 6 decimal places. </w:t>
      </w:r>
      <w:r w:rsidR="00F7415B">
        <w:t xml:space="preserve">This implementation decision was justified further not by predicting the accuracy of a </w:t>
      </w:r>
      <w:r w:rsidR="00F7415B">
        <w:lastRenderedPageBreak/>
        <w:t>user’s GPS equipment when setting up the system, but by the default number of decimal places upon clicking ‘What’s Here?’ on Google Maps (a recommendation that was added to the user’s instructions). GPS locations were also not ins</w:t>
      </w:r>
      <w:r>
        <w:t xml:space="preserve">tantiated as a float, nor as an integer, nor as a character field, </w:t>
      </w:r>
      <w:r w:rsidR="00F7415B">
        <w:t xml:space="preserve">but </w:t>
      </w:r>
      <w:r>
        <w:t>as a decimal field, as that guaranteed the accuracy of every decimal place, unlike floating point</w:t>
      </w:r>
      <w:r w:rsidR="008D3D34">
        <w:t xml:space="preserve"> </w:t>
      </w:r>
      <w:r w:rsidR="008D3D34">
        <w:fldChar w:fldCharType="begin"/>
      </w:r>
      <w:r w:rsidR="008D3D34">
        <w:instrText xml:space="preserve"> ADDIN ZOTERO_ITEM CSL_CITATION {"citationID":"amm0nc21g7","properties":{"formattedCitation":"[66]","plainCitation":"[66]"},"citationItems":[{"id":688,"uris":["http://zotero.org/users/2475447/items/QMFT9K6C"],"uri":["http://zotero.org/users/2475447/items/QMFT9K6C"],"itemData":{"id":688,"type":"webpage","title":"Required Precision for GPS Calculations - TresCopter","abstract":"The TresCopter is a open, low cost, reconfigurable, expandable, autonomous aerial vehicle (UAV) platform.","URL":"http://www.trescopter.com/Home/concepts/required-precision-for-gps-calculations","accessed":{"date-parts":[["2017",6,20]]}}}],"schema":"https://github.com/citation-style-language/schema/raw/master/csl-citation.json"} </w:instrText>
      </w:r>
      <w:r w:rsidR="008D3D34">
        <w:fldChar w:fldCharType="separate"/>
      </w:r>
      <w:r w:rsidR="008D3D34" w:rsidRPr="008D3D34">
        <w:t>[66]</w:t>
      </w:r>
      <w:r w:rsidR="008D3D34">
        <w:fldChar w:fldCharType="end"/>
      </w:r>
      <w:r>
        <w:t>.</w:t>
      </w:r>
    </w:p>
    <w:p w:rsidR="00F7415B" w:rsidRDefault="00F7415B" w:rsidP="00F7415B">
      <w:pPr>
        <w:keepNext/>
        <w:jc w:val="center"/>
      </w:pPr>
      <w:r>
        <w:rPr>
          <w:noProof/>
          <w:lang w:eastAsia="en-GB"/>
        </w:rPr>
        <w:drawing>
          <wp:inline distT="0" distB="0" distL="0" distR="0">
            <wp:extent cx="4067175" cy="2257425"/>
            <wp:effectExtent l="190500" t="190500" r="200025" b="200025"/>
            <wp:docPr id="4" name="Picture 4" descr="http://mufff.in/i/d1d2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ufff.in/i/d1d2c3.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67175" cy="2257425"/>
                    </a:xfrm>
                    <a:prstGeom prst="rect">
                      <a:avLst/>
                    </a:prstGeom>
                    <a:ln>
                      <a:noFill/>
                    </a:ln>
                    <a:effectLst>
                      <a:outerShdw blurRad="190500" algn="tl" rotWithShape="0">
                        <a:srgbClr val="000000">
                          <a:alpha val="70000"/>
                        </a:srgbClr>
                      </a:outerShdw>
                    </a:effectLst>
                  </pic:spPr>
                </pic:pic>
              </a:graphicData>
            </a:graphic>
          </wp:inline>
        </w:drawing>
      </w:r>
    </w:p>
    <w:p w:rsidR="00F7415B" w:rsidRDefault="00F7415B" w:rsidP="007A7B83">
      <w:pPr>
        <w:pStyle w:val="Caption"/>
      </w:pPr>
      <w:r>
        <w:t xml:space="preserve">Figure </w:t>
      </w:r>
      <w:r>
        <w:fldChar w:fldCharType="begin"/>
      </w:r>
      <w:r>
        <w:instrText xml:space="preserve"> SEQ Figure \* ARABIC </w:instrText>
      </w:r>
      <w:r>
        <w:fldChar w:fldCharType="separate"/>
      </w:r>
      <w:r w:rsidR="00A24C5D">
        <w:rPr>
          <w:noProof/>
        </w:rPr>
        <w:t>12</w:t>
      </w:r>
      <w:r>
        <w:fldChar w:fldCharType="end"/>
      </w:r>
      <w:r>
        <w:t>: Google Maps' 6 decimal places default</w:t>
      </w:r>
    </w:p>
    <w:p w:rsidR="00B22400" w:rsidRDefault="00B22400" w:rsidP="00560EA3"/>
    <w:p w:rsidR="00B22400" w:rsidRDefault="00B22400" w:rsidP="00560EA3">
      <w:r>
        <w:t>The token field</w:t>
      </w:r>
      <w:r w:rsidR="0035084C">
        <w:t xml:space="preserve"> which </w:t>
      </w:r>
      <w:r>
        <w:t>used to store tokens generated by the bootstrap server for authentication in requests to other peers</w:t>
      </w:r>
      <w:r w:rsidR="0035084C">
        <w:t>,</w:t>
      </w:r>
      <w:r w:rsidR="0035084C" w:rsidRPr="0035084C">
        <w:t xml:space="preserve"> </w:t>
      </w:r>
      <w:r w:rsidR="0035084C">
        <w:t xml:space="preserve">as discussed in </w:t>
      </w:r>
      <w:r w:rsidR="0035084C" w:rsidRPr="0035084C">
        <w:rPr>
          <w:color w:val="FF0000"/>
        </w:rPr>
        <w:t>section XXX</w:t>
      </w:r>
      <w:r w:rsidR="0035084C">
        <w:t>,</w:t>
      </w:r>
      <w:r>
        <w:t xml:space="preserve"> </w:t>
      </w:r>
      <w:r w:rsidR="00F1248F">
        <w:t xml:space="preserve">was also put through several development iterations before settling on the final </w:t>
      </w:r>
      <w:r w:rsidR="00182B0A">
        <w:t>implementation</w:t>
      </w:r>
      <w:r w:rsidR="00F1248F">
        <w:t xml:space="preserve">. The first few implementations used a random number generator, seeded 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0B53D8">
        <w:instrText xml:space="preserve"> ADDIN ZOTERO_ITEM CSL_CITATION {"citationID":"a21td8guc6a","properties":{"formattedCitation":"[67]","plainCitation":"[67]"},"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0B53D8" w:rsidRPr="000B53D8">
        <w:t>[67]</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35084C" w:rsidP="00560EA3">
      <w:r>
        <w:t>Lastly, u</w:t>
      </w:r>
      <w:r w:rsidR="000E6D85">
        <w:t>nique primary constraints on the database tables to ensure not more than a copy of some data is entered (e.g. there should only be one copy of a license plate from a peer at some</w:t>
      </w:r>
      <w:r w:rsidR="00B543FC">
        <w:t xml:space="preserve"> time) exist, but are </w:t>
      </w:r>
      <w:r>
        <w:t>not discussed further</w:t>
      </w:r>
      <w:r w:rsidR="00B543FC">
        <w:t>.</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lastRenderedPageBreak/>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7A7B83">
      <w:pPr>
        <w:pStyle w:val="Caption"/>
      </w:pPr>
      <w:r>
        <w:t xml:space="preserve">Figure </w:t>
      </w:r>
      <w:r>
        <w:fldChar w:fldCharType="begin"/>
      </w:r>
      <w:r>
        <w:instrText xml:space="preserve"> SEQ Figure \* ARABIC </w:instrText>
      </w:r>
      <w:r>
        <w:fldChar w:fldCharType="separate"/>
      </w:r>
      <w:r w:rsidR="00A24C5D">
        <w:rPr>
          <w:noProof/>
        </w:rPr>
        <w:t>13</w:t>
      </w:r>
      <w:r>
        <w:fldChar w:fldCharType="end"/>
      </w:r>
      <w:r>
        <w:t xml:space="preserve">: P2P </w:t>
      </w:r>
      <w:r w:rsidR="00C942EF">
        <w:t>network peer</w:t>
      </w:r>
      <w:r>
        <w:t xml:space="preserve"> database tables</w:t>
      </w:r>
      <w:r w:rsidR="009C1471">
        <w:t xml:space="preserve"> (lines indicate foreign key relationships)</w:t>
      </w:r>
    </w:p>
    <w:p w:rsidR="00560EA3" w:rsidRDefault="00560EA3" w:rsidP="00560EA3"/>
    <w:p w:rsidR="00560EA3" w:rsidRDefault="00560EA3" w:rsidP="00560EA3">
      <w:pPr>
        <w:pStyle w:val="Heading3"/>
      </w:pPr>
      <w:bookmarkStart w:id="73" w:name="_Toc485747297"/>
      <w:r>
        <w:t>Network Operations</w:t>
      </w:r>
      <w:bookmarkEnd w:id="73"/>
    </w:p>
    <w:p w:rsidR="003E2979" w:rsidRDefault="003E2979" w:rsidP="00560EA3">
      <w:r>
        <w:lastRenderedPageBreak/>
        <w:t>This section details the commands the P2P network runs to ensure the operation of the network. The commands are run on a pre-defined schedule, and do so with the help of Linux’s cron jobs. Cron jobs ar</w:t>
      </w:r>
      <w:r w:rsidR="00E039A9">
        <w:t>e commands which run</w:t>
      </w:r>
      <w:r>
        <w:t xml:space="preserve"> </w:t>
      </w:r>
      <w:r w:rsidR="00E039A9">
        <w:t xml:space="preserve">automatically </w:t>
      </w:r>
      <w:r>
        <w:t xml:space="preserve">on </w:t>
      </w:r>
      <w:r w:rsidR="00E039A9">
        <w:t>a predefined schedule</w:t>
      </w:r>
      <w:r>
        <w:t>. However, the convenience of cron jobs is contrasted with the fact that cron jobs come with no environment defined – this system’s cron jobs configure the environment every time commands are run.</w:t>
      </w:r>
    </w:p>
    <w:p w:rsidR="003E2979" w:rsidRDefault="003E2979" w:rsidP="00560EA3"/>
    <w:p w:rsidR="003E2979" w:rsidRDefault="00646A97" w:rsidP="00560EA3">
      <w:r>
        <w:t xml:space="preserve">Justification on why the P2P network functions on a schedule instead of executing commands on impulse given by Django signals (a signal can be fired when a new database entry is added, for example) can be found in </w:t>
      </w:r>
      <w:r w:rsidRPr="00646A97">
        <w:rPr>
          <w:color w:val="FF0000"/>
        </w:rPr>
        <w:t>section XXX</w:t>
      </w:r>
      <w:r>
        <w:t>.</w:t>
      </w:r>
    </w:p>
    <w:p w:rsidR="00E039A9" w:rsidRDefault="00E039A9" w:rsidP="00560EA3"/>
    <w:p w:rsidR="003E2979" w:rsidRDefault="00E039A9" w:rsidP="00560EA3">
      <w:r>
        <w:t>A copy of the inter and intra peer transactions is copied below from section XXX.</w:t>
      </w:r>
    </w:p>
    <w:p w:rsidR="00E039A9" w:rsidRDefault="00E039A9" w:rsidP="00E039A9">
      <w:r>
        <w:t>Inter-Peer</w:t>
      </w:r>
    </w:p>
    <w:p w:rsidR="00E039A9" w:rsidRDefault="00E039A9" w:rsidP="00E039A9">
      <w:pPr>
        <w:pStyle w:val="ListParagraph"/>
        <w:numPr>
          <w:ilvl w:val="0"/>
          <w:numId w:val="26"/>
        </w:numPr>
      </w:pPr>
      <w:r>
        <w:t>A transaction to register with the bootstrap server</w:t>
      </w:r>
    </w:p>
    <w:p w:rsidR="00E039A9" w:rsidRDefault="00E039A9" w:rsidP="00E039A9">
      <w:pPr>
        <w:pStyle w:val="ListParagraph"/>
        <w:numPr>
          <w:ilvl w:val="0"/>
          <w:numId w:val="26"/>
        </w:numPr>
      </w:pPr>
      <w:r>
        <w:t>A transaction to get a list of the current peers in the network from the bootstrap server</w:t>
      </w:r>
    </w:p>
    <w:p w:rsidR="00E039A9" w:rsidRDefault="00E039A9" w:rsidP="00E039A9">
      <w:pPr>
        <w:pStyle w:val="ListParagraph"/>
        <w:numPr>
          <w:ilvl w:val="0"/>
          <w:numId w:val="26"/>
        </w:numPr>
      </w:pPr>
      <w:r>
        <w:t>A transaction to send keep-alive packets to both the bootstrap server and the peers in the network</w:t>
      </w:r>
    </w:p>
    <w:p w:rsidR="00E039A9" w:rsidRDefault="00E039A9" w:rsidP="00E039A9">
      <w:pPr>
        <w:pStyle w:val="ListParagraph"/>
        <w:numPr>
          <w:ilvl w:val="0"/>
          <w:numId w:val="26"/>
        </w:numPr>
      </w:pPr>
      <w:r>
        <w:t xml:space="preserve">A transaction to </w:t>
      </w:r>
      <w:r w:rsidR="00F840EE">
        <w:t>transmit</w:t>
      </w:r>
      <w:r>
        <w:t xml:space="preserve"> detected plates to others in the network</w:t>
      </w:r>
    </w:p>
    <w:p w:rsidR="00E039A9" w:rsidRDefault="00E039A9" w:rsidP="00E039A9">
      <w:pPr>
        <w:pStyle w:val="ListParagraph"/>
      </w:pPr>
    </w:p>
    <w:p w:rsidR="00E039A9" w:rsidRDefault="00E039A9" w:rsidP="00E039A9">
      <w:r>
        <w:t>Intra-Peer</w:t>
      </w:r>
    </w:p>
    <w:p w:rsidR="00E039A9" w:rsidRDefault="00E039A9" w:rsidP="00E039A9">
      <w:pPr>
        <w:pStyle w:val="ListParagraph"/>
        <w:numPr>
          <w:ilvl w:val="0"/>
          <w:numId w:val="26"/>
        </w:numPr>
      </w:pPr>
      <w:r>
        <w:t>A command to detect violations from plates in the plate database</w:t>
      </w:r>
    </w:p>
    <w:p w:rsidR="00E039A9" w:rsidRDefault="00E039A9" w:rsidP="00E039A9">
      <w:pPr>
        <w:pStyle w:val="ListParagraph"/>
        <w:numPr>
          <w:ilvl w:val="0"/>
          <w:numId w:val="26"/>
        </w:numPr>
      </w:pPr>
      <w:r>
        <w:t>A command to modify the trust of each peer based on the number of matching or non-matching plates</w:t>
      </w:r>
    </w:p>
    <w:p w:rsidR="00F840EE" w:rsidRDefault="00F840EE" w:rsidP="00F840EE"/>
    <w:p w:rsidR="00F840EE" w:rsidRDefault="00F840EE" w:rsidP="00F840EE">
      <w:pPr>
        <w:pStyle w:val="Heading4"/>
      </w:pPr>
      <w:r>
        <w:t>Example use of transactions</w:t>
      </w:r>
    </w:p>
    <w:p w:rsidR="00F840EE" w:rsidRDefault="00F840EE" w:rsidP="00560EA3">
      <w:r>
        <w:t xml:space="preserve">To ensure each of the following sections have the relevant context, a sample operation of the P2P network is shown </w:t>
      </w:r>
      <w:r w:rsidRPr="0057698E">
        <w:rPr>
          <w:color w:val="FF0000"/>
        </w:rPr>
        <w:t>in Figure X</w:t>
      </w:r>
      <w:r>
        <w:t>.</w:t>
      </w:r>
      <w:r w:rsidR="0057698E">
        <w:t xml:space="preserve"> The left tab, registration, is only executed once upon startup, whereas the middle and right tabs operate continuously. The circles denote the completion of the initialization of the network.</w:t>
      </w:r>
    </w:p>
    <w:p w:rsidR="0057698E" w:rsidRDefault="0057698E" w:rsidP="003B3970">
      <w:pPr>
        <w:keepNext/>
        <w:jc w:val="center"/>
      </w:pPr>
      <w:r>
        <w:rPr>
          <w:noProof/>
          <w:lang w:eastAsia="en-GB"/>
        </w:rPr>
        <w:lastRenderedPageBreak/>
        <w:drawing>
          <wp:inline distT="0" distB="0" distL="0" distR="0">
            <wp:extent cx="5336891" cy="2628900"/>
            <wp:effectExtent l="190500" t="190500" r="187960" b="190500"/>
            <wp:docPr id="9" name="Picture 9" descr="http://mufff.in/i/fe68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ufff.in/i/fe68c4.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53470" cy="2637067"/>
                    </a:xfrm>
                    <a:prstGeom prst="rect">
                      <a:avLst/>
                    </a:prstGeom>
                    <a:ln>
                      <a:noFill/>
                    </a:ln>
                    <a:effectLst>
                      <a:outerShdw blurRad="190500" algn="tl" rotWithShape="0">
                        <a:srgbClr val="000000">
                          <a:alpha val="70000"/>
                        </a:srgbClr>
                      </a:outerShdw>
                    </a:effectLst>
                  </pic:spPr>
                </pic:pic>
              </a:graphicData>
            </a:graphic>
          </wp:inline>
        </w:drawing>
      </w:r>
    </w:p>
    <w:p w:rsidR="00F840EE" w:rsidRDefault="0057698E" w:rsidP="007A7B83">
      <w:pPr>
        <w:pStyle w:val="Caption"/>
      </w:pPr>
      <w:r>
        <w:t xml:space="preserve">Figure </w:t>
      </w:r>
      <w:r>
        <w:fldChar w:fldCharType="begin"/>
      </w:r>
      <w:r>
        <w:instrText xml:space="preserve"> SEQ Figure \* ARABIC </w:instrText>
      </w:r>
      <w:r>
        <w:fldChar w:fldCharType="separate"/>
      </w:r>
      <w:r w:rsidR="00A24C5D">
        <w:rPr>
          <w:noProof/>
        </w:rPr>
        <w:t>14</w:t>
      </w:r>
      <w:r>
        <w:fldChar w:fldCharType="end"/>
      </w:r>
      <w:r>
        <w:t>: Sample operation of P2P network</w:t>
      </w:r>
    </w:p>
    <w:p w:rsidR="00E039A9" w:rsidRDefault="00E039A9" w:rsidP="00560EA3"/>
    <w:p w:rsidR="00560EA3" w:rsidRDefault="00ED1EB6" w:rsidP="00ED1EB6">
      <w:pPr>
        <w:pStyle w:val="Heading4"/>
      </w:pPr>
      <w:bookmarkStart w:id="74" w:name="_Toc485747298"/>
      <w:r>
        <w:t>Registration with the bootstrap server</w:t>
      </w:r>
      <w:bookmarkEnd w:id="74"/>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t xml:space="preserve">Referring to </w:t>
      </w:r>
      <w:r w:rsidRPr="00173A03">
        <w:rPr>
          <w:color w:val="FF0000"/>
        </w:rPr>
        <w:t>Figure 12</w:t>
      </w:r>
      <w:r>
        <w:t>, t</w:t>
      </w:r>
      <w:r w:rsidR="00C942EF">
        <w:t xml:space="preserve">he bootstrapping server </w:t>
      </w:r>
      <w:r>
        <w:t>took</w:t>
      </w:r>
      <w:r w:rsidR="00C942EF">
        <w:t xml:space="preserve">, as a JSON object, a minimum of two data fields: the IP address and the port. </w:t>
      </w:r>
      <w:r>
        <w:t>The bootstrapping server then worked out the location of the peer if not given, and assigned to it two tokens. The first, token_update, was used to authenticate the peer if wanted to change any of its details. This token_update was only distributed to the peer upon successful registration, and was not sent to any other peers. The second token, token_peer, was the token responsible for other peers authenticating their requests to the peer. Therefore, token_peer was distributed to all peers currently in the network, so they could successfully authenticate themselves to the newly registered peer.</w:t>
      </w:r>
    </w:p>
    <w:p w:rsidR="00821624" w:rsidRDefault="00821624" w:rsidP="00560EA3"/>
    <w:p w:rsidR="00763D34" w:rsidRDefault="00821624" w:rsidP="00560EA3">
      <w:r>
        <w:t xml:space="preserve">Other implementation details included returning different HTTP status codes upon successful or failed registration, something used for </w:t>
      </w:r>
      <w:r w:rsidR="00F840EE">
        <w:t>transmitting</w:t>
      </w:r>
      <w:r>
        <w:t xml:space="preserve"> changes in peers.</w:t>
      </w:r>
    </w:p>
    <w:p w:rsidR="00821624" w:rsidRDefault="00821624" w:rsidP="00560EA3"/>
    <w:p w:rsidR="00ED1EB6" w:rsidRDefault="00F840EE" w:rsidP="00450CEC">
      <w:pPr>
        <w:pStyle w:val="Heading4"/>
      </w:pPr>
      <w:bookmarkStart w:id="75" w:name="_Toc485747299"/>
      <w:r>
        <w:t>Transmitting</w:t>
      </w:r>
      <w:r w:rsidR="00ED1EB6">
        <w:t xml:space="preserve"> changes in peers</w:t>
      </w:r>
      <w:bookmarkEnd w:id="75"/>
    </w:p>
    <w:p w:rsidR="00ED1EB6" w:rsidRDefault="00821624" w:rsidP="00560EA3">
      <w:r>
        <w:t xml:space="preserve">To ensure the P2P network had the quality of ‘P2P Network Maintenance’ as specified by design in </w:t>
      </w:r>
      <w:r w:rsidRPr="00821624">
        <w:rPr>
          <w:color w:val="FF0000"/>
        </w:rPr>
        <w:t>section 5.4</w:t>
      </w:r>
      <w:r>
        <w:t xml:space="preserve">, the bootstrap server, along with all peers, was </w:t>
      </w:r>
      <w:r>
        <w:lastRenderedPageBreak/>
        <w:t>responsible for distributing up to date information to all the peers connected to the network.</w:t>
      </w:r>
    </w:p>
    <w:p w:rsidR="00821624" w:rsidRDefault="00821624" w:rsidP="00560EA3"/>
    <w:p w:rsidR="00763D3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w:t>
      </w:r>
      <w:r w:rsidR="00F840EE">
        <w:t>transmit</w:t>
      </w:r>
      <w:r w:rsidR="00E81666">
        <w:t xml:space="preserve"> to all peers in the next iteration of a </w:t>
      </w:r>
      <w:r w:rsidR="00F840EE">
        <w:t>transmit</w:t>
      </w:r>
      <w:r w:rsidR="00E81666">
        <w:t>-all command, therefore ensuring the information of all the peers in the network is both updated, and consistent.</w:t>
      </w:r>
      <w:r w:rsidR="005C5AB0">
        <w:t xml:space="preserve"> </w:t>
      </w:r>
    </w:p>
    <w:p w:rsidR="00942973" w:rsidRDefault="00942973" w:rsidP="00560EA3"/>
    <w:p w:rsidR="00ED1EB6" w:rsidRDefault="00ED1EB6" w:rsidP="00560EA3">
      <w:pPr>
        <w:pStyle w:val="Heading4"/>
      </w:pPr>
      <w:bookmarkStart w:id="76" w:name="_Toc485747300"/>
      <w:r>
        <w:t>Getting the peer list</w:t>
      </w:r>
      <w:bookmarkEnd w:id="76"/>
    </w:p>
    <w:p w:rsidR="00942973" w:rsidRDefault="00942973" w:rsidP="00942973">
      <w:r>
        <w:t xml:space="preserve">After registration with the bootstrap server, peers then attempted to get a list of all the current peers in the network, along with their details and respective tokens. The command was scheduled to run as often as every minute, to ensure the peer list was up to date. Along with the bootstrapping server </w:t>
      </w:r>
      <w:r w:rsidR="00F840EE">
        <w:t>transmitting</w:t>
      </w:r>
      <w:r>
        <w:t xml:space="preserve"> changes to all peers, the P2P network was guaranteed to have correct information about all peers at any given time (the maximum period of stale information was at most a minute).</w:t>
      </w:r>
    </w:p>
    <w:p w:rsidR="00942973" w:rsidRDefault="00942973" w:rsidP="00942973"/>
    <w:p w:rsidR="00942973" w:rsidRDefault="00942973" w:rsidP="00942973">
      <w:r>
        <w:t xml:space="preserve">In the case the bootstrap server went offline, peers also routinely compared their peer lists with other peers to ensure details matched – refusing to </w:t>
      </w:r>
      <w:r w:rsidR="00AD315F">
        <w:t>transmit</w:t>
      </w:r>
      <w:r>
        <w:t xml:space="preserve"> to a peer whose details didn’t to prevent a rogue peer.</w:t>
      </w:r>
    </w:p>
    <w:p w:rsidR="00763D34" w:rsidRDefault="00763D34" w:rsidP="00560EA3"/>
    <w:p w:rsidR="00ED1EB6" w:rsidRDefault="00ED1EB6" w:rsidP="00ED1EB6">
      <w:pPr>
        <w:pStyle w:val="Heading4"/>
      </w:pPr>
      <w:bookmarkStart w:id="77" w:name="_Toc485747301"/>
      <w:r>
        <w:t xml:space="preserve">Keep </w:t>
      </w:r>
      <w:r w:rsidR="00DE4BEB">
        <w:t>a</w:t>
      </w:r>
      <w:r>
        <w:t>live</w:t>
      </w:r>
      <w:bookmarkEnd w:id="77"/>
    </w:p>
    <w:p w:rsidR="00ED1EB6" w:rsidRDefault="00EC313B" w:rsidP="00560EA3">
      <w:r>
        <w:t xml:space="preserve">An important feature of the P2P network was to keep track of peers that had disconnected from the network. As disconnected peers were by definition unable to reach any other peers through the internet, there was no way for the disconnected peer to inform current peers about the change in status of the peer. </w:t>
      </w:r>
    </w:p>
    <w:p w:rsidR="00EC313B" w:rsidRDefault="00EC313B" w:rsidP="00560EA3"/>
    <w:p w:rsidR="00EC313B" w:rsidRDefault="00EC313B" w:rsidP="00560EA3">
      <w:r>
        <w:t xml:space="preserve">Hence, a software dead man’s switch was implemented for all peers. The implementation revolved around peers having to send keep alive packets to both the bootstrapping server and other peers. Otherwise, a peer would be marked as inactive by other peers after a period of not receiving any keep alive packets. Inactive peers would then not be recipient of any license plates to prevent wasted time in trying to contact the peer, only to result in a timeout. After an extended </w:t>
      </w:r>
      <w:r>
        <w:lastRenderedPageBreak/>
        <w:t xml:space="preserve">period of not receiving any keep alive packets, the disconnected peer would be </w:t>
      </w:r>
      <w:r w:rsidR="00F25B70">
        <w:t>deleted from the database</w:t>
      </w:r>
      <w:r>
        <w:t>. This implementation ensured the peer lists of all the peers in the network could not be cluttered with disconnected peers</w:t>
      </w:r>
      <w:r w:rsidR="00F25B70">
        <w:t>, as well as stale and old peers</w:t>
      </w:r>
      <w:r>
        <w:t>.</w:t>
      </w:r>
    </w:p>
    <w:p w:rsidR="00763D34" w:rsidRDefault="00763D34" w:rsidP="00560EA3"/>
    <w:p w:rsidR="00ED1EB6" w:rsidRDefault="00ED1EB6" w:rsidP="00ED1EB6">
      <w:pPr>
        <w:pStyle w:val="Heading4"/>
      </w:pPr>
      <w:bookmarkStart w:id="78" w:name="_Toc485747302"/>
      <w:r>
        <w:t>Sharing plates</w:t>
      </w:r>
      <w:bookmarkEnd w:id="78"/>
    </w:p>
    <w:p w:rsidR="00560EA3" w:rsidRDefault="00E6497B" w:rsidP="00560EA3">
      <w:r>
        <w:t>The main objective of the P2P network was to share detected license plates across all peers. Implementing the plate sharing command was straightforward.</w:t>
      </w:r>
    </w:p>
    <w:p w:rsidR="00E6497B" w:rsidRDefault="00E6497B" w:rsidP="00560EA3"/>
    <w:p w:rsidR="00E6497B" w:rsidRDefault="00E6497B" w:rsidP="00560EA3">
      <w:r>
        <w:t xml:space="preserve">Every minute, plates that were marked as unsent was tallied up, and sorted per their respective source peer. This list was then sent to each peer with the peer’s token in the header of the request, with the small modification that plates from the destination peer would not be re-sent to themselves. Upon a successful HTTP return code from </w:t>
      </w:r>
      <w:r w:rsidR="00F017DA">
        <w:t>all peers</w:t>
      </w:r>
      <w:r>
        <w:t xml:space="preserve">, the </w:t>
      </w:r>
      <w:r w:rsidR="00F017DA">
        <w:t>plate object was marked as sent. Otherwise, if at least one peer failed to receive the plates, the plate object was kept as unsent, ready for re-sending in the next iteration of the command being run.</w:t>
      </w:r>
    </w:p>
    <w:p w:rsidR="008A42A0" w:rsidRDefault="008A42A0" w:rsidP="00560EA3"/>
    <w:p w:rsidR="008A42A0" w:rsidRDefault="008A42A0" w:rsidP="008A42A0">
      <w:pPr>
        <w:pStyle w:val="Heading4"/>
      </w:pPr>
      <w:r>
        <w:t>Modifying trust scores</w:t>
      </w:r>
    </w:p>
    <w:p w:rsidR="00F25B70" w:rsidRDefault="00F25B70" w:rsidP="00F25B70">
      <w:r>
        <w:t xml:space="preserve">This section specifies the </w:t>
      </w:r>
      <w:r w:rsidR="007A7B83">
        <w:t xml:space="preserve">implementation of the </w:t>
      </w:r>
      <w:r>
        <w:t>action of a peer in modifying other peer’s trust scores. For the implementation of the trust system itself, a more in-depth explanation can be found in section XXX.</w:t>
      </w:r>
    </w:p>
    <w:p w:rsidR="00F25B70" w:rsidRDefault="00F25B70" w:rsidP="00F25B70"/>
    <w:p w:rsidR="008A42A0" w:rsidRDefault="00F25B70" w:rsidP="008A42A0">
      <w:r>
        <w:t>To modify a peer’s trust, u</w:t>
      </w:r>
      <w:r w:rsidR="00BF5394">
        <w:t>pon receipt of license plates from an external peer’s transmission, the external peer’s local trust score would increase if at least one of the received plates matched a plate detected by the local peer. If not, the trust was decreased.</w:t>
      </w:r>
      <w:r>
        <w:t xml:space="preserve"> Not receiving keep alive packets after a while also triggered a decrease in trust.</w:t>
      </w:r>
    </w:p>
    <w:p w:rsidR="008A42A0" w:rsidRPr="008A42A0" w:rsidRDefault="008A42A0" w:rsidP="008A42A0"/>
    <w:p w:rsidR="008A42A0" w:rsidRDefault="008A42A0" w:rsidP="008A42A0">
      <w:pPr>
        <w:pStyle w:val="Heading4"/>
      </w:pPr>
      <w:r>
        <w:t>Detecting violations</w:t>
      </w:r>
    </w:p>
    <w:p w:rsidR="00560EA3" w:rsidRDefault="00EC65C2" w:rsidP="00560EA3">
      <w:r>
        <w:t>After the sharing of license plates with all neighbouring peers and the modification of trust scores, the final step of the intra peer commands was to detect any speeding cars from the license plates gotten from all peers.</w:t>
      </w:r>
    </w:p>
    <w:p w:rsidR="00EC65C2" w:rsidRDefault="00EC65C2" w:rsidP="00560EA3"/>
    <w:p w:rsidR="00EC65C2" w:rsidRDefault="00EC65C2" w:rsidP="00560EA3">
      <w:r>
        <w:t>As the project specification specifies detecting violations using an average speed method, the equation of speed = distance / time was used. Plates from the local peer and plates from external peers were sorted in two lists, before a comparison between the two sets revealed matching plates. For each matching plate, the time</w:t>
      </w:r>
      <w:r w:rsidR="00411334">
        <w:t xml:space="preserve"> </w:t>
      </w:r>
      <w:r>
        <w:t xml:space="preserve">delta was calculated as the time difference in the times of </w:t>
      </w:r>
      <w:r w:rsidR="00411334">
        <w:t>detection</w:t>
      </w:r>
      <w:r>
        <w:t xml:space="preserve"> of the two plates. The distance between the two peers was then calculated using the Google </w:t>
      </w:r>
      <w:r>
        <w:lastRenderedPageBreak/>
        <w:t xml:space="preserve">Maps Directions API, which returned </w:t>
      </w:r>
      <w:r w:rsidR="00B7445D">
        <w:t xml:space="preserve">the road distance between the two peers as opposed to the birds-eye distance. Therefore, an average speed could </w:t>
      </w:r>
      <w:r w:rsidR="00411334">
        <w:t xml:space="preserve">then </w:t>
      </w:r>
      <w:r w:rsidR="00B7445D">
        <w:t>be calculated.</w:t>
      </w:r>
    </w:p>
    <w:p w:rsidR="00B7445D" w:rsidRDefault="00B7445D" w:rsidP="00560EA3"/>
    <w:p w:rsidR="00B7445D" w:rsidRDefault="00B7445D" w:rsidP="00560EA3">
      <w:r>
        <w:t xml:space="preserve">As access to the Google Maps Speed Limit API could not be obtained with the project budget (premium API licenses started at USD $10000), an assumption had to be made in that all roads were deemed to have a speed limit of 30 miles per hour. </w:t>
      </w:r>
      <w:r w:rsidR="00411334">
        <w:t>Since s</w:t>
      </w:r>
      <w:r>
        <w:t>ome residential roads have a lower speed limit of 20 miles per hour, this speed limit was added to the settings to be easily changed if needed.</w:t>
      </w:r>
    </w:p>
    <w:p w:rsidR="00B7445D" w:rsidRDefault="00B7445D" w:rsidP="00560EA3"/>
    <w:p w:rsidR="00B7445D" w:rsidRDefault="00B7445D" w:rsidP="00560EA3">
      <w:r>
        <w:t>Before a comparison of the average speed of the two matching cars and the speed limit as specified in the settings</w:t>
      </w:r>
      <w:r w:rsidR="00411334">
        <w:t xml:space="preserve"> was made</w:t>
      </w:r>
      <w:r>
        <w:t xml:space="preserve">, a small percentage of the speed limit was added on top of the existing speed limit to emulate the 10% that police officers add to the speed limit in real life speed cameras </w:t>
      </w:r>
      <w:r>
        <w:fldChar w:fldCharType="begin"/>
      </w:r>
      <w:r>
        <w:instrText xml:space="preserve"> ADDIN ZOTERO_ITEM CSL_CITATION {"citationID":"apak7p65nq","properties":{"formattedCitation":"[68]","plainCitation":"[68]"},"citationItems":[{"id":691,"uris":["http://zotero.org/users/2475447/items/3B4BHSB8"],"uri":["http://zotero.org/users/2475447/items/3B4BHSB8"],"itemData":{"id":691,"type":"article","title":"ACPO Speed Enforcement Policy Guidelines 2011 - 2015: Joining Forces for Safer Roads","URL":"https://www.cambs.police.uk/roadsafety/docs/201305-uoba-joining-forces-safer-roads.pdf","author":[{"family":"Association of Chief Police Officers","given":""}],"accessed":{"date-parts":[["2017",6,20]]}}}],"schema":"https://github.com/citation-style-language/schema/raw/master/csl-citation.json"} </w:instrText>
      </w:r>
      <w:r>
        <w:fldChar w:fldCharType="separate"/>
      </w:r>
      <w:r w:rsidRPr="00B7445D">
        <w:t>[68]</w:t>
      </w:r>
      <w:r>
        <w:fldChar w:fldCharType="end"/>
      </w:r>
      <w:r>
        <w:t>, mostly stemming from de</w:t>
      </w:r>
      <w:r w:rsidR="00411334">
        <w:t>vice tolerance margin of errors and uncertainties. For example, the system would not classify 32 mph as an i</w:t>
      </w:r>
      <w:r w:rsidR="00682DA6">
        <w:t>nfraction, whereas 33 mph would lead to a violation.</w:t>
      </w:r>
    </w:p>
    <w:p w:rsidR="00B7445D" w:rsidRDefault="00B7445D" w:rsidP="00560EA3"/>
    <w:p w:rsidR="00B7445D" w:rsidRDefault="00B7445D" w:rsidP="00560EA3">
      <w:r>
        <w:t>Cars that had an average speed over the speed limit + 10% were deemed to be violating the Highway Code, and led to an entry being made in the violations database table with the necessary details for prosecution (locations, speed, times, evidence).</w:t>
      </w:r>
    </w:p>
    <w:p w:rsidR="00BF5394" w:rsidRDefault="00BF5394" w:rsidP="00560EA3"/>
    <w:p w:rsidR="00560EA3" w:rsidRDefault="00560EA3" w:rsidP="00560EA3">
      <w:pPr>
        <w:pStyle w:val="Heading3"/>
      </w:pPr>
      <w:bookmarkStart w:id="79" w:name="_Toc485747303"/>
      <w:r>
        <w:t>Network Features and Security</w:t>
      </w:r>
      <w:bookmarkEnd w:id="79"/>
    </w:p>
    <w:p w:rsidR="008A4313" w:rsidRDefault="008A4313" w:rsidP="008A4313">
      <w:r>
        <w:t>Apart from the aforementioned tokens required for all requests being sent, the P2P network has a few added features to prevent rogue peers from obtaining license plates from peers without itself transmitting any license plates, along with features to prevent man-in-the-middle attacks where an attacker could theoretically modify the HTTP packets in transit.</w:t>
      </w:r>
    </w:p>
    <w:p w:rsidR="008A4313" w:rsidRPr="008A4313" w:rsidRDefault="008A4313" w:rsidP="008A4313"/>
    <w:p w:rsidR="005C5AB0" w:rsidRDefault="005C5AB0" w:rsidP="005C5AB0">
      <w:pPr>
        <w:pStyle w:val="Heading4"/>
      </w:pPr>
      <w:bookmarkStart w:id="80" w:name="_Toc485747304"/>
      <w:r>
        <w:t>Trust System</w:t>
      </w:r>
      <w:bookmarkEnd w:id="80"/>
    </w:p>
    <w:p w:rsidR="007A7B83" w:rsidRDefault="007A7B83" w:rsidP="005C5AB0">
      <w:r>
        <w:t>This section differs from the section detailing the modifying trust transaction as it entails the implementation of the design of the trust system, and not the implementation of a command that modified the trust of peers, a needed distinction.</w:t>
      </w:r>
    </w:p>
    <w:p w:rsidR="007A7B83" w:rsidRDefault="007A7B83" w:rsidP="005C5AB0"/>
    <w:p w:rsidR="005C5AB0" w:rsidRDefault="003049C6" w:rsidP="005C5AB0">
      <w:r>
        <w:t>One of the primary concerns during the design phase was the possibility of an attacker stealing leeching license plate data from peers without supplying any of their own, or an attacker sabotaging the network by bombarding the peers with fake license plates, thereby diluting the genuine license plates. A trust system was therefore implemented to combat this.</w:t>
      </w:r>
      <w:r w:rsidR="002975B8">
        <w:t xml:space="preserve"> </w:t>
      </w:r>
      <w:r w:rsidR="00093744">
        <w:t xml:space="preserve">Echoing </w:t>
      </w:r>
      <w:r w:rsidR="00093744" w:rsidRPr="00093744">
        <w:rPr>
          <w:color w:val="FF0000"/>
        </w:rPr>
        <w:t>section XXX</w:t>
      </w:r>
      <w:r w:rsidR="00093744">
        <w:t xml:space="preserve">, each peer had a local </w:t>
      </w:r>
      <w:r w:rsidR="00093744">
        <w:lastRenderedPageBreak/>
        <w:t>set of trust scores for each other peer, and would only distribute and accept plates from peers that had a score over a certain threshold.</w:t>
      </w:r>
    </w:p>
    <w:p w:rsidR="003049C6" w:rsidRDefault="003049C6" w:rsidP="005C5AB0"/>
    <w:p w:rsidR="000323CE" w:rsidRDefault="003049C6" w:rsidP="005C5AB0">
      <w:r>
        <w:t xml:space="preserve">Every peer, upon successful registration, started </w:t>
      </w:r>
      <w:r w:rsidR="000323CE">
        <w:t>off with a set amount of trust – a necessary assumption. Although logically</w:t>
      </w:r>
      <w:r w:rsidR="002975B8">
        <w:t>,</w:t>
      </w:r>
      <w:r w:rsidR="000323CE">
        <w:t xml:space="preserve"> a newly registered peer should have no trust at all, a deadlock situation </w:t>
      </w:r>
      <w:r w:rsidR="002975B8">
        <w:t>occurred</w:t>
      </w:r>
      <w:r w:rsidR="000323CE">
        <w:t xml:space="preserve"> if a couple of peers registered at the same time at a time </w:t>
      </w:r>
      <w:r w:rsidR="002975B8">
        <w:t>when</w:t>
      </w:r>
      <w:r w:rsidR="000323CE">
        <w:t xml:space="preserve"> the network was devoid of any peers. No peer </w:t>
      </w:r>
      <w:r w:rsidR="002975B8">
        <w:t>had</w:t>
      </w:r>
      <w:r w:rsidR="000323CE">
        <w:t xml:space="preserve"> enough trust to transmit to other peers, and no peer </w:t>
      </w:r>
      <w:r w:rsidR="002975B8">
        <w:t>received</w:t>
      </w:r>
      <w:r w:rsidR="000323CE">
        <w:t xml:space="preserve"> any plates from the new peers as everyone </w:t>
      </w:r>
      <w:r w:rsidR="002975B8">
        <w:t>had a trust of zero – hence the implementation that every peer started off with a non-zero trust value.</w:t>
      </w:r>
    </w:p>
    <w:p w:rsidR="000323CE" w:rsidRDefault="000323CE" w:rsidP="005C5AB0"/>
    <w:p w:rsidR="003049C6" w:rsidRDefault="003049C6" w:rsidP="005C5AB0">
      <w:r>
        <w:t>If a peer’s trust was over a pre-defined threshold, license plates could travel to and from other peers. If a plate from a peer matches a locally detected plate, the trust of the source peer was increased by a pre-defined amount. Hence, the perfect world, the trust of all peers would keep rising.</w:t>
      </w:r>
    </w:p>
    <w:p w:rsidR="003049C6" w:rsidRDefault="003049C6" w:rsidP="005C5AB0"/>
    <w:p w:rsidR="003049C6" w:rsidRDefault="003049C6" w:rsidP="005C5AB0">
      <w:r>
        <w:t xml:space="preserve">However, upon a period of there being no license plates received from a peer, or if none of the license plates from a peer matched any of the locally detected plates, the trust of the peer was slowly decreased. A ratio was used to decrease the trust instead of a flat amount, to ensure that the amount of trust gained for a matching plate already outweighed the amount of trust lost through no matching plates or no plates at all. </w:t>
      </w:r>
    </w:p>
    <w:p w:rsidR="003B3970" w:rsidRDefault="003B3970" w:rsidP="005C5AB0"/>
    <w:p w:rsidR="003B3970" w:rsidRDefault="003B3970" w:rsidP="005C5AB0"/>
    <w:p w:rsidR="003049C6" w:rsidRDefault="008435B9" w:rsidP="003049C6">
      <w:pPr>
        <w:keepNext/>
      </w:pPr>
      <w:r>
        <w:rPr>
          <w:noProof/>
          <w:lang w:eastAsia="en-GB"/>
        </w:rPr>
        <w:lastRenderedPageBreak/>
        <w:drawing>
          <wp:inline distT="0" distB="0" distL="0" distR="0">
            <wp:extent cx="5399315" cy="3467100"/>
            <wp:effectExtent l="190500" t="190500" r="182880" b="190500"/>
            <wp:docPr id="3" name="Picture 3" descr="http://mufff.in/i/0e8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0e8348.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1728"/>
                    <a:stretch/>
                  </pic:blipFill>
                  <pic:spPr bwMode="auto">
                    <a:xfrm>
                      <a:off x="0" y="0"/>
                      <a:ext cx="5400040" cy="346756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049C6" w:rsidRDefault="003049C6" w:rsidP="007A7B83">
      <w:pPr>
        <w:pStyle w:val="Caption"/>
      </w:pPr>
      <w:r>
        <w:t xml:space="preserve">Figure </w:t>
      </w:r>
      <w:r>
        <w:fldChar w:fldCharType="begin"/>
      </w:r>
      <w:r>
        <w:instrText xml:space="preserve"> SEQ Figure \* ARABIC </w:instrText>
      </w:r>
      <w:r>
        <w:fldChar w:fldCharType="separate"/>
      </w:r>
      <w:r w:rsidR="00A24C5D">
        <w:rPr>
          <w:noProof/>
        </w:rPr>
        <w:t>15</w:t>
      </w:r>
      <w:r>
        <w:fldChar w:fldCharType="end"/>
      </w:r>
      <w:r>
        <w:t>: Trust Decay using a ratio of 0.99, applied every minute</w:t>
      </w:r>
      <w:r w:rsidR="000323CE">
        <w:t xml:space="preserve"> (genuine peer (1min) is truncated)</w:t>
      </w:r>
    </w:p>
    <w:p w:rsidR="003049C6" w:rsidRDefault="003049C6" w:rsidP="005C5AB0">
      <w:r w:rsidRPr="00AD315F">
        <w:rPr>
          <w:color w:val="FF0000"/>
        </w:rPr>
        <w:t xml:space="preserve">Figure XXX </w:t>
      </w:r>
      <w:r w:rsidR="00093744">
        <w:t>represents</w:t>
      </w:r>
      <w:r>
        <w:t xml:space="preserve"> </w:t>
      </w:r>
      <w:r w:rsidR="00093744">
        <w:t>the trust system in action. The three lines correspond to the trust of a rogue peer</w:t>
      </w:r>
      <w:r w:rsidR="005A638D">
        <w:t xml:space="preserve"> (no matching plates whatsoever)</w:t>
      </w:r>
      <w:r w:rsidR="00AD315F">
        <w:t xml:space="preserve">, a peer with matching plates every minute, and a peer with matching plates every 10 minutes. </w:t>
      </w:r>
      <w:r w:rsidR="00093744">
        <w:t>From the figure, c</w:t>
      </w:r>
      <w:r w:rsidR="00AD315F">
        <w:t>learly, if peers continue</w:t>
      </w:r>
      <w:r w:rsidR="00093744">
        <w:t xml:space="preserve">d to </w:t>
      </w:r>
      <w:r w:rsidR="00F840EE">
        <w:t>transmit</w:t>
      </w:r>
      <w:r w:rsidR="00AD315F">
        <w:t xml:space="preserve"> matching plates, the trust will never fall below the threshold</w:t>
      </w:r>
      <w:r w:rsidR="00093744">
        <w:t xml:space="preserve"> (shown by the dotted line)</w:t>
      </w:r>
      <w:r w:rsidR="00AD315F">
        <w:t xml:space="preserve">. However, if a peer </w:t>
      </w:r>
      <w:r w:rsidR="00093744">
        <w:t>did</w:t>
      </w:r>
      <w:r w:rsidR="00AD315F">
        <w:t xml:space="preserve"> not </w:t>
      </w:r>
      <w:r w:rsidR="00F840EE">
        <w:t>transmit</w:t>
      </w:r>
      <w:r w:rsidR="00AD315F">
        <w:t xml:space="preserve"> any matching plates, the trust </w:t>
      </w:r>
      <w:r w:rsidR="00093744">
        <w:t xml:space="preserve">soon fell below </w:t>
      </w:r>
      <w:r w:rsidR="00AD315F">
        <w:t>the threshold</w:t>
      </w:r>
      <w:r w:rsidR="00093744">
        <w:t xml:space="preserve"> (in</w:t>
      </w:r>
      <w:r w:rsidR="00AD315F">
        <w:t xml:space="preserve"> approx</w:t>
      </w:r>
      <w:r w:rsidR="00093744">
        <w:t>imately</w:t>
      </w:r>
      <w:r w:rsidR="00AD315F">
        <w:t xml:space="preserve"> 3 hours), with the only redemption being increasing the trust again through </w:t>
      </w:r>
      <w:r w:rsidR="00F840EE">
        <w:t>transmitting</w:t>
      </w:r>
      <w:r w:rsidR="00AD315F">
        <w:t xml:space="preserve"> matching plates.</w:t>
      </w:r>
    </w:p>
    <w:p w:rsidR="00F61846" w:rsidRDefault="00F61846" w:rsidP="005C5AB0"/>
    <w:p w:rsidR="00F61846" w:rsidRDefault="00F61846" w:rsidP="00F61846">
      <w:pPr>
        <w:pStyle w:val="Caption"/>
      </w:pPr>
      <w:r>
        <w:t xml:space="preserve">Table </w:t>
      </w:r>
      <w:r>
        <w:fldChar w:fldCharType="begin"/>
      </w:r>
      <w:r>
        <w:instrText xml:space="preserve"> SEQ Table \* ARABIC </w:instrText>
      </w:r>
      <w:r>
        <w:fldChar w:fldCharType="separate"/>
      </w:r>
      <w:r w:rsidR="00327CCA">
        <w:rPr>
          <w:noProof/>
        </w:rPr>
        <w:t>5</w:t>
      </w:r>
      <w:r>
        <w:fldChar w:fldCharType="end"/>
      </w:r>
      <w:r>
        <w:t>: Example modifying trust scores with genuine peer</w:t>
      </w:r>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LTZ 1077</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PB12OFF</w:t>
            </w:r>
          </w:p>
        </w:tc>
        <w:tc>
          <w:tcPr>
            <w:tcW w:w="2831" w:type="dxa"/>
          </w:tcPr>
          <w:p w:rsidR="00F61846" w:rsidRPr="00F877E1" w:rsidRDefault="00F61846" w:rsidP="006144A8">
            <w:pPr>
              <w:cnfStyle w:val="000000000000" w:firstRow="0" w:lastRow="0" w:firstColumn="0" w:lastColumn="0" w:oddVBand="0" w:evenVBand="0" w:oddHBand="0" w:evenHBand="0" w:firstRowFirstColumn="0" w:firstRowLastColumn="0" w:lastRowFirstColumn="0" w:lastRowLastColumn="0"/>
              <w:rPr>
                <w:b/>
                <w:u w:val="single"/>
              </w:rPr>
            </w:pPr>
            <w:r w:rsidRPr="00F877E1">
              <w:rPr>
                <w:b/>
                <w:u w:val="single"/>
              </w:rPr>
              <w:t>PB12OFF</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rsidRPr="00F877E1">
              <w:rPr>
                <w:b/>
                <w:u w:val="single"/>
              </w:rPr>
              <w:t>DB16QAZ</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BB55LPE</w:t>
            </w:r>
            <w:r w:rsidRPr="007A7B83">
              <w:rPr>
                <w:b/>
              </w:rPr>
              <w:t xml:space="preserve"> </w:t>
            </w:r>
          </w:p>
        </w:tc>
      </w:tr>
    </w:tbl>
    <w:p w:rsidR="00F61846" w:rsidRDefault="00F61846" w:rsidP="00F61846"/>
    <w:p w:rsidR="00F61846" w:rsidRDefault="00F61846" w:rsidP="00F61846">
      <w:r>
        <w:t xml:space="preserve">Another example, </w:t>
      </w:r>
      <w:r w:rsidRPr="007A7B83">
        <w:rPr>
          <w:color w:val="FF0000"/>
        </w:rPr>
        <w:t>Table 5</w:t>
      </w:r>
      <w:r>
        <w:t xml:space="preserve"> would lead to the trust score being increased as at least one plate matched.</w:t>
      </w:r>
      <w:r w:rsidR="00F877E1">
        <w:t xml:space="preserve"> Matching plates are bolded and underlined for clarity.</w:t>
      </w:r>
    </w:p>
    <w:p w:rsidR="00F61846" w:rsidRDefault="00F61846" w:rsidP="00F61846">
      <w:pPr>
        <w:pStyle w:val="Caption"/>
        <w:jc w:val="both"/>
      </w:pPr>
    </w:p>
    <w:p w:rsidR="00F61846" w:rsidRDefault="00F61846" w:rsidP="00F61846">
      <w:pPr>
        <w:pStyle w:val="Caption"/>
      </w:pPr>
      <w:r>
        <w:t xml:space="preserve">Table </w:t>
      </w:r>
      <w:r>
        <w:fldChar w:fldCharType="begin"/>
      </w:r>
      <w:r>
        <w:instrText xml:space="preserve"> SEQ Table \* ARABIC </w:instrText>
      </w:r>
      <w:r>
        <w:fldChar w:fldCharType="separate"/>
      </w:r>
      <w:r w:rsidR="00327CCA">
        <w:rPr>
          <w:noProof/>
        </w:rPr>
        <w:t>6</w:t>
      </w:r>
      <w:r>
        <w:fldChar w:fldCharType="end"/>
      </w:r>
      <w:r>
        <w:t>: Example modifying trust score with rogue peer</w:t>
      </w:r>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XXXXXXX</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PB12OFF</w:t>
            </w:r>
          </w:p>
        </w:tc>
        <w:tc>
          <w:tcPr>
            <w:tcW w:w="2831" w:type="dxa"/>
          </w:tcPr>
          <w:p w:rsidR="00F61846" w:rsidRPr="00F61846" w:rsidRDefault="00F61846" w:rsidP="006144A8">
            <w:pPr>
              <w:cnfStyle w:val="000000000000" w:firstRow="0" w:lastRow="0" w:firstColumn="0" w:lastColumn="0" w:oddVBand="0" w:evenVBand="0" w:oddHBand="0" w:evenHBand="0" w:firstRowFirstColumn="0" w:firstRowLastColumn="0" w:lastRowFirstColumn="0" w:lastRowLastColumn="0"/>
            </w:pPr>
            <w:r w:rsidRPr="00F61846">
              <w:t>TEST123</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Pr="00F61846" w:rsidRDefault="00F61846" w:rsidP="006144A8">
            <w:pPr>
              <w:cnfStyle w:val="000000100000" w:firstRow="0" w:lastRow="0" w:firstColumn="0" w:lastColumn="0" w:oddVBand="0" w:evenVBand="0" w:oddHBand="1" w:evenHBand="0" w:firstRowFirstColumn="0" w:firstRowLastColumn="0" w:lastRowFirstColumn="0" w:lastRowLastColumn="0"/>
            </w:pPr>
            <w:r>
              <w:t>!@#$%^&amp;*()</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NOT_A_PLATE</w:t>
            </w:r>
            <w:r w:rsidRPr="007A7B83">
              <w:rPr>
                <w:b/>
              </w:rPr>
              <w:t xml:space="preserve"> </w:t>
            </w:r>
          </w:p>
        </w:tc>
      </w:tr>
    </w:tbl>
    <w:p w:rsidR="00F61846" w:rsidRDefault="00F61846" w:rsidP="005C5AB0"/>
    <w:p w:rsidR="00F61846" w:rsidRDefault="00F61846" w:rsidP="005C5AB0">
      <w:r>
        <w:t xml:space="preserve">Likewise, the rogue peer attempting to flood the network with random plates in </w:t>
      </w:r>
      <w:r w:rsidRPr="00F61846">
        <w:rPr>
          <w:color w:val="FF0000"/>
        </w:rPr>
        <w:t xml:space="preserve">Table 6 </w:t>
      </w:r>
      <w:r>
        <w:t>would lead to a decreased trust score and eventually an untrusted peer.</w:t>
      </w:r>
    </w:p>
    <w:p w:rsidR="005C5AB0" w:rsidRDefault="005C5AB0" w:rsidP="005C5AB0"/>
    <w:p w:rsidR="005C5AB0" w:rsidRPr="005C5AB0" w:rsidRDefault="005C5AB0" w:rsidP="005C5AB0">
      <w:pPr>
        <w:pStyle w:val="Heading4"/>
      </w:pPr>
      <w:bookmarkStart w:id="81" w:name="_Toc485747305"/>
      <w:r>
        <w:t>Encryption</w:t>
      </w:r>
      <w:bookmarkEnd w:id="81"/>
    </w:p>
    <w:p w:rsidR="000E4B37" w:rsidRDefault="000E4B37" w:rsidP="000E4B37">
      <w:r>
        <w:t xml:space="preserve">The cryptography library’s Fernet AES 128bit encryption </w:t>
      </w:r>
      <w:r w:rsidR="00C735E6">
        <w:t>was</w:t>
      </w:r>
      <w:r>
        <w:t xml:space="preserve">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which contains the message in a form that can't be read or altered without the key”</w:t>
      </w:r>
      <w:r>
        <w:t xml:space="preserve"> </w:t>
      </w:r>
      <w:r>
        <w:fldChar w:fldCharType="begin"/>
      </w:r>
      <w:r w:rsidR="00B7445D">
        <w:instrText xml:space="preserve"> ADDIN ZOTERO_ITEM CSL_CITATION {"citationID":"a2lpfdq1o6m","properties":{"formattedCitation":"[69]","plainCitation":"[69]"},"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B7445D" w:rsidRPr="00B7445D">
        <w:t>[69]</w:t>
      </w:r>
      <w:r>
        <w:fldChar w:fldCharType="end"/>
      </w:r>
      <w:r w:rsidRPr="00223E5C">
        <w:t>.</w:t>
      </w:r>
      <w:r w:rsidR="007E030B">
        <w:t xml:space="preserve"> This encryption </w:t>
      </w:r>
      <w:r w:rsidR="00CD6A8B">
        <w:t>process was done on all objects (JSON) b</w:t>
      </w:r>
      <w:r w:rsidR="007E030B">
        <w:t>efore any external transmission – that is, to other peers, or the bootstrap server, therefore preventing anyone with a packet sniffer or packet interception software to e</w:t>
      </w:r>
      <w:r w:rsidR="002C3844">
        <w:t>dit the HTTP request in transit. The fact that the HTTP request in transit cannot be decrypted was extremely useful as this project does not utilise HTTPS for the complexity in each user having to get their own certificate (</w:t>
      </w:r>
      <w:r w:rsidR="002C3844" w:rsidRPr="002C3844">
        <w:rPr>
          <w:color w:val="FF0000"/>
        </w:rPr>
        <w:t>section XXX</w:t>
      </w:r>
      <w:r w:rsidR="00CD6A8B">
        <w:t xml:space="preserve">); encrypting all data before transmission prevents any rogue hackers from trying to frame a vehicle as speeding by modifying a peer’s license plate data </w:t>
      </w:r>
      <w:r w:rsidR="006E3C26">
        <w:t>transaction with other peers</w:t>
      </w:r>
      <w:r w:rsidR="00CD6A8B">
        <w:t>.</w:t>
      </w:r>
    </w:p>
    <w:p w:rsidR="00CD6A8B" w:rsidRDefault="00CD6A8B" w:rsidP="000E4B37"/>
    <w:p w:rsidR="00CD6A8B" w:rsidRDefault="00CD6A8B" w:rsidP="000E4B37">
      <w:r>
        <w:t>The received encrypted JSON object is decrypted by reversing all the encryption procedures with the same key that was used in encryption.</w:t>
      </w:r>
    </w:p>
    <w:p w:rsidR="00F64C92" w:rsidRDefault="00F64C92" w:rsidP="00CD2796"/>
    <w:p w:rsidR="004E5DFD" w:rsidRDefault="00F64C92" w:rsidP="00DE4BEB">
      <w:pPr>
        <w:pStyle w:val="Heading2"/>
      </w:pPr>
      <w:bookmarkStart w:id="82" w:name="_Toc485747306"/>
      <w:r>
        <w:lastRenderedPageBreak/>
        <w:t>Web Interface</w:t>
      </w:r>
      <w:bookmarkEnd w:id="82"/>
    </w:p>
    <w:p w:rsidR="00B15F7D" w:rsidRDefault="00B15F7D" w:rsidP="00B15F7D">
      <w:pPr>
        <w:keepNext/>
      </w:pPr>
      <w:r>
        <w:rPr>
          <w:noProof/>
          <w:lang w:eastAsia="en-GB"/>
        </w:rPr>
        <w:drawing>
          <wp:inline distT="0" distB="0" distL="0" distR="0">
            <wp:extent cx="5400040" cy="28098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B15F7D" w:rsidRDefault="00B15F7D" w:rsidP="007A7B83">
      <w:pPr>
        <w:pStyle w:val="Caption"/>
        <w:rPr>
          <w:lang w:val="en-US"/>
        </w:rPr>
      </w:pPr>
      <w:r>
        <w:t xml:space="preserve">Figure </w:t>
      </w:r>
      <w:r>
        <w:fldChar w:fldCharType="begin"/>
      </w:r>
      <w:r>
        <w:instrText xml:space="preserve"> SEQ Figure \* ARABIC </w:instrText>
      </w:r>
      <w:r>
        <w:fldChar w:fldCharType="separate"/>
      </w:r>
      <w:r w:rsidR="00A24C5D">
        <w:rPr>
          <w:noProof/>
        </w:rPr>
        <w:t>16</w:t>
      </w:r>
      <w:r>
        <w:fldChar w:fldCharType="end"/>
      </w:r>
      <w:r>
        <w:t>: Flow of data in web interface</w:t>
      </w:r>
    </w:p>
    <w:p w:rsidR="00E30D0E" w:rsidRDefault="00E30D0E" w:rsidP="00E30D0E">
      <w:pPr>
        <w:rPr>
          <w:lang w:val="en-US"/>
        </w:rPr>
      </w:pPr>
      <w:r w:rsidRPr="00E30D0E">
        <w:rPr>
          <w:lang w:val="en-US"/>
        </w:rPr>
        <w:t xml:space="preserve">The function of the web interface is to provide a link between the database data of the P2P network and the user through a graphical user interface. </w:t>
      </w:r>
      <w:r w:rsidR="00306B9C" w:rsidRPr="00306B9C">
        <w:rPr>
          <w:color w:val="FF0000"/>
          <w:lang w:val="en-US"/>
        </w:rPr>
        <w:t>Figure 9</w:t>
      </w:r>
      <w:r w:rsidR="00306B9C">
        <w:rPr>
          <w:lang w:val="en-US"/>
        </w:rPr>
        <w:t xml:space="preserve"> </w:t>
      </w:r>
      <w:r>
        <w:rPr>
          <w:lang w:val="en-US"/>
        </w:rPr>
        <w:t>depicts this relationship.</w:t>
      </w:r>
      <w:r w:rsidR="00BB1D2E">
        <w:rPr>
          <w:lang w:val="en-US"/>
        </w:rPr>
        <w:t xml:space="preserve"> </w:t>
      </w:r>
      <w:r w:rsidR="00867325">
        <w:rPr>
          <w:lang w:val="en-US"/>
        </w:rPr>
        <w:t>The main component of the web interface was a dashboard, where the user could modify settings, view peer details, and operate the P2P network manually. A peer map was also created to show the locations of all the peers in the network. Lastly, the violations page presented a list of speeding violations, along with a button to post on social networks as per the project specifications.</w:t>
      </w:r>
      <w:r w:rsidR="00D71717">
        <w:rPr>
          <w:lang w:val="en-US"/>
        </w:rPr>
        <w:t xml:space="preserve"> Non-essential pages are also </w:t>
      </w:r>
      <w:r w:rsidR="00F52DAF">
        <w:rPr>
          <w:lang w:val="en-US"/>
        </w:rPr>
        <w:t>described in brief.</w:t>
      </w:r>
    </w:p>
    <w:p w:rsidR="00670362" w:rsidRPr="004E5DFD" w:rsidRDefault="00670362" w:rsidP="004E5DFD">
      <w:pPr>
        <w:rPr>
          <w:lang w:val="en-US"/>
        </w:rPr>
      </w:pPr>
    </w:p>
    <w:p w:rsidR="00EC7788" w:rsidRDefault="00EC7788" w:rsidP="00EC7788">
      <w:pPr>
        <w:pStyle w:val="Heading3"/>
      </w:pPr>
      <w:bookmarkStart w:id="83" w:name="_Toc485747307"/>
      <w:r>
        <w:t>Overall Principles</w:t>
      </w:r>
      <w:bookmarkEnd w:id="83"/>
      <w:r>
        <w:t xml:space="preserve"> </w:t>
      </w:r>
    </w:p>
    <w:p w:rsidR="00EC7788" w:rsidRPr="00670362" w:rsidRDefault="00707536" w:rsidP="00B274F8">
      <w:pPr>
        <w:rPr>
          <w:lang w:val="en-US"/>
        </w:rPr>
      </w:pPr>
      <w:r w:rsidRPr="00670362">
        <w:rPr>
          <w:lang w:val="en-US"/>
        </w:rPr>
        <w:t xml:space="preserve">This section refers to the design principles in </w:t>
      </w:r>
      <w:r w:rsidR="00BB1D2E" w:rsidRPr="00670362">
        <w:rPr>
          <w:color w:val="FF0000"/>
          <w:lang w:val="en-US"/>
        </w:rPr>
        <w:t>section XXXX</w:t>
      </w:r>
      <w:r w:rsidR="00C56EC4" w:rsidRPr="00670362">
        <w:rPr>
          <w:lang w:val="en-US"/>
        </w:rPr>
        <w:t xml:space="preserve">. </w:t>
      </w:r>
      <w:r w:rsidRPr="00670362">
        <w:rPr>
          <w:lang w:val="en-US"/>
        </w:rPr>
        <w:t>To tackle the compatibility with mobile problem</w:t>
      </w:r>
      <w:r w:rsidR="00670362">
        <w:rPr>
          <w:lang w:val="en-US"/>
        </w:rPr>
        <w:t xml:space="preserve"> 1.</w:t>
      </w:r>
      <w:r w:rsidRPr="00670362">
        <w:rPr>
          <w:lang w:val="en-US"/>
        </w:rPr>
        <w:t xml:space="preserve">, </w:t>
      </w:r>
      <w:r w:rsidR="00670362" w:rsidRPr="00670362">
        <w:rPr>
          <w:i/>
          <w:lang w:val="en-US"/>
        </w:rPr>
        <w:t>“Compatibility with mobile devices for viewing on multiple platforms”</w:t>
      </w:r>
      <w:r w:rsidRPr="00670362">
        <w:rPr>
          <w:lang w:val="en-US"/>
        </w:rPr>
        <w:t xml:space="preserve">, responsive web design was a priority in the development of the web interface. By utilizing viewports (show different amounts of data based on the device width and display density) as described in </w:t>
      </w:r>
      <w:r w:rsidRPr="00670362">
        <w:rPr>
          <w:lang w:val="en-US"/>
        </w:rPr>
        <w:fldChar w:fldCharType="begin"/>
      </w:r>
      <w:r w:rsidR="00B7445D">
        <w:rPr>
          <w:lang w:val="en-US"/>
        </w:rPr>
        <w:instrText xml:space="preserve"> ADDIN ZOTERO_ITEM CSL_CITATION {"citationID":"vnzZDGFG","properties":{"formattedCitation":"[70], [71]","plainCitation":"[70], [71]"},"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670362">
        <w:rPr>
          <w:lang w:val="en-US"/>
        </w:rPr>
        <w:fldChar w:fldCharType="separate"/>
      </w:r>
      <w:r w:rsidR="00B7445D" w:rsidRPr="00B7445D">
        <w:t>[70], [71]</w:t>
      </w:r>
      <w:r w:rsidRPr="00670362">
        <w:rPr>
          <w:lang w:val="en-US"/>
        </w:rPr>
        <w:fldChar w:fldCharType="end"/>
      </w:r>
      <w:r w:rsidRPr="00670362">
        <w:rPr>
          <w:lang w:val="en-US"/>
        </w:rPr>
        <w:t xml:space="preserve">, a responsive web design </w:t>
      </w:r>
      <w:r w:rsidR="00C56EC4" w:rsidRPr="00670362">
        <w:rPr>
          <w:lang w:val="en-US"/>
        </w:rPr>
        <w:t xml:space="preserve">that changes the location of buttons and images depending on device resolution </w:t>
      </w:r>
      <w:r w:rsidRPr="00670362">
        <w:rPr>
          <w:lang w:val="en-US"/>
        </w:rPr>
        <w:t xml:space="preserve">was created as a product of extensive testing on different resol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lastRenderedPageBreak/>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7A7B83">
      <w:pPr>
        <w:pStyle w:val="Caption"/>
        <w:rPr>
          <w:lang w:val="en-US"/>
        </w:rPr>
      </w:pPr>
      <w:r>
        <w:t xml:space="preserve">Figure </w:t>
      </w:r>
      <w:r>
        <w:fldChar w:fldCharType="begin"/>
      </w:r>
      <w:r>
        <w:instrText xml:space="preserve"> SEQ Figure \* ARABIC </w:instrText>
      </w:r>
      <w:r>
        <w:fldChar w:fldCharType="separate"/>
      </w:r>
      <w:r w:rsidR="00A24C5D">
        <w:rPr>
          <w:noProof/>
        </w:rPr>
        <w:t>17</w:t>
      </w:r>
      <w:r>
        <w:fldChar w:fldCharType="end"/>
      </w:r>
      <w:r>
        <w:t>: Responsive design based on device</w:t>
      </w:r>
      <w:r w:rsidR="00FE4C61">
        <w:t xml:space="preserve"> (top – desktop, bottom</w:t>
      </w:r>
      <w:r w:rsidR="00D63567">
        <w:t>, left to right</w:t>
      </w:r>
      <w:r w:rsidR="00FE4C61">
        <w:t xml:space="preserve"> – mobile)</w:t>
      </w:r>
    </w:p>
    <w:p w:rsidR="00707536" w:rsidRPr="002961AE" w:rsidRDefault="00707536" w:rsidP="00707536">
      <w:pPr>
        <w:rPr>
          <w:lang w:val="en-US"/>
        </w:rPr>
      </w:pPr>
      <w:r w:rsidRPr="00670362">
        <w:rPr>
          <w:lang w:val="en-US"/>
        </w:rPr>
        <w:t>To tackle the framework problem of 2.</w:t>
      </w:r>
      <w:r w:rsidR="00670362" w:rsidRPr="00670362">
        <w:rPr>
          <w:lang w:val="en-US"/>
        </w:rPr>
        <w:t xml:space="preserve">, </w:t>
      </w:r>
      <w:r w:rsidR="00670362" w:rsidRPr="00670362">
        <w:rPr>
          <w:i/>
          <w:lang w:val="en-US"/>
        </w:rPr>
        <w:t>“Use existing HTML styling frameworks to assist development”</w:t>
      </w:r>
      <w:r w:rsidRPr="002961AE">
        <w:rPr>
          <w:lang w:val="en-US"/>
        </w:rPr>
        <w:t xml:space="preserve">,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B7445D">
        <w:rPr>
          <w:lang w:val="en-US"/>
        </w:rPr>
        <w:instrText xml:space="preserve"> ADDIN ZOTERO_ITEM CSL_CITATION {"citationID":"a1elptq7so","properties":{"formattedCitation":"[72]","plainCitation":"[72]"},"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B7445D" w:rsidRPr="00B7445D">
        <w:t>[72]</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B7445D">
        <w:rPr>
          <w:lang w:val="en-US"/>
        </w:rPr>
        <w:instrText xml:space="preserve"> ADDIN ZOTERO_ITEM CSL_CITATION {"citationID":"ajs6h8alqi","properties":{"formattedCitation":"[73]","plainCitation":"[73]"},"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B7445D" w:rsidRPr="00B7445D">
        <w:t>[73]</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B7445D">
        <w:rPr>
          <w:lang w:val="en-US"/>
        </w:rPr>
        <w:instrText xml:space="preserve"> ADDIN ZOTERO_ITEM CSL_CITATION {"citationID":"a22eutbem9a","properties":{"formattedCitation":"[74]","plainCitation":"[74]"},"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B7445D" w:rsidRPr="00B7445D">
        <w:t>[74]</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r w:rsidR="00670362">
        <w:rPr>
          <w:lang w:val="en-US"/>
        </w:rPr>
        <w:t xml:space="preserve">, </w:t>
      </w:r>
      <w:r w:rsidR="00670362" w:rsidRPr="00670362">
        <w:rPr>
          <w:i/>
          <w:lang w:val="en-US"/>
        </w:rPr>
        <w:t>“Simple navigation buttons should provide directions to all parts of the website”.</w:t>
      </w:r>
    </w:p>
    <w:p w:rsidR="00707536" w:rsidRPr="002961AE" w:rsidRDefault="00707536" w:rsidP="00707536">
      <w:pPr>
        <w:rPr>
          <w:lang w:val="en-US"/>
        </w:rPr>
      </w:pPr>
    </w:p>
    <w:p w:rsidR="00AD0A42" w:rsidRDefault="00707536" w:rsidP="00707536">
      <w:pPr>
        <w:rPr>
          <w:lang w:val="en-US"/>
        </w:rPr>
      </w:pPr>
      <w:r w:rsidRPr="002961AE">
        <w:rPr>
          <w:lang w:val="en-US"/>
        </w:rPr>
        <w:t>No. 4</w:t>
      </w:r>
      <w:r w:rsidR="00670362">
        <w:rPr>
          <w:lang w:val="en-US"/>
        </w:rPr>
        <w:t xml:space="preserve">, </w:t>
      </w:r>
      <w:r w:rsidR="00670362" w:rsidRPr="00670362">
        <w:rPr>
          <w:i/>
          <w:lang w:val="en-US"/>
        </w:rPr>
        <w:t>“Prioritise reader comfort and readability of text, use neutral colours in graphs and text”</w:t>
      </w:r>
      <w:r w:rsidR="00670362">
        <w:rPr>
          <w:i/>
          <w:lang w:val="en-US"/>
        </w:rPr>
        <w:t>,</w:t>
      </w:r>
      <w:r w:rsidRPr="002961AE">
        <w:rPr>
          <w:lang w:val="en-US"/>
        </w:rPr>
        <w:t xml:space="preserve"> </w:t>
      </w:r>
      <w:r w:rsidR="00670362">
        <w:rPr>
          <w:lang w:val="en-US"/>
        </w:rPr>
        <w:t>was</w:t>
      </w:r>
      <w:r w:rsidRPr="002961AE">
        <w:rPr>
          <w:lang w:val="en-US"/>
        </w:rPr>
        <w:t xml:space="preserve"> quite subjective, however, effort was taken in adhering to the </w:t>
      </w:r>
      <w:r w:rsidRPr="002961AE">
        <w:rPr>
          <w:lang w:val="en-US"/>
        </w:rPr>
        <w:lastRenderedPageBreak/>
        <w:t xml:space="preserve">design principles shown in Chapters 2,4,5 of </w:t>
      </w:r>
      <w:r w:rsidRPr="002961AE">
        <w:rPr>
          <w:lang w:val="en-US"/>
        </w:rPr>
        <w:fldChar w:fldCharType="begin"/>
      </w:r>
      <w:r w:rsidR="00B7445D">
        <w:rPr>
          <w:lang w:val="en-US"/>
        </w:rPr>
        <w:instrText xml:space="preserve"> ADDIN ZOTERO_ITEM CSL_CITATION {"citationID":"a8sr98ukb7","properties":{"formattedCitation":"[75]","plainCitation":"[75]"},"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B7445D" w:rsidRPr="00B7445D">
        <w:t>[75]</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B7445D">
        <w:rPr>
          <w:lang w:val="en-US"/>
        </w:rPr>
        <w:instrText xml:space="preserve"> ADDIN ZOTERO_ITEM CSL_CITATION {"citationID":"a1ld3f2kdkq","properties":{"formattedCitation":"[75]","plainCitation":"[75]"},"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B7445D" w:rsidRPr="00B7445D">
        <w:t>[75]</w:t>
      </w:r>
      <w:r w:rsidRPr="002961AE">
        <w:rPr>
          <w:lang w:val="en-US"/>
        </w:rPr>
        <w:fldChar w:fldCharType="end"/>
      </w:r>
      <w:r w:rsidRPr="002961AE">
        <w:rPr>
          <w:lang w:val="en-US"/>
        </w:rPr>
        <w:t xml:space="preserve">. The web interface respects Bootstrap’s grid system and whitespace, and utilizes a modern font (Josefin Sans) along with short line lengths, to improve readability and usability </w:t>
      </w:r>
      <w:r w:rsidRPr="002961AE">
        <w:rPr>
          <w:lang w:val="en-US"/>
        </w:rPr>
        <w:fldChar w:fldCharType="begin"/>
      </w:r>
      <w:r w:rsidR="00B7445D">
        <w:rPr>
          <w:lang w:val="en-US"/>
        </w:rPr>
        <w:instrText xml:space="preserve"> ADDIN ZOTERO_ITEM CSL_CITATION {"citationID":"asmj8kgnoh","properties":{"formattedCitation":"[76]","plainCitation":"[76]"},"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B7445D" w:rsidRPr="00B7445D">
        <w:t>[76]</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84" w:name="_Toc485747308"/>
      <w:r>
        <w:rPr>
          <w:lang w:val="en-US"/>
        </w:rPr>
        <w:t>Dashboard</w:t>
      </w:r>
      <w:bookmarkEnd w:id="84"/>
    </w:p>
    <w:p w:rsidR="00E25E0B" w:rsidRDefault="00942469" w:rsidP="00707536">
      <w:pPr>
        <w:rPr>
          <w:lang w:val="en-US"/>
        </w:rPr>
      </w:pPr>
      <w:r>
        <w:rPr>
          <w:lang w:val="en-US"/>
        </w:rPr>
        <w:t>The dashboard was envisioned to be a place to control all the facets of the network, from registering with the bootstrap server to manua</w:t>
      </w:r>
      <w:r w:rsidR="006E3C26">
        <w:rPr>
          <w:lang w:val="en-US"/>
        </w:rPr>
        <w:t xml:space="preserve">lly transmitting </w:t>
      </w:r>
      <w:r>
        <w:rPr>
          <w:lang w:val="en-US"/>
        </w:rPr>
        <w:t xml:space="preserve">plates to peers. Hence, </w:t>
      </w:r>
      <w:r w:rsidR="004E5DFD">
        <w:rPr>
          <w:lang w:val="en-US"/>
        </w:rPr>
        <w:t>the normal command line commands are transferred over to be run-on-demand using buttons, coloured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headlights, turn on and off depending on the status of the network – an elegant way of conveying information to the user without explicitly stating i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lastRenderedPageBreak/>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7A7B83">
      <w:pPr>
        <w:pStyle w:val="Caption"/>
      </w:pPr>
      <w:r>
        <w:t xml:space="preserve">Figure </w:t>
      </w:r>
      <w:r>
        <w:fldChar w:fldCharType="begin"/>
      </w:r>
      <w:r>
        <w:instrText xml:space="preserve"> SEQ Figure \* ARABIC </w:instrText>
      </w:r>
      <w:r>
        <w:fldChar w:fldCharType="separate"/>
      </w:r>
      <w:r w:rsidR="00A24C5D">
        <w:rPr>
          <w:noProof/>
        </w:rPr>
        <w:t>18</w:t>
      </w:r>
      <w:r>
        <w:fldChar w:fldCharType="end"/>
      </w:r>
      <w:r>
        <w:t>: Headlights showing status of network (top – running, bottom – reset)</w:t>
      </w:r>
    </w:p>
    <w:p w:rsidR="00C87875" w:rsidRPr="00C87875" w:rsidRDefault="00C87875" w:rsidP="00C87875"/>
    <w:p w:rsidR="00E25E0B" w:rsidRDefault="00E25E0B" w:rsidP="00E25E0B">
      <w:pPr>
        <w:pStyle w:val="Heading3"/>
        <w:rPr>
          <w:lang w:val="en-US"/>
        </w:rPr>
      </w:pPr>
      <w:bookmarkStart w:id="85" w:name="_Toc485747309"/>
      <w:r>
        <w:rPr>
          <w:lang w:val="en-US"/>
        </w:rPr>
        <w:t>Peer List and Map</w:t>
      </w:r>
      <w:bookmarkEnd w:id="85"/>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Javascript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E4BD9" w:rsidRPr="005E4BD9">
        <w:rPr>
          <w:color w:val="FF0000"/>
          <w:lang w:val="en-US"/>
        </w:rPr>
        <w:t xml:space="preserve"> (Figure 12)</w:t>
      </w:r>
      <w:r w:rsidR="005E4BD9">
        <w:rPr>
          <w:lang w:val="en-US"/>
        </w:rPr>
        <w:t>, with a popup containing the IP address and port of the peer. The zoom level is determined automatically based on the distances between markers. Hence, a user can easily see locations of peers in their local area with this page.</w:t>
      </w:r>
    </w:p>
    <w:p w:rsidR="005E4BD9" w:rsidRDefault="00B274F8" w:rsidP="00224EED">
      <w:pPr>
        <w:keepNext/>
        <w:jc w:val="left"/>
      </w:pPr>
      <w:r>
        <w:rPr>
          <w:noProof/>
          <w:lang w:eastAsia="en-GB"/>
        </w:rPr>
        <w:lastRenderedPageBreak/>
        <w:drawing>
          <wp:inline distT="0" distB="0" distL="0" distR="0" wp14:anchorId="28752E3A" wp14:editId="1A1AF198">
            <wp:extent cx="5400040" cy="2953385"/>
            <wp:effectExtent l="190500" t="190500" r="181610" b="1898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7A7B83">
      <w:pPr>
        <w:pStyle w:val="Caption"/>
      </w:pPr>
      <w:r>
        <w:t xml:space="preserve">Figure </w:t>
      </w:r>
      <w:r>
        <w:fldChar w:fldCharType="begin"/>
      </w:r>
      <w:r>
        <w:instrText xml:space="preserve"> SEQ Figure \* ARABIC </w:instrText>
      </w:r>
      <w:r>
        <w:fldChar w:fldCharType="separate"/>
      </w:r>
      <w:r w:rsidR="00A24C5D">
        <w:rPr>
          <w:noProof/>
        </w:rPr>
        <w:t>19</w:t>
      </w:r>
      <w:r>
        <w:fldChar w:fldCharType="end"/>
      </w:r>
      <w:r>
        <w:t>: Peer Map</w:t>
      </w:r>
    </w:p>
    <w:p w:rsidR="00C87875" w:rsidRPr="00C87875" w:rsidRDefault="00C87875" w:rsidP="00C87875"/>
    <w:p w:rsidR="00E25E0B" w:rsidRDefault="00E25E0B" w:rsidP="00E25E0B">
      <w:pPr>
        <w:pStyle w:val="Heading3"/>
        <w:rPr>
          <w:lang w:val="en-US"/>
        </w:rPr>
      </w:pPr>
      <w:bookmarkStart w:id="86" w:name="_Toc485747310"/>
      <w:r>
        <w:rPr>
          <w:lang w:val="en-US"/>
        </w:rPr>
        <w:t>List of Violations</w:t>
      </w:r>
      <w:bookmarkEnd w:id="86"/>
    </w:p>
    <w:p w:rsidR="00A3027C" w:rsidRDefault="00A3027C" w:rsidP="00E25E0B">
      <w:pPr>
        <w:rPr>
          <w:lang w:val="en-US"/>
        </w:rPr>
      </w:pPr>
      <w:r>
        <w:rPr>
          <w:lang w:val="en-US"/>
        </w:rPr>
        <w:t xml:space="preserve">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 </w:t>
      </w:r>
    </w:p>
    <w:p w:rsidR="00A3027C" w:rsidRDefault="00A3027C" w:rsidP="00E25E0B">
      <w:pPr>
        <w:rPr>
          <w:lang w:val="en-US"/>
        </w:rPr>
      </w:pPr>
    </w:p>
    <w:p w:rsidR="00DF1FAD" w:rsidRDefault="00A3027C" w:rsidP="00E25E0B">
      <w:pPr>
        <w:rPr>
          <w:lang w:val="en-US"/>
        </w:rPr>
      </w:pPr>
      <w:r>
        <w:rPr>
          <w:lang w:val="en-US"/>
        </w:rPr>
        <w:t>The map showing the route was generated dynamically using the Google Maps Static Maps API, with the route clearly shown in red to contrast the background, and two markers shown in blue to infer the start and end points, i.e. the locations of the two peers that detected the infraction.</w:t>
      </w:r>
    </w:p>
    <w:p w:rsidR="00AE6084" w:rsidRDefault="002B5124" w:rsidP="00AE6084">
      <w:pPr>
        <w:keepNext/>
      </w:pPr>
      <w:r>
        <w:rPr>
          <w:noProof/>
          <w:lang w:eastAsia="en-GB"/>
        </w:rPr>
        <w:lastRenderedPageBreak/>
        <w:drawing>
          <wp:inline distT="0" distB="0" distL="0" distR="0">
            <wp:extent cx="5400040" cy="2952251"/>
            <wp:effectExtent l="190500" t="190500" r="181610" b="191135"/>
            <wp:docPr id="248" name="Picture 248" descr="C:\Users\Jeremy\AppData\Local\Microsoft\Windows\INetCache\Content.Word\2017-06-21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eremy\AppData\Local\Microsoft\Windows\INetCache\Content.Word\2017-06-21 (10).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00040" cy="2952251"/>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7A7B83">
      <w:pPr>
        <w:pStyle w:val="Caption"/>
        <w:rPr>
          <w:lang w:val="en-US"/>
        </w:rPr>
      </w:pPr>
      <w:r>
        <w:t xml:space="preserve">Figure </w:t>
      </w:r>
      <w:r>
        <w:fldChar w:fldCharType="begin"/>
      </w:r>
      <w:r>
        <w:instrText xml:space="preserve"> SEQ Figure \* ARABIC </w:instrText>
      </w:r>
      <w:r>
        <w:fldChar w:fldCharType="separate"/>
      </w:r>
      <w:r w:rsidR="00A24C5D">
        <w:rPr>
          <w:noProof/>
        </w:rPr>
        <w:t>20</w:t>
      </w:r>
      <w:r>
        <w:fldChar w:fldCharType="end"/>
      </w:r>
      <w:r>
        <w:t>: List of violations</w:t>
      </w:r>
    </w:p>
    <w:p w:rsidR="00A3027C" w:rsidRDefault="00A3027C" w:rsidP="00E25E0B">
      <w:pPr>
        <w:rPr>
          <w:lang w:val="en-US"/>
        </w:rPr>
      </w:pPr>
      <w:r>
        <w:rPr>
          <w:lang w:val="en-US"/>
        </w:rPr>
        <w:t xml:space="preserve">These cosmetic features do not allow the publishing of photo evidence, however; the publishing of photo evidence was done through social networks as discussed in </w:t>
      </w:r>
      <w:r w:rsidRPr="00A3027C">
        <w:rPr>
          <w:color w:val="FF0000"/>
          <w:lang w:val="en-US"/>
        </w:rPr>
        <w:t>section XXX</w:t>
      </w:r>
      <w:r>
        <w:rPr>
          <w:lang w:val="en-US"/>
        </w:rPr>
        <w:t xml:space="preserve">. </w:t>
      </w:r>
      <w:r w:rsidR="009E17C4">
        <w:rPr>
          <w:lang w:val="en-US"/>
        </w:rPr>
        <w:t xml:space="preserve">Due to time constraints, </w:t>
      </w:r>
      <w:r>
        <w:rPr>
          <w:lang w:val="en-US"/>
        </w:rPr>
        <w:t>only one social platform was utilize</w:t>
      </w:r>
      <w:r w:rsidR="009E17C4">
        <w:rPr>
          <w:lang w:val="en-US"/>
        </w:rPr>
        <w:t>d and interfaced with – Twitter, for simplicity.</w:t>
      </w:r>
    </w:p>
    <w:p w:rsidR="00A3027C" w:rsidRDefault="00A3027C" w:rsidP="00E25E0B">
      <w:pPr>
        <w:rPr>
          <w:lang w:val="en-US"/>
        </w:rPr>
      </w:pPr>
    </w:p>
    <w:p w:rsidR="00A3027C" w:rsidRDefault="00A3027C" w:rsidP="00E25E0B">
      <w:pPr>
        <w:rPr>
          <w:lang w:val="en-US"/>
        </w:rPr>
      </w:pPr>
      <w:r>
        <w:rPr>
          <w:lang w:val="en-US"/>
        </w:rPr>
        <w:t xml:space="preserve">A simple one-click button, Amazon style, was added to each row of the violations table. Clicking it set off a request to Twitter’s API with the required information for a successful tweet – the API keys, the string to tweet, and the two evidence images. </w:t>
      </w:r>
      <w:r w:rsidR="00D01A9A">
        <w:rPr>
          <w:lang w:val="en-US"/>
        </w:rPr>
        <w:t>An example of a successful tweet is shown in</w:t>
      </w:r>
      <w:r w:rsidR="00D01A9A" w:rsidRPr="00D01A9A">
        <w:rPr>
          <w:color w:val="FF0000"/>
          <w:lang w:val="en-US"/>
        </w:rPr>
        <w:t xml:space="preserve"> Figure 20.</w:t>
      </w:r>
      <w:r w:rsidR="00D01A9A">
        <w:rPr>
          <w:lang w:val="en-US"/>
        </w:rPr>
        <w:t xml:space="preserve"> </w:t>
      </w:r>
      <w:r>
        <w:rPr>
          <w:lang w:val="en-US"/>
        </w:rPr>
        <w:t>By design, this request includes links to</w:t>
      </w:r>
      <w:r w:rsidR="00AE6084">
        <w:rPr>
          <w:lang w:val="en-US"/>
        </w:rPr>
        <w:t xml:space="preserve"> the evidence images instead of the images themselves. This implementation gave a faster response time</w:t>
      </w:r>
      <w:r w:rsidR="009E17C4">
        <w:rPr>
          <w:lang w:val="en-US"/>
        </w:rPr>
        <w:t>, albeit small in normal use,</w:t>
      </w:r>
      <w:r w:rsidR="00AE6084">
        <w:rPr>
          <w:lang w:val="en-US"/>
        </w:rPr>
        <w:t xml:space="preserve"> between clicking the one click button to the post being visible on Twitter, as the evidence images were downloaded from Twitter’s side as opposed to being uploaded to Twitter from the peer.</w:t>
      </w:r>
      <w:r w:rsidR="00635273">
        <w:rPr>
          <w:lang w:val="en-US"/>
        </w:rPr>
        <w:t xml:space="preserve"> Once tweeted, the evidence images are served from Twitter’s servers and not directly from the peer.</w:t>
      </w:r>
    </w:p>
    <w:p w:rsidR="00AE6084" w:rsidRDefault="00404FB3" w:rsidP="006E3082">
      <w:pPr>
        <w:keepNext/>
        <w:jc w:val="center"/>
      </w:pPr>
      <w:r>
        <w:rPr>
          <w:noProof/>
          <w:lang w:eastAsia="en-GB"/>
        </w:rPr>
        <w:lastRenderedPageBreak/>
        <w:drawing>
          <wp:inline distT="0" distB="0" distL="0" distR="0">
            <wp:extent cx="3970800" cy="4229967"/>
            <wp:effectExtent l="190500" t="190500" r="182245" b="189865"/>
            <wp:docPr id="230" name="Picture 230" descr="http://mufff.in/i/b14fb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mufff.in/i/b14fb7.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70800" cy="4229967"/>
                    </a:xfrm>
                    <a:prstGeom prst="rect">
                      <a:avLst/>
                    </a:prstGeom>
                    <a:ln>
                      <a:noFill/>
                    </a:ln>
                    <a:effectLst>
                      <a:outerShdw blurRad="190500" algn="tl" rotWithShape="0">
                        <a:srgbClr val="000000">
                          <a:alpha val="70000"/>
                        </a:srgbClr>
                      </a:outerShdw>
                    </a:effectLst>
                  </pic:spPr>
                </pic:pic>
              </a:graphicData>
            </a:graphic>
          </wp:inline>
        </w:drawing>
      </w:r>
      <w:r>
        <w:rPr>
          <w:noProof/>
          <w:lang w:eastAsia="en-GB"/>
        </w:rPr>
        <w:t xml:space="preserve"> </w:t>
      </w:r>
    </w:p>
    <w:p w:rsidR="00DF1FAD" w:rsidRDefault="00AE6084" w:rsidP="007A7B83">
      <w:pPr>
        <w:pStyle w:val="Caption"/>
      </w:pPr>
      <w:r>
        <w:t xml:space="preserve">Figure </w:t>
      </w:r>
      <w:r>
        <w:fldChar w:fldCharType="begin"/>
      </w:r>
      <w:r>
        <w:instrText xml:space="preserve"> SEQ Figure \* ARABIC </w:instrText>
      </w:r>
      <w:r>
        <w:fldChar w:fldCharType="separate"/>
      </w:r>
      <w:r w:rsidR="00A24C5D">
        <w:rPr>
          <w:noProof/>
        </w:rPr>
        <w:t>21</w:t>
      </w:r>
      <w:r>
        <w:fldChar w:fldCharType="end"/>
      </w:r>
      <w:r>
        <w:t>: Twitter Post</w:t>
      </w:r>
    </w:p>
    <w:p w:rsidR="008C7181" w:rsidRPr="008C7181" w:rsidRDefault="008C7181" w:rsidP="008C7181"/>
    <w:p w:rsidR="00707536" w:rsidRDefault="002D7D03" w:rsidP="002D7D03">
      <w:pPr>
        <w:pStyle w:val="Heading3"/>
      </w:pPr>
      <w:bookmarkStart w:id="87" w:name="_Toc485747311"/>
      <w:r>
        <w:t>Other Web Pages</w:t>
      </w:r>
      <w:bookmarkEnd w:id="87"/>
    </w:p>
    <w:p w:rsidR="00270A72" w:rsidRDefault="002D7D03" w:rsidP="00652984">
      <w:r>
        <w:t>To complete the web interface, several other pages were created. The</w:t>
      </w:r>
      <w:r w:rsidR="008C7181">
        <w:t>se</w:t>
      </w:r>
      <w:r>
        <w:t xml:space="preserv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DE4BEB">
      <w:pPr>
        <w:pStyle w:val="Heading1"/>
      </w:pPr>
      <w:bookmarkStart w:id="88" w:name="_Toc485747312"/>
      <w:r>
        <w:lastRenderedPageBreak/>
        <w:t>Testing</w:t>
      </w:r>
      <w:bookmarkEnd w:id="88"/>
    </w:p>
    <w:p w:rsidR="00913769" w:rsidRDefault="00913769" w:rsidP="0015154F">
      <w:r>
        <w:t>Testing was an important aspect of this project.</w:t>
      </w:r>
      <w:r w:rsidR="00C947B1">
        <w:t xml:space="preserve"> Each module was extensively tested during development, either as part of the development process, or as </w:t>
      </w:r>
      <w:r w:rsidR="00B274F8">
        <w:t>part of an automated test suite</w:t>
      </w:r>
      <w:r w:rsidR="00C947B1">
        <w:t>. The sections below detail the tested procedures and results.</w:t>
      </w:r>
    </w:p>
    <w:p w:rsidR="00C947B1" w:rsidRPr="00913769" w:rsidRDefault="00C947B1" w:rsidP="00913769"/>
    <w:p w:rsidR="008C6C64" w:rsidRDefault="005E3F59" w:rsidP="00DE4BEB">
      <w:pPr>
        <w:pStyle w:val="Heading2"/>
      </w:pPr>
      <w:bookmarkStart w:id="89" w:name="_Toc485747313"/>
      <w:r>
        <w:t>Methodology</w:t>
      </w:r>
      <w:bookmarkEnd w:id="89"/>
      <w:r>
        <w:t xml:space="preserve"> </w:t>
      </w:r>
    </w:p>
    <w:p w:rsidR="00D0441A" w:rsidRDefault="00B274F8" w:rsidP="0015154F">
      <w:r>
        <w:t xml:space="preserve">Tests were conducted as part of the development process to ensure </w:t>
      </w:r>
      <w:r w:rsidR="009A4A3F">
        <w:t>the final specifications were met at the conclusion of the project. Testing methods varied from manually writing entries in a logbook, running test commands on individual files, and the creation of an automated test suite for the license plate detection module.</w:t>
      </w:r>
    </w:p>
    <w:p w:rsidR="00781109" w:rsidRDefault="00781109" w:rsidP="002502E8">
      <w:pPr>
        <w:spacing w:after="160"/>
        <w:jc w:val="left"/>
      </w:pPr>
    </w:p>
    <w:p w:rsidR="005E3F59" w:rsidRDefault="005E3F59" w:rsidP="00DE4BEB">
      <w:pPr>
        <w:pStyle w:val="Heading2"/>
      </w:pPr>
      <w:bookmarkStart w:id="90" w:name="_Toc485747314"/>
      <w:r>
        <w:t>License Plate Detection</w:t>
      </w:r>
      <w:bookmarkEnd w:id="90"/>
    </w:p>
    <w:p w:rsidR="00781109" w:rsidRDefault="00781109" w:rsidP="0015154F">
      <w:pPr>
        <w:rPr>
          <w:lang w:val="en-US"/>
        </w:rPr>
      </w:pPr>
      <w:r>
        <w:rPr>
          <w:lang w:val="en-US"/>
        </w:rPr>
        <w:t xml:space="preserve">The plates that the P2P network </w:t>
      </w:r>
      <w:r w:rsidR="00D0441A">
        <w:rPr>
          <w:lang w:val="en-US"/>
        </w:rPr>
        <w:t xml:space="preserve">transmit depended on the effective extraction of license plates from videos of moving cars. Hence, having an accurate license plate detection module was desired. However, incorrect plates are not catastrophic as transmitting an incorrect plate was unlikely to cause any problems apart from a missed violation detection (akin to a </w:t>
      </w:r>
      <w:r w:rsidR="00F1094E">
        <w:rPr>
          <w:lang w:val="en-US"/>
        </w:rPr>
        <w:t>disabled/inactive speed camera)</w:t>
      </w:r>
      <w:r w:rsidR="00D0441A">
        <w:rPr>
          <w:lang w:val="en-US"/>
        </w:rPr>
        <w:t>. False negatives, however, were preferred to false positives in all cases as false negative</w:t>
      </w:r>
      <w:r w:rsidR="00F1094E">
        <w:rPr>
          <w:lang w:val="en-US"/>
        </w:rPr>
        <w:t>s</w:t>
      </w:r>
      <w:r w:rsidR="00D0441A">
        <w:rPr>
          <w:lang w:val="en-US"/>
        </w:rPr>
        <w:t xml:space="preserve"> posed no harm to the network and </w:t>
      </w:r>
      <w:r w:rsidR="00F1094E">
        <w:rPr>
          <w:lang w:val="en-US"/>
        </w:rPr>
        <w:t>both the trust of the peers and the integrity of the system as a whole.</w:t>
      </w:r>
    </w:p>
    <w:p w:rsidR="00B433CD" w:rsidRDefault="00B433CD" w:rsidP="0015154F">
      <w:pPr>
        <w:rPr>
          <w:lang w:val="en-US"/>
        </w:rPr>
      </w:pPr>
    </w:p>
    <w:p w:rsidR="00B433CD" w:rsidRDefault="00B433CD" w:rsidP="0015154F">
      <w:pPr>
        <w:rPr>
          <w:lang w:val="en-US"/>
        </w:rPr>
      </w:pPr>
      <w:r>
        <w:rPr>
          <w:lang w:val="en-US"/>
        </w:rPr>
        <w:t>Real world testing was initially planned after confirming OpenALPR worked. However, several significant obstacles were encountered that prevented real world, real-time testing from ever coming to fruition.</w:t>
      </w:r>
    </w:p>
    <w:p w:rsidR="00B433CD" w:rsidRDefault="00B433CD" w:rsidP="0015154F">
      <w:pPr>
        <w:rPr>
          <w:lang w:val="en-US"/>
        </w:rPr>
      </w:pPr>
    </w:p>
    <w:p w:rsidR="00F01EDA" w:rsidRDefault="00FB09C2" w:rsidP="0015154F">
      <w:pPr>
        <w:rPr>
          <w:lang w:val="en-US"/>
        </w:rPr>
      </w:pPr>
      <w:r>
        <w:rPr>
          <w:lang w:val="en-US"/>
        </w:rPr>
        <w:t>For initial testing, it was difficult to find security camera footage that showed cars passing clearly past the camera, with good enough lighting and resolution.</w:t>
      </w:r>
    </w:p>
    <w:p w:rsidR="00F01EDA" w:rsidRDefault="00F01EDA" w:rsidP="0015154F">
      <w:pPr>
        <w:rPr>
          <w:lang w:val="en-US"/>
        </w:rPr>
      </w:pPr>
    </w:p>
    <w:p w:rsidR="007904DA" w:rsidRDefault="00B433CD" w:rsidP="0015154F">
      <w:pPr>
        <w:rPr>
          <w:lang w:val="en-US"/>
        </w:rPr>
      </w:pPr>
      <w:r>
        <w:rPr>
          <w:lang w:val="en-US"/>
        </w:rPr>
        <w:t>It was extremely hard to find test spots, especially in central London. Finding a location with the following characte</w:t>
      </w:r>
      <w:r w:rsidR="007904DA">
        <w:rPr>
          <w:lang w:val="en-US"/>
        </w:rPr>
        <w:t>ristics was extremely difficult and time consuming:</w:t>
      </w:r>
    </w:p>
    <w:p w:rsidR="007904DA" w:rsidRPr="0015154F" w:rsidRDefault="00B433CD" w:rsidP="0015154F">
      <w:pPr>
        <w:pStyle w:val="ListParagraph"/>
        <w:numPr>
          <w:ilvl w:val="0"/>
          <w:numId w:val="41"/>
        </w:numPr>
        <w:rPr>
          <w:lang w:val="en-US"/>
        </w:rPr>
      </w:pPr>
      <w:r w:rsidRPr="0015154F">
        <w:rPr>
          <w:lang w:val="en-US"/>
        </w:rPr>
        <w:t xml:space="preserve">on the ground floor </w:t>
      </w:r>
      <w:r w:rsidR="007904DA" w:rsidRPr="0015154F">
        <w:rPr>
          <w:lang w:val="en-US"/>
        </w:rPr>
        <w:t xml:space="preserve">to </w:t>
      </w:r>
      <w:r w:rsidRPr="0015154F">
        <w:rPr>
          <w:lang w:val="en-US"/>
        </w:rPr>
        <w:t>reduce distortion from not looking front on to a car</w:t>
      </w:r>
    </w:p>
    <w:p w:rsidR="007904DA" w:rsidRPr="0015154F" w:rsidRDefault="00B433CD" w:rsidP="0015154F">
      <w:pPr>
        <w:pStyle w:val="ListParagraph"/>
        <w:numPr>
          <w:ilvl w:val="0"/>
          <w:numId w:val="41"/>
        </w:numPr>
        <w:rPr>
          <w:lang w:val="en-US"/>
        </w:rPr>
      </w:pPr>
      <w:r w:rsidRPr="0015154F">
        <w:rPr>
          <w:lang w:val="en-US"/>
        </w:rPr>
        <w:t>sufficient shelter (had to be indoors</w:t>
      </w:r>
      <w:r w:rsidR="007904DA" w:rsidRPr="0015154F">
        <w:rPr>
          <w:lang w:val="en-US"/>
        </w:rPr>
        <w:t xml:space="preserve"> to protect from theft and weather</w:t>
      </w:r>
      <w:r w:rsidRPr="0015154F">
        <w:rPr>
          <w:lang w:val="en-US"/>
        </w:rPr>
        <w:t>)</w:t>
      </w:r>
    </w:p>
    <w:p w:rsidR="007904DA" w:rsidRPr="0015154F" w:rsidRDefault="00B433CD" w:rsidP="0015154F">
      <w:pPr>
        <w:pStyle w:val="ListParagraph"/>
        <w:numPr>
          <w:ilvl w:val="0"/>
          <w:numId w:val="41"/>
        </w:numPr>
        <w:rPr>
          <w:lang w:val="en-US"/>
        </w:rPr>
      </w:pPr>
      <w:r w:rsidRPr="0015154F">
        <w:rPr>
          <w:lang w:val="en-US"/>
        </w:rPr>
        <w:t>mounting points for the tripod to hold the Raspberry Pi</w:t>
      </w:r>
    </w:p>
    <w:p w:rsidR="007904DA" w:rsidRPr="0015154F" w:rsidRDefault="00B433CD" w:rsidP="0015154F">
      <w:pPr>
        <w:pStyle w:val="ListParagraph"/>
        <w:numPr>
          <w:ilvl w:val="0"/>
          <w:numId w:val="41"/>
        </w:numPr>
        <w:rPr>
          <w:lang w:val="en-US"/>
        </w:rPr>
      </w:pPr>
      <w:r w:rsidRPr="0015154F">
        <w:rPr>
          <w:lang w:val="en-US"/>
        </w:rPr>
        <w:t>within close reach of a both a power supply and a Wi-Fi network</w:t>
      </w:r>
    </w:p>
    <w:p w:rsidR="007904DA" w:rsidRPr="007904DA" w:rsidRDefault="00B433CD" w:rsidP="0015154F">
      <w:pPr>
        <w:rPr>
          <w:lang w:val="en-US"/>
        </w:rPr>
      </w:pPr>
      <w:r w:rsidRPr="007904DA">
        <w:rPr>
          <w:lang w:val="en-US"/>
        </w:rPr>
        <w:lastRenderedPageBreak/>
        <w:t xml:space="preserve">Moreover, had such a spot been found, the requirement for port forwarding the Django server would’ve </w:t>
      </w:r>
      <w:r w:rsidR="007904DA">
        <w:rPr>
          <w:lang w:val="en-US"/>
        </w:rPr>
        <w:t>likely posed another roadblock on secured Wi-Fi networks.</w:t>
      </w:r>
    </w:p>
    <w:p w:rsidR="00781109" w:rsidRPr="00781109" w:rsidRDefault="00781109" w:rsidP="00781109">
      <w:pPr>
        <w:rPr>
          <w:lang w:val="en-US"/>
        </w:rPr>
      </w:pPr>
    </w:p>
    <w:p w:rsidR="005E3F59" w:rsidRDefault="005E3F59" w:rsidP="005E3F59">
      <w:pPr>
        <w:pStyle w:val="Heading3"/>
      </w:pPr>
      <w:bookmarkStart w:id="91" w:name="_Toc485747315"/>
      <w:r>
        <w:t>Still Pictures</w:t>
      </w:r>
      <w:bookmarkEnd w:id="91"/>
    </w:p>
    <w:p w:rsidR="00C015C0" w:rsidRDefault="00B433CD" w:rsidP="002502E8">
      <w:pPr>
        <w:spacing w:after="160"/>
        <w:jc w:val="left"/>
      </w:pPr>
      <w:r>
        <w:t xml:space="preserve">The first step to verifying the license plate detection system was experimenting on still pictures. </w:t>
      </w:r>
      <w:r w:rsidR="00F01EDA">
        <w:t>The input images to OpenALPR were already warped and rotated to ensure the license plate is rectangular.</w:t>
      </w:r>
    </w:p>
    <w:p w:rsidR="00C015C0" w:rsidRDefault="00C015C0" w:rsidP="00C015C0">
      <w:pPr>
        <w:pStyle w:val="Caption"/>
      </w:pPr>
      <w:r>
        <w:t xml:space="preserve">Table </w:t>
      </w:r>
      <w:r>
        <w:fldChar w:fldCharType="begin"/>
      </w:r>
      <w:r>
        <w:instrText xml:space="preserve"> SEQ Table \* ARABIC </w:instrText>
      </w:r>
      <w:r>
        <w:fldChar w:fldCharType="separate"/>
      </w:r>
      <w:r w:rsidR="00327CCA">
        <w:rPr>
          <w:noProof/>
        </w:rPr>
        <w:t>7</w:t>
      </w:r>
      <w:r>
        <w:fldChar w:fldCharType="end"/>
      </w:r>
      <w:r>
        <w:t>: Still Picture ALPR</w:t>
      </w:r>
    </w:p>
    <w:tbl>
      <w:tblPr>
        <w:tblStyle w:val="ListTable3"/>
        <w:tblW w:w="8497" w:type="dxa"/>
        <w:tblLayout w:type="fixed"/>
        <w:tblLook w:val="04A0" w:firstRow="1" w:lastRow="0" w:firstColumn="1" w:lastColumn="0" w:noHBand="0" w:noVBand="1"/>
      </w:tblPr>
      <w:tblGrid>
        <w:gridCol w:w="6091"/>
        <w:gridCol w:w="1417"/>
        <w:gridCol w:w="989"/>
      </w:tblGrid>
      <w:tr w:rsidR="00F01EDA"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F01EDA" w:rsidRDefault="00F01EDA" w:rsidP="0015154F">
            <w:r>
              <w:t>Input Image</w:t>
            </w:r>
          </w:p>
        </w:tc>
        <w:tc>
          <w:tcPr>
            <w:tcW w:w="1417" w:type="dxa"/>
          </w:tcPr>
          <w:p w:rsidR="00F01EDA" w:rsidRDefault="00F01EDA" w:rsidP="0015154F">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F01EDA" w:rsidRDefault="00C015C0" w:rsidP="0015154F">
            <w:pPr>
              <w:cnfStyle w:val="100000000000" w:firstRow="1" w:lastRow="0" w:firstColumn="0" w:lastColumn="0" w:oddVBand="0" w:evenVBand="0" w:oddHBand="0" w:evenHBand="0" w:firstRowFirstColumn="0" w:firstRowLastColumn="0" w:lastRowFirstColumn="0" w:lastRowLastColumn="0"/>
            </w:pPr>
            <w:r>
              <w:t>Confidence</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19094B">
              <w:rPr>
                <w:noProof/>
                <w:lang w:eastAsia="en-GB"/>
              </w:rPr>
              <w:drawing>
                <wp:inline distT="0" distB="0" distL="0" distR="0" wp14:anchorId="23562671" wp14:editId="3B0D7A1E">
                  <wp:extent cx="3600000" cy="2112860"/>
                  <wp:effectExtent l="0" t="0" r="635" b="1905"/>
                  <wp:docPr id="15" name="Picture 15"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LMN703</w:t>
            </w:r>
          </w:p>
        </w:tc>
        <w:tc>
          <w:tcPr>
            <w:tcW w:w="989" w:type="dxa"/>
          </w:tcPr>
          <w:p w:rsidR="00F01EDA" w:rsidRDefault="00C015C0" w:rsidP="0015154F">
            <w:pPr>
              <w:cnfStyle w:val="000000100000" w:firstRow="0" w:lastRow="0" w:firstColumn="0" w:lastColumn="0" w:oddVBand="0" w:evenVBand="0" w:oddHBand="1" w:evenHBand="0" w:firstRowFirstColumn="0" w:firstRowLastColumn="0" w:lastRowFirstColumn="0" w:lastRowLastColumn="0"/>
            </w:pPr>
            <w:r>
              <w:t>76.92</w:t>
            </w:r>
          </w:p>
        </w:tc>
      </w:tr>
      <w:tr w:rsidR="00F01EDA" w:rsidTr="00D87D5B">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drawing>
                <wp:inline distT="0" distB="0" distL="0" distR="0" wp14:anchorId="0ED25774" wp14:editId="3671AB72">
                  <wp:extent cx="3600000" cy="2112860"/>
                  <wp:effectExtent l="0" t="0" r="635" b="1905"/>
                  <wp:docPr id="22" name="Picture 22"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000000" w:firstRow="0" w:lastRow="0" w:firstColumn="0" w:lastColumn="0" w:oddVBand="0" w:evenVBand="0" w:oddHBand="0" w:evenHBand="0" w:firstRowFirstColumn="0" w:firstRowLastColumn="0" w:lastRowFirstColumn="0" w:lastRowLastColumn="0"/>
            </w:pPr>
            <w:r>
              <w:rPr>
                <w:noProof/>
              </w:rPr>
              <w:t>GO</w:t>
            </w:r>
            <w:r w:rsidR="00C015C0">
              <w:rPr>
                <w:noProof/>
              </w:rPr>
              <w:t>67</w:t>
            </w:r>
            <w:r>
              <w:rPr>
                <w:noProof/>
              </w:rPr>
              <w:t>3</w:t>
            </w:r>
          </w:p>
        </w:tc>
        <w:tc>
          <w:tcPr>
            <w:tcW w:w="989" w:type="dxa"/>
          </w:tcPr>
          <w:p w:rsidR="00F01EDA" w:rsidRDefault="00C015C0" w:rsidP="0015154F">
            <w:pPr>
              <w:cnfStyle w:val="000000000000" w:firstRow="0" w:lastRow="0" w:firstColumn="0" w:lastColumn="0" w:oddVBand="0" w:evenVBand="0" w:oddHBand="0" w:evenHBand="0" w:firstRowFirstColumn="0" w:firstRowLastColumn="0" w:lastRowFirstColumn="0" w:lastRowLastColumn="0"/>
            </w:pPr>
            <w:r>
              <w:t>77.80</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lastRenderedPageBreak/>
              <w:drawing>
                <wp:inline distT="0" distB="0" distL="0" distR="0" wp14:anchorId="107437BF" wp14:editId="558B4505">
                  <wp:extent cx="3600000" cy="2112860"/>
                  <wp:effectExtent l="0" t="0" r="635" b="190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HF1699</w:t>
            </w:r>
          </w:p>
        </w:tc>
        <w:tc>
          <w:tcPr>
            <w:tcW w:w="989"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t>73.78</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14:anchorId="0F759B47" wp14:editId="2DD29928">
                  <wp:extent cx="3600000" cy="2700000"/>
                  <wp:effectExtent l="0" t="0" r="635" b="5715"/>
                  <wp:docPr id="31" name="Picture 31" descr="C:\Users\Jeremy\AppData\Local\Microsoft\Windows\INetCacheContent.Word\IMG_20170620_002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eremy\AppData\Local\Microsoft\Windows\INetCacheContent.Word\IMG_20170620_002615.jpg"/>
                          <pic:cNvPicPr>
                            <a:picLocks noChangeAspect="1" noChangeArrowheads="1"/>
                          </pic:cNvPicPr>
                        </pic:nvPicPr>
                        <pic:blipFill>
                          <a:blip r:embed="rId63" cstate="hqprint">
                            <a:extLst>
                              <a:ext uri="{28A0092B-C50C-407E-A947-70E740481C1C}">
                                <a14:useLocalDpi xmlns:a14="http://schemas.microsoft.com/office/drawing/2010/main"/>
                              </a:ext>
                            </a:extLst>
                          </a:blip>
                          <a:srcRect/>
                          <a:stretch>
                            <a:fillRect/>
                          </a:stretch>
                        </pic:blipFill>
                        <pic:spPr bwMode="auto">
                          <a:xfrm>
                            <a:off x="0" y="0"/>
                            <a:ext cx="3600000" cy="2700000"/>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rPr>
                <w:noProof/>
              </w:rPr>
              <w:t>LS070WP</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6.32</w:t>
            </w:r>
          </w:p>
        </w:tc>
      </w:tr>
      <w:tr w:rsidR="000A35B9"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extent cx="3600000" cy="2700667"/>
                  <wp:effectExtent l="0" t="0" r="635" b="4445"/>
                  <wp:docPr id="224" name="Picture 224" descr="C:\Users\Jeremy\AppData\Local\Microsoft\Windows\INetCacheContent.Word\IMG_20170620_002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Jeremy\AppData\Local\Microsoft\Windows\INetCacheContent.Word\IMG_20170620_002653.jpg"/>
                          <pic:cNvPicPr>
                            <a:picLocks noChangeAspect="1" noChangeArrowheads="1"/>
                          </pic:cNvPicPr>
                        </pic:nvPicPr>
                        <pic:blipFill>
                          <a:blip r:embed="rId64"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rPr>
                <w:noProof/>
              </w:rPr>
            </w:pPr>
            <w:r>
              <w:rPr>
                <w:noProof/>
              </w:rPr>
              <w:t>LS58FXB</w:t>
            </w:r>
          </w:p>
        </w:tc>
        <w:tc>
          <w:tcPr>
            <w:tcW w:w="989"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pPr>
            <w:r>
              <w:t>85.36</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lastRenderedPageBreak/>
              <w:drawing>
                <wp:inline distT="0" distB="0" distL="0" distR="0">
                  <wp:extent cx="3600000" cy="2700667"/>
                  <wp:effectExtent l="0" t="0" r="635" b="4445"/>
                  <wp:docPr id="226" name="Picture 226" descr="C:\Users\Jeremy\AppData\Local\Microsoft\Windows\INetCacheContent.Word\IMG_20170620_002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eremy\AppData\Local\Microsoft\Windows\INetCacheContent.Word\IMG_20170620_002712.jpg"/>
                          <pic:cNvPicPr>
                            <a:picLocks noChangeAspect="1" noChangeArrowheads="1"/>
                          </pic:cNvPicPr>
                        </pic:nvPicPr>
                        <pic:blipFill>
                          <a:blip r:embed="rId65"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t>RJ7AVM</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2.19</w:t>
            </w:r>
          </w:p>
        </w:tc>
      </w:tr>
    </w:tbl>
    <w:p w:rsidR="00F01EDA" w:rsidRDefault="00F01EDA" w:rsidP="002502E8">
      <w:pPr>
        <w:spacing w:after="160"/>
        <w:jc w:val="left"/>
      </w:pPr>
    </w:p>
    <w:p w:rsidR="0015154F" w:rsidRDefault="00C015C0" w:rsidP="0015154F">
      <w:r w:rsidRPr="00C015C0">
        <w:rPr>
          <w:color w:val="FF0000"/>
        </w:rPr>
        <w:t xml:space="preserve">Table 7 </w:t>
      </w:r>
      <w:r>
        <w:t>was therefore formed from a small subset of the test images used. From the results, OpenALPR was deemed to be working</w:t>
      </w:r>
      <w:r w:rsidR="001D79B8">
        <w:t xml:space="preserve"> in daylight and at night (with street lighting)</w:t>
      </w:r>
      <w:r>
        <w:t xml:space="preserve">, but </w:t>
      </w:r>
      <w:r w:rsidR="001D79B8">
        <w:t xml:space="preserve">with </w:t>
      </w:r>
      <w:r>
        <w:t>some imperfections such as missing a character occasionally</w:t>
      </w:r>
      <w:r w:rsidR="004A5951">
        <w:t xml:space="preserve"> (especially 1’s), and misinterpreting O’s as 0’s</w:t>
      </w:r>
      <w:r>
        <w:t xml:space="preserve">. </w:t>
      </w:r>
    </w:p>
    <w:p w:rsidR="0015154F" w:rsidRDefault="0015154F" w:rsidP="0015154F"/>
    <w:p w:rsidR="000A35B9" w:rsidRDefault="00111148" w:rsidP="002502E8">
      <w:pPr>
        <w:spacing w:after="160"/>
        <w:jc w:val="left"/>
      </w:pPr>
      <w:r>
        <w:t>Confident that OpenALPR was functioning as expected</w:t>
      </w:r>
      <w:r w:rsidR="00C015C0">
        <w:t xml:space="preserve">, the testing phase moved onto testing with video as opposed to still images as videos represented the final </w:t>
      </w:r>
      <w:r w:rsidR="000A35B9">
        <w:t>implementation</w:t>
      </w:r>
      <w:r w:rsidR="00C015C0">
        <w:t xml:space="preserve"> more.</w:t>
      </w:r>
    </w:p>
    <w:p w:rsidR="00913769" w:rsidRDefault="00C015C0" w:rsidP="002502E8">
      <w:pPr>
        <w:spacing w:after="160"/>
        <w:jc w:val="left"/>
      </w:pPr>
      <w:r>
        <w:t xml:space="preserve"> </w:t>
      </w:r>
    </w:p>
    <w:p w:rsidR="00C27D54" w:rsidRDefault="005E3F59" w:rsidP="00B16999">
      <w:pPr>
        <w:pStyle w:val="Heading3"/>
        <w:keepNext/>
        <w:spacing w:after="160"/>
        <w:jc w:val="left"/>
        <w:rPr>
          <w:lang w:eastAsia="en-GB"/>
        </w:rPr>
      </w:pPr>
      <w:bookmarkStart w:id="92" w:name="_Toc485747316"/>
      <w:r>
        <w:t>Walking Around</w:t>
      </w:r>
      <w:bookmarkEnd w:id="92"/>
    </w:p>
    <w:p w:rsidR="00B16999" w:rsidRDefault="0015154F" w:rsidP="00C27D54">
      <w:pPr>
        <w:rPr>
          <w:noProof/>
          <w:lang w:eastAsia="en-GB"/>
        </w:rPr>
      </w:pPr>
      <w:r>
        <w:t xml:space="preserve">The next tests revolved around using test video gathered from walking around along a street, posing a different problem than video gathered from a fixed position. </w:t>
      </w:r>
    </w:p>
    <w:p w:rsidR="00C27D54" w:rsidRDefault="00C27D54" w:rsidP="00C27D54">
      <w:pPr>
        <w:keepNext/>
        <w:spacing w:after="160"/>
        <w:jc w:val="center"/>
      </w:pPr>
      <w:r>
        <w:rPr>
          <w:noProof/>
          <w:lang w:eastAsia="en-GB"/>
        </w:rPr>
        <w:lastRenderedPageBreak/>
        <w:drawing>
          <wp:inline distT="0" distB="0" distL="0" distR="0" wp14:anchorId="563D027B" wp14:editId="7D951F37">
            <wp:extent cx="3263148" cy="2125683"/>
            <wp:effectExtent l="190500" t="190500" r="185420" b="198755"/>
            <wp:docPr id="228" name="Picture 228" descr="http://mufff.in/i/c87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mufff.in/i/c8701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76188" cy="2134177"/>
                    </a:xfrm>
                    <a:prstGeom prst="rect">
                      <a:avLst/>
                    </a:prstGeom>
                    <a:ln>
                      <a:noFill/>
                    </a:ln>
                    <a:effectLst>
                      <a:outerShdw blurRad="190500" algn="tl" rotWithShape="0">
                        <a:srgbClr val="000000">
                          <a:alpha val="70000"/>
                        </a:srgbClr>
                      </a:outerShdw>
                    </a:effectLst>
                  </pic:spPr>
                </pic:pic>
              </a:graphicData>
            </a:graphic>
          </wp:inline>
        </w:drawing>
      </w:r>
    </w:p>
    <w:p w:rsidR="00B16999" w:rsidRDefault="00B16999" w:rsidP="00B16999">
      <w:pPr>
        <w:pStyle w:val="Caption"/>
        <w:jc w:val="left"/>
      </w:pPr>
      <w:r>
        <w:t xml:space="preserve">Figure </w:t>
      </w:r>
      <w:r>
        <w:fldChar w:fldCharType="begin"/>
      </w:r>
      <w:r>
        <w:instrText xml:space="preserve"> SEQ Figure \* ARABIC </w:instrText>
      </w:r>
      <w:r>
        <w:fldChar w:fldCharType="separate"/>
      </w:r>
      <w:r w:rsidR="00A24C5D">
        <w:rPr>
          <w:noProof/>
        </w:rPr>
        <w:t>22</w:t>
      </w:r>
      <w:r>
        <w:fldChar w:fldCharType="end"/>
      </w:r>
      <w:r>
        <w:t>: Cars parked in different positions on a road</w:t>
      </w:r>
    </w:p>
    <w:p w:rsidR="005E3F59" w:rsidRDefault="0015154F" w:rsidP="0015154F">
      <w:r>
        <w:t>Differences include, but not limited to</w:t>
      </w:r>
      <w:r w:rsidR="00B16999">
        <w:t>:</w:t>
      </w:r>
      <w:r>
        <w:t xml:space="preserve"> the change in lighting conditions, the change in the horizontal angle of the camera, and the position of plates (parked cars may be facing at an angle as opposed to a car driving directly at the camera</w:t>
      </w:r>
      <w:r w:rsidR="001872E6">
        <w:t xml:space="preserve">, as shown in </w:t>
      </w:r>
      <w:r w:rsidR="001872E6" w:rsidRPr="001872E6">
        <w:rPr>
          <w:color w:val="FF0000"/>
        </w:rPr>
        <w:t>Figure 22</w:t>
      </w:r>
      <w:r>
        <w:t>).</w:t>
      </w:r>
    </w:p>
    <w:p w:rsidR="006144A8" w:rsidRPr="006144A8" w:rsidRDefault="006144A8" w:rsidP="006144A8"/>
    <w:p w:rsidR="00662EA1" w:rsidRDefault="00662EA1" w:rsidP="00662EA1">
      <w:pPr>
        <w:pStyle w:val="Caption"/>
      </w:pPr>
      <w:r>
        <w:t xml:space="preserve">Table </w:t>
      </w:r>
      <w:r>
        <w:fldChar w:fldCharType="begin"/>
      </w:r>
      <w:r>
        <w:instrText xml:space="preserve"> SEQ Table \* ARABIC </w:instrText>
      </w:r>
      <w:r>
        <w:fldChar w:fldCharType="separate"/>
      </w:r>
      <w:r w:rsidR="00327CCA">
        <w:rPr>
          <w:noProof/>
        </w:rPr>
        <w:t>8</w:t>
      </w:r>
      <w:r>
        <w:fldChar w:fldCharType="end"/>
      </w:r>
      <w:r>
        <w:t>: Walking around ALPR</w:t>
      </w:r>
    </w:p>
    <w:tbl>
      <w:tblPr>
        <w:tblStyle w:val="ListTable3"/>
        <w:tblW w:w="8497" w:type="dxa"/>
        <w:tblLayout w:type="fixed"/>
        <w:tblLook w:val="04A0" w:firstRow="1" w:lastRow="0" w:firstColumn="1" w:lastColumn="0" w:noHBand="0" w:noVBand="1"/>
      </w:tblPr>
      <w:tblGrid>
        <w:gridCol w:w="6091"/>
        <w:gridCol w:w="1417"/>
        <w:gridCol w:w="989"/>
      </w:tblGrid>
      <w:tr w:rsidR="006144A8"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6144A8" w:rsidRDefault="006144A8" w:rsidP="006144A8">
            <w:r>
              <w:t>Input Image</w:t>
            </w:r>
          </w:p>
        </w:tc>
        <w:tc>
          <w:tcPr>
            <w:tcW w:w="1417"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Confidence</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61FBD91D" wp14:editId="5A93E96A">
                  <wp:extent cx="3600000" cy="2044319"/>
                  <wp:effectExtent l="0" t="0" r="63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00000" cy="2044319"/>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R64FB0</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5.54</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lastRenderedPageBreak/>
              <w:drawing>
                <wp:inline distT="0" distB="0" distL="0" distR="0" wp14:anchorId="20773C1F" wp14:editId="07F6650C">
                  <wp:extent cx="3600000" cy="2021183"/>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00000" cy="202118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LR64FB0</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5.39</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63C0233E" wp14:editId="20334334">
                  <wp:extent cx="3600000" cy="2011928"/>
                  <wp:effectExtent l="0" t="0" r="635"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00000" cy="2011928"/>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LRG4FB0</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4.59</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10EB5DB2" wp14:editId="3BA61928">
                  <wp:extent cx="3600000" cy="2011003"/>
                  <wp:effectExtent l="0" t="0" r="63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00000" cy="201100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55HNX</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77.31</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BD98845" wp14:editId="03AD51F6">
                  <wp:extent cx="3600000" cy="2017481"/>
                  <wp:effectExtent l="0" t="0" r="635"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2017481"/>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N65HNX</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2.56</w:t>
            </w:r>
          </w:p>
        </w:tc>
      </w:tr>
      <w:tr w:rsidR="003A5D78" w:rsidTr="00D87D5B">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lastRenderedPageBreak/>
              <w:drawing>
                <wp:inline distT="0" distB="0" distL="0" distR="0" wp14:anchorId="7E0CFA1F" wp14:editId="776FFC78">
                  <wp:extent cx="3600000" cy="1997121"/>
                  <wp:effectExtent l="0" t="0" r="635" b="317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1997121"/>
                          </a:xfrm>
                          <a:prstGeom prst="rect">
                            <a:avLst/>
                          </a:prstGeom>
                        </pic:spPr>
                      </pic:pic>
                    </a:graphicData>
                  </a:graphic>
                </wp:inline>
              </w:drawing>
            </w:r>
          </w:p>
        </w:tc>
        <w:tc>
          <w:tcPr>
            <w:tcW w:w="1417"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LN65HNX</w:t>
            </w:r>
          </w:p>
        </w:tc>
        <w:tc>
          <w:tcPr>
            <w:tcW w:w="989"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85.63</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52CCD2F4" wp14:editId="09B94EA7">
                  <wp:extent cx="3600000" cy="2019332"/>
                  <wp:effectExtent l="0" t="0" r="63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0000" cy="2019332"/>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EF15VFE</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4.71</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05E02A6" wp14:editId="333E6D14">
                  <wp:extent cx="3600000" cy="2010077"/>
                  <wp:effectExtent l="0" t="0" r="635"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00000" cy="2010077"/>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EF15VFE</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4.26</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58B76BEE" wp14:editId="11E3B488">
                  <wp:extent cx="3600000" cy="1986941"/>
                  <wp:effectExtent l="0" t="0" r="63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1986941"/>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EF5VFE</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6.68</w:t>
            </w:r>
          </w:p>
        </w:tc>
      </w:tr>
    </w:tbl>
    <w:p w:rsidR="00111148" w:rsidRDefault="00111148" w:rsidP="002502E8">
      <w:pPr>
        <w:spacing w:after="160"/>
        <w:jc w:val="left"/>
      </w:pPr>
    </w:p>
    <w:p w:rsidR="00B009D6" w:rsidRDefault="00B16999" w:rsidP="003A5D78">
      <w:r w:rsidRPr="00B16999">
        <w:rPr>
          <w:color w:val="FF0000"/>
        </w:rPr>
        <w:lastRenderedPageBreak/>
        <w:t>Table 8</w:t>
      </w:r>
      <w:r>
        <w:t xml:space="preserve">, formed from </w:t>
      </w:r>
      <w:r w:rsidR="003A5D78">
        <w:t>screenshots of videos of b</w:t>
      </w:r>
      <w:r>
        <w:t xml:space="preserve">oth the front and backs of consecutive cars parked on the side of a street, gave several interesting observations. First, </w:t>
      </w:r>
      <w:r w:rsidR="003A5D78">
        <w:t xml:space="preserve">OpenALPR performed generally well in detecting plate data. However, </w:t>
      </w:r>
      <w:r>
        <w:t xml:space="preserve">OpenALPR consistently misinterpreted </w:t>
      </w:r>
      <w:r w:rsidR="003A5D78">
        <w:t xml:space="preserve">some characters, especially </w:t>
      </w:r>
      <w:r>
        <w:t xml:space="preserve">O’s as 0’s. </w:t>
      </w:r>
    </w:p>
    <w:p w:rsidR="00B009D6" w:rsidRDefault="00B009D6" w:rsidP="003A5D78"/>
    <w:p w:rsidR="00B009D6" w:rsidRDefault="00B16999" w:rsidP="003A5D78">
      <w:r>
        <w:t xml:space="preserve">Secondly, </w:t>
      </w:r>
      <w:r w:rsidR="003A5D78">
        <w:t xml:space="preserve">the more rotation and warping an image has undergone, the lower the output confidence from OpenALPR. Night time plates also, on average, gave a lower confidence – this was however very dependent on lighting. If ambient light struck the license plate directly, the plate would be overexposed, leading to no detected plates. If the light fell at an angle, it gave the optimal reflectivity for a high contrast between the black characters and white background. A side note was that the car headlights were all off, giving the </w:t>
      </w:r>
      <w:r w:rsidR="00B009D6">
        <w:t xml:space="preserve">camera ample chance of adjusting to the exposure levels needed to capture the plate. </w:t>
      </w:r>
    </w:p>
    <w:p w:rsidR="00B009D6" w:rsidRDefault="00B009D6" w:rsidP="003A5D78"/>
    <w:p w:rsidR="00BF4E2D" w:rsidRDefault="003A5D78" w:rsidP="003A5D78">
      <w:r>
        <w:t>Finally, OpenALPR tended to require very precise pre-processing in pre-warping the input image for all characters to be detected clearly. As each consecutive car was parked differently, the singular pre-warp matrix for each video caused some mistakes in OpenALPR – ideally each image would have its own manually calibrated pre-warp matrix.</w:t>
      </w:r>
    </w:p>
    <w:p w:rsidR="003A5D78" w:rsidRDefault="003A5D78" w:rsidP="003A5D78"/>
    <w:p w:rsidR="00B16999" w:rsidRDefault="003A5D78" w:rsidP="002502E8">
      <w:pPr>
        <w:spacing w:after="160"/>
        <w:jc w:val="left"/>
      </w:pPr>
      <w:r>
        <w:t>The last remark suggested that given video captured from a fixed position, OpenALPR would perform much better.</w:t>
      </w:r>
    </w:p>
    <w:p w:rsidR="003A5D78" w:rsidRDefault="003A5D78" w:rsidP="002502E8">
      <w:pPr>
        <w:spacing w:after="160"/>
        <w:jc w:val="left"/>
      </w:pPr>
    </w:p>
    <w:p w:rsidR="005E3F59" w:rsidRDefault="0015154F" w:rsidP="005E3F59">
      <w:pPr>
        <w:pStyle w:val="Heading3"/>
      </w:pPr>
      <w:r>
        <w:t>Fixed Position</w:t>
      </w:r>
    </w:p>
    <w:p w:rsidR="00D87D5B" w:rsidRDefault="004B18A4" w:rsidP="005E3F59">
      <w:r>
        <w:t xml:space="preserve">Finally, the camera was mounted on a tripod to film cars going past an intersection on a sunny day. The video was then run through </w:t>
      </w:r>
      <w:r w:rsidR="00667C9E">
        <w:t>the entire OpenALPR pipeline.</w:t>
      </w:r>
    </w:p>
    <w:p w:rsidR="001F1257" w:rsidRDefault="001F1257" w:rsidP="005E3F59"/>
    <w:p w:rsidR="004B18A4" w:rsidRDefault="004B18A4" w:rsidP="004B18A4">
      <w:pPr>
        <w:pStyle w:val="Caption"/>
      </w:pPr>
      <w:r>
        <w:t xml:space="preserve">Table </w:t>
      </w:r>
      <w:r>
        <w:fldChar w:fldCharType="begin"/>
      </w:r>
      <w:r>
        <w:instrText xml:space="preserve"> SEQ Table \* ARABIC </w:instrText>
      </w:r>
      <w:r>
        <w:fldChar w:fldCharType="separate"/>
      </w:r>
      <w:r w:rsidR="00327CCA">
        <w:rPr>
          <w:noProof/>
        </w:rPr>
        <w:t>9</w:t>
      </w:r>
      <w:r>
        <w:fldChar w:fldCharType="end"/>
      </w:r>
      <w:r>
        <w:t>: Fixed Position ALPR</w:t>
      </w:r>
    </w:p>
    <w:tbl>
      <w:tblPr>
        <w:tblStyle w:val="ListTable3"/>
        <w:tblW w:w="8497" w:type="dxa"/>
        <w:tblLayout w:type="fixed"/>
        <w:tblLook w:val="04A0" w:firstRow="1" w:lastRow="0" w:firstColumn="1" w:lastColumn="0" w:noHBand="0" w:noVBand="1"/>
      </w:tblPr>
      <w:tblGrid>
        <w:gridCol w:w="5949"/>
        <w:gridCol w:w="1559"/>
        <w:gridCol w:w="989"/>
      </w:tblGrid>
      <w:tr w:rsidR="00D87D5B"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9" w:type="dxa"/>
          </w:tcPr>
          <w:p w:rsidR="00D87D5B" w:rsidRDefault="00D87D5B" w:rsidP="00D221BA">
            <w:r>
              <w:t>Input Image</w:t>
            </w:r>
          </w:p>
        </w:tc>
        <w:tc>
          <w:tcPr>
            <w:tcW w:w="155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Confidence</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lastRenderedPageBreak/>
              <w:drawing>
                <wp:inline distT="0" distB="0" distL="0" distR="0">
                  <wp:extent cx="3600000" cy="2025000"/>
                  <wp:effectExtent l="0" t="0" r="635" b="0"/>
                  <wp:docPr id="255" name="Picture 255" descr="C:\Users\Jeremy\AppData\Local\Microsoft\Windows\INetCacheContent.Word\20170619_161420_4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9_161420_400000.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00000" cy="2025000"/>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BX66HH0</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9.26</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2" name="Picture 192" descr="C:\Users\Jeremy\AppData\Local\Microsoft\Windows\INetCacheContent.Word\20170619_161425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eremy\AppData\Local\Microsoft\Windows\INetCacheContent.Word\20170619_161425_800000.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DX64TXW</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5.71</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5" name="Picture 195" descr="C:\Users\Jeremy\AppData\Local\Microsoft\Windows\INetCacheContent.Word\20170619_161443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eremy\AppData\Local\Microsoft\Windows\INetCacheContent.Word\20170619_161443_00000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HX63XAE</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7.33</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drawing>
                <wp:inline distT="0" distB="0" distL="0" distR="0">
                  <wp:extent cx="3600000" cy="2025875"/>
                  <wp:effectExtent l="0" t="0" r="635" b="0"/>
                  <wp:docPr id="196" name="Picture 196" descr="C:\Users\Jeremy\AppData\Local\Microsoft\Windows\INetCacheContent.Word\20170619_16144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eremy\AppData\Local\Microsoft\Windows\INetCacheContent.Word\20170619_161448_00000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LM13ZPX</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4.73</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lastRenderedPageBreak/>
              <w:drawing>
                <wp:inline distT="0" distB="0" distL="0" distR="0">
                  <wp:extent cx="3600000" cy="2025875"/>
                  <wp:effectExtent l="0" t="0" r="635" b="0"/>
                  <wp:docPr id="197" name="Picture 197" descr="C:\Users\Jeremy\AppData\Local\Microsoft\Windows\INetCacheContent.Word\20170619_16145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Jeremy\AppData\Local\Microsoft\Windows\INetCacheContent.Word\20170619_161458_00000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LTZ1077</w:t>
            </w:r>
          </w:p>
        </w:tc>
        <w:tc>
          <w:tcPr>
            <w:tcW w:w="98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85.96</w:t>
            </w:r>
          </w:p>
        </w:tc>
      </w:tr>
    </w:tbl>
    <w:p w:rsidR="00D87D5B" w:rsidRDefault="00D87D5B" w:rsidP="005E3F59"/>
    <w:p w:rsidR="00B009D6" w:rsidRDefault="006258E2" w:rsidP="005E3F59">
      <w:r>
        <w:t xml:space="preserve">The fixed position of the camera was clear when observing the static blue shop sign in the top right of the video, as well as the bus being present in all frames. </w:t>
      </w:r>
      <w:r w:rsidR="00667C9E">
        <w:t xml:space="preserve">Judging by the confidence and the returned plates, OpenALPR did very well when given a fixed position. This was because the manually </w:t>
      </w:r>
      <w:r>
        <w:t xml:space="preserve">crafted pre-warp matrix was applicable to the whole video instead of a frame in the video, assumed to be representative of the whole video. Again, inconsistencies in detecting O’s as 0’s </w:t>
      </w:r>
      <w:r w:rsidR="00672369">
        <w:t xml:space="preserve">or in this case, M’s as H’s, </w:t>
      </w:r>
      <w:r>
        <w:t>plague the detection.</w:t>
      </w:r>
    </w:p>
    <w:p w:rsidR="00667C9E" w:rsidRDefault="00667C9E" w:rsidP="005E3F59"/>
    <w:p w:rsidR="006258E2" w:rsidRDefault="006258E2" w:rsidP="005E3F59">
      <w:r>
        <w:t>All these findings led to the hand tweaking of the low-level OpenALPR defaults specified in its configuration file, the testing of which is show in the next section.</w:t>
      </w:r>
    </w:p>
    <w:p w:rsidR="006258E2" w:rsidRDefault="006258E2" w:rsidP="005E3F59"/>
    <w:p w:rsidR="005E3F59" w:rsidRDefault="005E3F59" w:rsidP="005E3F59">
      <w:pPr>
        <w:pStyle w:val="Heading3"/>
      </w:pPr>
      <w:bookmarkStart w:id="93" w:name="_Toc485747318"/>
      <w:r>
        <w:t>OpenALPR tweaks</w:t>
      </w:r>
      <w:bookmarkEnd w:id="93"/>
    </w:p>
    <w:p w:rsidR="005B3D59" w:rsidRDefault="00672369" w:rsidP="005B3D59">
      <w:r>
        <w:t xml:space="preserve">Since most of the problems from the testing of input video were the slight imperfections in detecting the correct plate, a post-processing stage was desired. OpenALPR has an in-built post-processing stage that compares license plate candidates to a regex match, but is turned off and empty by default. As the </w:t>
      </w:r>
      <w:r w:rsidR="001758C6">
        <w:t>specifications</w:t>
      </w:r>
      <w:r>
        <w:t xml:space="preserve"> of the project are UK plates and no custom plates, two regex rules were added to the post-processing stage that corresponded to the format of UK </w:t>
      </w:r>
      <w:r w:rsidR="001758C6">
        <w:t xml:space="preserve">license plate nomenclature – namely LLNNLLL for normal vehicles and LLLNNNN for buses (L – letter, N – number). </w:t>
      </w:r>
      <w:r w:rsidR="00442BA7">
        <w:t xml:space="preserve">This change also fixed some additional, yet wrong, plates that stemmed from OpenALPR detecting words printed on vehicles by removing them from plate candidates. In </w:t>
      </w:r>
      <w:r w:rsidR="00442BA7" w:rsidRPr="00442BA7">
        <w:rPr>
          <w:color w:val="FF0000"/>
        </w:rPr>
        <w:t>figures 23 and 24</w:t>
      </w:r>
      <w:r w:rsidR="00442BA7">
        <w:t>, OpenALPR regularly detected the ‘shuttle’ printed on Imperial’s campus shuttles</w:t>
      </w:r>
      <w:r w:rsidR="009E6603">
        <w:t xml:space="preserve"> as ‘5HUTTLE’</w:t>
      </w:r>
      <w:r w:rsidR="00442BA7">
        <w:t>, along with the telephone number on the German bus</w:t>
      </w:r>
      <w:r w:rsidR="009E6603">
        <w:t>.</w:t>
      </w:r>
    </w:p>
    <w:p w:rsidR="00442BA7" w:rsidRDefault="00442BA7" w:rsidP="005B3D59">
      <w:r>
        <w:rPr>
          <w:noProof/>
          <w:lang w:eastAsia="en-GB"/>
        </w:rPr>
        <w:lastRenderedPageBreak/>
        <w:drawing>
          <wp:inline distT="0" distB="0" distL="0" distR="0" wp14:anchorId="017235C9" wp14:editId="62D1F36A">
            <wp:extent cx="4705350" cy="2647036"/>
            <wp:effectExtent l="190500" t="190500" r="190500" b="19177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13971" cy="2651886"/>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442BA7">
      <w:pPr>
        <w:pStyle w:val="Caption"/>
        <w:jc w:val="both"/>
      </w:pPr>
      <w:r>
        <w:t xml:space="preserve">Figure </w:t>
      </w:r>
      <w:r>
        <w:fldChar w:fldCharType="begin"/>
      </w:r>
      <w:r>
        <w:instrText xml:space="preserve"> SEQ Figure \* ARABIC </w:instrText>
      </w:r>
      <w:r>
        <w:fldChar w:fldCharType="separate"/>
      </w:r>
      <w:r w:rsidR="00A24C5D">
        <w:rPr>
          <w:noProof/>
        </w:rPr>
        <w:t>23</w:t>
      </w:r>
      <w:r>
        <w:fldChar w:fldCharType="end"/>
      </w:r>
      <w:r>
        <w:t>: Imperial Campus Shuttle</w:t>
      </w:r>
    </w:p>
    <w:p w:rsidR="00442BA7" w:rsidRDefault="00442BA7" w:rsidP="00442BA7">
      <w:pPr>
        <w:keepNext/>
      </w:pPr>
      <w:r>
        <w:rPr>
          <w:noProof/>
          <w:lang w:eastAsia="en-GB"/>
        </w:rPr>
        <w:drawing>
          <wp:inline distT="0" distB="0" distL="0" distR="0">
            <wp:extent cx="4972050" cy="2796778"/>
            <wp:effectExtent l="190500" t="190500" r="190500" b="194310"/>
            <wp:docPr id="199" name="Picture 199" descr="C:\Users\Jeremy\AppData\Local\Microsoft\Windows\INetCacheContent.Word\20170619_161158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Microsoft\Windows\INetCacheContent.Word\20170619_161158_800000.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77057" cy="2799594"/>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442BA7">
      <w:pPr>
        <w:pStyle w:val="Caption"/>
        <w:jc w:val="both"/>
      </w:pPr>
      <w:r>
        <w:t xml:space="preserve">Figure </w:t>
      </w:r>
      <w:r>
        <w:fldChar w:fldCharType="begin"/>
      </w:r>
      <w:r>
        <w:instrText xml:space="preserve"> SEQ Figure \* ARABIC </w:instrText>
      </w:r>
      <w:r>
        <w:fldChar w:fldCharType="separate"/>
      </w:r>
      <w:r w:rsidR="00A24C5D">
        <w:rPr>
          <w:noProof/>
        </w:rPr>
        <w:t>24</w:t>
      </w:r>
      <w:r>
        <w:fldChar w:fldCharType="end"/>
      </w:r>
      <w:r>
        <w:t>: Telephone Numbers</w:t>
      </w:r>
    </w:p>
    <w:p w:rsidR="001758C6" w:rsidRDefault="001758C6" w:rsidP="005E3F59">
      <w:r>
        <w:t xml:space="preserve">However, as this was a post-processing stage, OpenALPR could not correct the wrong characters, i.e. change a 0 back to an O. Instead, it merely threw the result away. Thus, this change helped the most in situations where the correct plate was not the highest confidence plate, but the second or third highest in confidence, while the plate with an incorrect character was the highest confidence plate. This way, the correct plate could be filtered from the plate candidates, giving a perfectly correct plate. </w:t>
      </w:r>
    </w:p>
    <w:p w:rsidR="001758C6" w:rsidRDefault="001758C6" w:rsidP="005E3F59"/>
    <w:p w:rsidR="001758C6" w:rsidRDefault="001758C6" w:rsidP="001758C6">
      <w:pPr>
        <w:pStyle w:val="Caption"/>
      </w:pPr>
      <w:r>
        <w:t xml:space="preserve">Table </w:t>
      </w:r>
      <w:r>
        <w:fldChar w:fldCharType="begin"/>
      </w:r>
      <w:r>
        <w:instrText xml:space="preserve"> SEQ Table \* ARABIC </w:instrText>
      </w:r>
      <w:r>
        <w:fldChar w:fldCharType="separate"/>
      </w:r>
      <w:r w:rsidR="00327CCA">
        <w:rPr>
          <w:noProof/>
        </w:rPr>
        <w:t>10</w:t>
      </w:r>
      <w:r>
        <w:fldChar w:fldCharType="end"/>
      </w:r>
      <w:r>
        <w:t>: Where regex matching helped</w:t>
      </w:r>
    </w:p>
    <w:tbl>
      <w:tblPr>
        <w:tblStyle w:val="ListTable3"/>
        <w:tblW w:w="0" w:type="auto"/>
        <w:tblLook w:val="04A0" w:firstRow="1" w:lastRow="0" w:firstColumn="1" w:lastColumn="0" w:noHBand="0" w:noVBand="1"/>
      </w:tblPr>
      <w:tblGrid>
        <w:gridCol w:w="2123"/>
        <w:gridCol w:w="2123"/>
        <w:gridCol w:w="2124"/>
        <w:gridCol w:w="2124"/>
      </w:tblGrid>
      <w:tr w:rsidR="001758C6" w:rsidTr="001758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3" w:type="dxa"/>
          </w:tcPr>
          <w:p w:rsidR="001758C6" w:rsidRDefault="001758C6" w:rsidP="005E3F59">
            <w:r>
              <w:t>Plate</w:t>
            </w:r>
          </w:p>
        </w:tc>
        <w:tc>
          <w:tcPr>
            <w:tcW w:w="2123"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Plat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6HH0</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c>
          <w:tcPr>
            <w:tcW w:w="2124" w:type="dxa"/>
          </w:tcPr>
          <w:p w:rsidR="001758C6" w:rsidRPr="001758C6" w:rsidRDefault="001758C6" w:rsidP="005E3F59">
            <w:pPr>
              <w:cnfStyle w:val="000000100000" w:firstRow="0" w:lastRow="0" w:firstColumn="0" w:lastColumn="0" w:oddVBand="0" w:evenVBand="0" w:oddHBand="1" w:evenHBand="0" w:firstRowFirstColumn="0" w:firstRowLastColumn="0" w:lastRowFirstColumn="0" w:lastRowLastColumn="0"/>
              <w:rPr>
                <w:b/>
              </w:rPr>
            </w:pPr>
            <w:r w:rsidRPr="001758C6">
              <w:rPr>
                <w:b/>
              </w:rPr>
              <w:t>BX66HH0</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r>
      <w:tr w:rsidR="001758C6" w:rsidTr="001758C6">
        <w:tc>
          <w:tcPr>
            <w:cnfStyle w:val="001000000000" w:firstRow="0" w:lastRow="0" w:firstColumn="1" w:lastColumn="0" w:oddVBand="0" w:evenVBand="0" w:oddHBand="0" w:evenHBand="0" w:firstRowFirstColumn="0" w:firstRowLastColumn="0" w:lastRowFirstColumn="0" w:lastRowLastColumn="0"/>
            <w:tcW w:w="2123" w:type="dxa"/>
          </w:tcPr>
          <w:p w:rsidR="001758C6" w:rsidRPr="00336CB8" w:rsidRDefault="001758C6" w:rsidP="005E3F59">
            <w:pPr>
              <w:rPr>
                <w:u w:val="single"/>
              </w:rPr>
            </w:pPr>
            <w:r w:rsidRPr="00336CB8">
              <w:rPr>
                <w:u w:val="single"/>
              </w:rPr>
              <w:t>BX66HHO</w:t>
            </w:r>
          </w:p>
        </w:tc>
        <w:tc>
          <w:tcPr>
            <w:tcW w:w="2123"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6</w:t>
            </w:r>
          </w:p>
        </w:tc>
        <w:tc>
          <w:tcPr>
            <w:tcW w:w="2124" w:type="dxa"/>
          </w:tcPr>
          <w:p w:rsidR="001758C6" w:rsidRPr="001758C6" w:rsidRDefault="00336CB8" w:rsidP="005E3F59">
            <w:pPr>
              <w:cnfStyle w:val="000000000000" w:firstRow="0" w:lastRow="0" w:firstColumn="0" w:lastColumn="0" w:oddVBand="0" w:evenVBand="0" w:oddHBand="0" w:evenHBand="0" w:firstRowFirstColumn="0" w:firstRowLastColumn="0" w:lastRowFirstColumn="0" w:lastRowLastColumn="0"/>
              <w:rPr>
                <w:b/>
              </w:rPr>
            </w:pPr>
            <w:r>
              <w:rPr>
                <w:b/>
              </w:rPr>
              <w:t>BX66HHP</w:t>
            </w:r>
          </w:p>
        </w:tc>
        <w:tc>
          <w:tcPr>
            <w:tcW w:w="2124"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5</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HHO</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5</w:t>
            </w:r>
          </w:p>
        </w:tc>
        <w:tc>
          <w:tcPr>
            <w:tcW w:w="2124" w:type="dxa"/>
          </w:tcPr>
          <w:p w:rsidR="001758C6" w:rsidRPr="00336CB8" w:rsidRDefault="00336CB8" w:rsidP="005E3F59">
            <w:pPr>
              <w:cnfStyle w:val="000000100000" w:firstRow="0" w:lastRow="0" w:firstColumn="0" w:lastColumn="0" w:oddVBand="0" w:evenVBand="0" w:oddHBand="1" w:evenHBand="0" w:firstRowFirstColumn="0" w:firstRowLastColumn="0" w:lastRowFirstColumn="0" w:lastRowLastColumn="0"/>
              <w:rPr>
                <w:b/>
                <w:u w:val="single"/>
              </w:rPr>
            </w:pPr>
            <w:r w:rsidRPr="00336CB8">
              <w:rPr>
                <w:b/>
                <w:u w:val="single"/>
              </w:rPr>
              <w:t>BX66HHO</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3</w:t>
            </w:r>
          </w:p>
        </w:tc>
      </w:tr>
    </w:tbl>
    <w:p w:rsidR="001758C6" w:rsidRDefault="001758C6" w:rsidP="005E3F59"/>
    <w:p w:rsidR="001758C6" w:rsidRDefault="001758C6" w:rsidP="005E3F59">
      <w:r w:rsidRPr="001758C6">
        <w:rPr>
          <w:color w:val="FF0000"/>
        </w:rPr>
        <w:t>Table 10</w:t>
      </w:r>
      <w:r>
        <w:rPr>
          <w:color w:val="FF0000"/>
        </w:rPr>
        <w:t xml:space="preserve"> gives an example of this.</w:t>
      </w:r>
      <w:r>
        <w:t xml:space="preserve"> There, regex post-processing helped </w:t>
      </w:r>
      <w:r w:rsidR="00FC6BE2">
        <w:t>get the correct plate</w:t>
      </w:r>
      <w:r w:rsidR="00336CB8">
        <w:t>, underlined,</w:t>
      </w:r>
      <w:r w:rsidR="00FC6BE2">
        <w:t xml:space="preserve"> from the le</w:t>
      </w:r>
      <w:r w:rsidR="00336CB8">
        <w:t>ft-</w:t>
      </w:r>
      <w:r w:rsidR="00787C9F">
        <w:t>hand columns</w:t>
      </w:r>
      <w:r w:rsidR="00FC6BE2">
        <w:t xml:space="preserve">, as the correct plate </w:t>
      </w:r>
      <w:r w:rsidR="00336CB8">
        <w:t>was</w:t>
      </w:r>
      <w:r w:rsidR="00FC6BE2">
        <w:t xml:space="preserve"> one of the plate candidates, just not the one with highest confidence. In the </w:t>
      </w:r>
      <w:r w:rsidR="00336CB8">
        <w:t>right-hand</w:t>
      </w:r>
      <w:r w:rsidR="00FC6BE2">
        <w:t xml:space="preserve"> columns, the correct plate </w:t>
      </w:r>
      <w:r w:rsidR="00336CB8">
        <w:t>was</w:t>
      </w:r>
      <w:r w:rsidR="00FC6BE2">
        <w:t xml:space="preserve"> not </w:t>
      </w:r>
      <w:r w:rsidR="00336CB8">
        <w:t>the highest confidence plate after regex matching</w:t>
      </w:r>
      <w:r w:rsidR="00FC6BE2">
        <w:t xml:space="preserve">, and therefore the </w:t>
      </w:r>
      <w:r w:rsidR="00AC22E2">
        <w:t>could</w:t>
      </w:r>
      <w:r w:rsidR="00FC6BE2">
        <w:t xml:space="preserve"> not be able to be retrieved in any way.</w:t>
      </w:r>
    </w:p>
    <w:p w:rsidR="00DC4715" w:rsidRDefault="00DC4715" w:rsidP="005E3F59"/>
    <w:p w:rsidR="00DC4715" w:rsidRDefault="00DC4715" w:rsidP="005E3F59">
      <w:r>
        <w:t>Other parameters that were tweaked include the LBP algorithm parameters that dictate how OpenALPR finds a license plate region, but as a negligible amount of plates that was put through OpenALPR had no plate candidates, the tweaks did not bring much improvements. Neither did minimum confidence tweaks, as the system already sorts by confidence.</w:t>
      </w:r>
    </w:p>
    <w:p w:rsidR="000F0E7C" w:rsidRDefault="000F0E7C" w:rsidP="005E3F59"/>
    <w:p w:rsidR="00AF0455" w:rsidRDefault="000F0E7C" w:rsidP="005E3F59">
      <w:r>
        <w:t xml:space="preserve">Lastly, for completion, night time fixed position footage was also tested. However, as the cars were </w:t>
      </w:r>
      <w:r w:rsidR="00AB647F">
        <w:t>moving</w:t>
      </w:r>
      <w:r>
        <w:t xml:space="preserve"> as opposed to the parked cars in the walking around videos, their headlights posed </w:t>
      </w:r>
      <w:r w:rsidR="00AB647F">
        <w:t>two major problems. The first was with headlight glare. With the camera on the ground, dipped headlights</w:t>
      </w:r>
      <w:r>
        <w:t xml:space="preserve"> overexposed the video, making license plate detection abysmal.</w:t>
      </w:r>
      <w:r w:rsidR="00AB647F">
        <w:t xml:space="preserve"> There was no recorded successful plate read with the camera in the full path of headlights. The next was with shutter speed. Reduced ambient light at night caused the shutter speeds to be slow, leading to blurry plates. </w:t>
      </w:r>
      <w:r>
        <w:t xml:space="preserve"> The success rate of night time detection </w:t>
      </w:r>
      <w:r w:rsidR="00AB647F">
        <w:t>ranged from</w:t>
      </w:r>
      <w:r>
        <w:t xml:space="preserve"> single figures to at most, 20%. An example of the glare is shown in </w:t>
      </w:r>
      <w:r w:rsidRPr="000F0E7C">
        <w:rPr>
          <w:color w:val="FF0000"/>
        </w:rPr>
        <w:t xml:space="preserve">Figure </w:t>
      </w:r>
      <w:r w:rsidR="00AB647F">
        <w:rPr>
          <w:color w:val="FF0000"/>
        </w:rPr>
        <w:t>25</w:t>
      </w:r>
      <w:r w:rsidR="00AB647F">
        <w:t xml:space="preserve"> and blur in </w:t>
      </w:r>
      <w:r w:rsidR="00AB647F" w:rsidRPr="00AB647F">
        <w:rPr>
          <w:color w:val="FF0000"/>
        </w:rPr>
        <w:t>Figure 26</w:t>
      </w:r>
      <w:r w:rsidR="00AB647F">
        <w:t xml:space="preserve">. </w:t>
      </w:r>
    </w:p>
    <w:p w:rsidR="00AF0455" w:rsidRDefault="00AF0455" w:rsidP="005E3F59"/>
    <w:p w:rsidR="000F0E7C" w:rsidRDefault="00AF0455" w:rsidP="005E3F59">
      <w:r>
        <w:t xml:space="preserve">A proposed method to enable successful night time operation would be emulate the operation of a dedicated license plate camera (as explained in </w:t>
      </w:r>
      <w:r w:rsidRPr="00AF0455">
        <w:rPr>
          <w:color w:val="FF0000"/>
        </w:rPr>
        <w:t>section XXX</w:t>
      </w:r>
      <w:r>
        <w:t xml:space="preserve">). However, </w:t>
      </w:r>
      <w:r w:rsidR="0065749E">
        <w:t xml:space="preserve">doing so would require research, design, and implementation on signal processing algorithms and the circuitry of connecting an infra-red flash (it requires 12V 1A, so circuitry must be designed for the flash to be powered off the Raspberry Pi’s 5V rail). This was judged to be out of scope of the project and an unnecessary distraction. </w:t>
      </w:r>
      <w:r>
        <w:t xml:space="preserve"> </w:t>
      </w:r>
      <w:r w:rsidR="000F0E7C">
        <w:t xml:space="preserve">Hence, night time live footage </w:t>
      </w:r>
      <w:r w:rsidR="0065749E">
        <w:t xml:space="preserve">and operation </w:t>
      </w:r>
      <w:r w:rsidR="000F0E7C">
        <w:t>was put on hold for the rest of the testing.</w:t>
      </w:r>
    </w:p>
    <w:p w:rsidR="00AB647F" w:rsidRDefault="00AB647F" w:rsidP="00AB647F">
      <w:pPr>
        <w:keepNext/>
      </w:pPr>
      <w:r>
        <w:rPr>
          <w:noProof/>
          <w:lang w:eastAsia="en-GB"/>
        </w:rPr>
        <w:lastRenderedPageBreak/>
        <w:drawing>
          <wp:inline distT="0" distB="0" distL="0" distR="0" wp14:anchorId="458DC7F5" wp14:editId="7E76A110">
            <wp:extent cx="4860000" cy="2603163"/>
            <wp:effectExtent l="190500" t="190500" r="188595" b="1974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60000" cy="2603163"/>
                    </a:xfrm>
                    <a:prstGeom prst="rect">
                      <a:avLst/>
                    </a:prstGeom>
                    <a:ln>
                      <a:noFill/>
                    </a:ln>
                    <a:effectLst>
                      <a:outerShdw blurRad="190500" algn="tl" rotWithShape="0">
                        <a:srgbClr val="000000">
                          <a:alpha val="70000"/>
                        </a:srgbClr>
                      </a:outerShdw>
                    </a:effectLst>
                  </pic:spPr>
                </pic:pic>
              </a:graphicData>
            </a:graphic>
          </wp:inline>
        </w:drawing>
      </w:r>
    </w:p>
    <w:p w:rsidR="000F0E7C" w:rsidRDefault="00AB647F" w:rsidP="00AB647F">
      <w:pPr>
        <w:pStyle w:val="Caption"/>
        <w:jc w:val="both"/>
      </w:pPr>
      <w:r>
        <w:t xml:space="preserve">Figure </w:t>
      </w:r>
      <w:r>
        <w:fldChar w:fldCharType="begin"/>
      </w:r>
      <w:r>
        <w:instrText xml:space="preserve"> SEQ Figure \* ARABIC </w:instrText>
      </w:r>
      <w:r>
        <w:fldChar w:fldCharType="separate"/>
      </w:r>
      <w:r w:rsidR="00A24C5D">
        <w:rPr>
          <w:noProof/>
        </w:rPr>
        <w:t>25</w:t>
      </w:r>
      <w:r>
        <w:fldChar w:fldCharType="end"/>
      </w:r>
      <w:r>
        <w:t>: Glare</w:t>
      </w:r>
    </w:p>
    <w:p w:rsidR="00BB20DA" w:rsidRDefault="00BB20DA" w:rsidP="00BB20DA">
      <w:pPr>
        <w:keepNext/>
      </w:pPr>
      <w:r>
        <w:rPr>
          <w:noProof/>
          <w:lang w:eastAsia="en-GB"/>
        </w:rPr>
        <w:drawing>
          <wp:inline distT="0" distB="0" distL="0" distR="0" wp14:anchorId="023A2406" wp14:editId="281792CC">
            <wp:extent cx="4860000" cy="2609450"/>
            <wp:effectExtent l="190500" t="190500" r="188595" b="1911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60000" cy="2609450"/>
                    </a:xfrm>
                    <a:prstGeom prst="rect">
                      <a:avLst/>
                    </a:prstGeom>
                    <a:ln>
                      <a:noFill/>
                    </a:ln>
                    <a:effectLst>
                      <a:outerShdw blurRad="190500" algn="tl" rotWithShape="0">
                        <a:srgbClr val="000000">
                          <a:alpha val="70000"/>
                        </a:srgbClr>
                      </a:outerShdw>
                    </a:effectLst>
                  </pic:spPr>
                </pic:pic>
              </a:graphicData>
            </a:graphic>
          </wp:inline>
        </w:drawing>
      </w:r>
    </w:p>
    <w:p w:rsidR="00AB647F" w:rsidRDefault="00BB20DA" w:rsidP="00BB20DA">
      <w:pPr>
        <w:pStyle w:val="Caption"/>
        <w:jc w:val="both"/>
      </w:pPr>
      <w:r>
        <w:t xml:space="preserve">Figure </w:t>
      </w:r>
      <w:r>
        <w:fldChar w:fldCharType="begin"/>
      </w:r>
      <w:r>
        <w:instrText xml:space="preserve"> SEQ Figure \* ARABIC </w:instrText>
      </w:r>
      <w:r>
        <w:fldChar w:fldCharType="separate"/>
      </w:r>
      <w:r w:rsidR="00A24C5D">
        <w:rPr>
          <w:noProof/>
        </w:rPr>
        <w:t>26</w:t>
      </w:r>
      <w:r>
        <w:fldChar w:fldCharType="end"/>
      </w:r>
      <w:r>
        <w:t xml:space="preserve">: </w:t>
      </w:r>
      <w:r w:rsidRPr="00226B47">
        <w:t>Blurry night time operation</w:t>
      </w:r>
      <w:r w:rsidR="008465A7">
        <w:t xml:space="preserve"> (plate of the black taxi is slightly better but still blurred)</w:t>
      </w:r>
    </w:p>
    <w:p w:rsidR="00B05EF5" w:rsidRDefault="00B05EF5" w:rsidP="005E3F59"/>
    <w:p w:rsidR="005E3F59" w:rsidRDefault="005E3F59" w:rsidP="005E3F59">
      <w:pPr>
        <w:pStyle w:val="Heading3"/>
      </w:pPr>
      <w:bookmarkStart w:id="94" w:name="_Toc485747319"/>
      <w:r>
        <w:t>Testing Suite</w:t>
      </w:r>
      <w:bookmarkEnd w:id="94"/>
    </w:p>
    <w:p w:rsidR="001C7205" w:rsidRDefault="00FF6FCD" w:rsidP="001C7205">
      <w:r>
        <w:t xml:space="preserve">Armed with a set of good configuration settings, an automated test suite was desired as the end goal of testing the license plate detection. As the number of test videos grew, it was no longer feasible, nor efficient, to run OpenALPR pipeline on each video manually and compare results. Therefore, a test script was created to take in a set of videos with known plate and optimal pre-warp data, and compare the output of the OpenALPR pipeline to the expected output (hard coded plates </w:t>
      </w:r>
      <w:r>
        <w:lastRenderedPageBreak/>
        <w:t>by manual inspection of each video). Options to match the plates included an exact match, or a fuzzy match to attempt to cover up the one or two character inconsistencies.</w:t>
      </w:r>
    </w:p>
    <w:p w:rsidR="00303ECC" w:rsidRDefault="00303ECC" w:rsidP="00303ECC">
      <w:pPr>
        <w:keepNext/>
      </w:pPr>
      <w:r>
        <w:rPr>
          <w:noProof/>
          <w:lang w:eastAsia="en-GB"/>
        </w:rPr>
        <w:drawing>
          <wp:inline distT="0" distB="0" distL="0" distR="0" wp14:anchorId="272E0C0B" wp14:editId="3C3C47BE">
            <wp:extent cx="5162550" cy="2697833"/>
            <wp:effectExtent l="190500" t="190500" r="190500" b="1981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169421" cy="2701423"/>
                    </a:xfrm>
                    <a:prstGeom prst="rect">
                      <a:avLst/>
                    </a:prstGeom>
                    <a:ln>
                      <a:noFill/>
                    </a:ln>
                    <a:effectLst>
                      <a:outerShdw blurRad="190500" algn="tl" rotWithShape="0">
                        <a:srgbClr val="000000">
                          <a:alpha val="70000"/>
                        </a:srgbClr>
                      </a:outerShdw>
                    </a:effectLst>
                  </pic:spPr>
                </pic:pic>
              </a:graphicData>
            </a:graphic>
          </wp:inline>
        </w:drawing>
      </w:r>
    </w:p>
    <w:p w:rsidR="00A1489C" w:rsidRDefault="00303ECC" w:rsidP="00303ECC">
      <w:pPr>
        <w:pStyle w:val="Caption"/>
        <w:jc w:val="both"/>
      </w:pPr>
      <w:r>
        <w:t xml:space="preserve">Figure </w:t>
      </w:r>
      <w:r>
        <w:fldChar w:fldCharType="begin"/>
      </w:r>
      <w:r>
        <w:instrText xml:space="preserve"> SEQ Figure \* ARABIC </w:instrText>
      </w:r>
      <w:r>
        <w:fldChar w:fldCharType="separate"/>
      </w:r>
      <w:r w:rsidR="00A24C5D">
        <w:rPr>
          <w:noProof/>
        </w:rPr>
        <w:t>27</w:t>
      </w:r>
      <w:r>
        <w:fldChar w:fldCharType="end"/>
      </w:r>
      <w:r>
        <w:t>: Test suite operation</w:t>
      </w:r>
    </w:p>
    <w:p w:rsidR="000F0E7C" w:rsidRDefault="00A1489C" w:rsidP="001C7205">
      <w:r>
        <w:t xml:space="preserve">Results were generally positive, </w:t>
      </w:r>
      <w:r w:rsidR="008465A7">
        <w:t>although with a large variance, as shown in the following table.</w:t>
      </w:r>
      <w:r w:rsidR="00E2197A">
        <w:t xml:space="preserve"> </w:t>
      </w:r>
      <w:r w:rsidR="0036143D">
        <w:t>Several conclusions were drawn from this:</w:t>
      </w:r>
    </w:p>
    <w:p w:rsidR="0036143D" w:rsidRDefault="0036143D" w:rsidP="0036143D">
      <w:pPr>
        <w:pStyle w:val="ListParagraph"/>
        <w:numPr>
          <w:ilvl w:val="0"/>
          <w:numId w:val="43"/>
        </w:numPr>
      </w:pPr>
      <w:r>
        <w:t>Having the maximum value of correct cars as 100% was very promising and showed off the design and implementation of the OpenALPR pipeline</w:t>
      </w:r>
    </w:p>
    <w:p w:rsidR="0036143D" w:rsidRDefault="0036143D" w:rsidP="0036143D">
      <w:pPr>
        <w:pStyle w:val="ListParagraph"/>
        <w:numPr>
          <w:ilvl w:val="0"/>
          <w:numId w:val="43"/>
        </w:numPr>
      </w:pPr>
      <w:r>
        <w:t xml:space="preserve">High </w:t>
      </w:r>
      <w:r w:rsidR="00303ECC">
        <w:t>variances</w:t>
      </w:r>
      <w:r>
        <w:t xml:space="preserve"> were </w:t>
      </w:r>
      <w:r w:rsidR="00303ECC">
        <w:t>concluded</w:t>
      </w:r>
      <w:r>
        <w:t xml:space="preserve"> to be as a result of non-optimal parameters, so further hand tweaking could be done to improve the minimum correct</w:t>
      </w:r>
    </w:p>
    <w:p w:rsidR="0036143D" w:rsidRDefault="0036143D" w:rsidP="0036143D">
      <w:pPr>
        <w:pStyle w:val="ListParagraph"/>
        <w:numPr>
          <w:ilvl w:val="0"/>
          <w:numId w:val="43"/>
        </w:numPr>
      </w:pPr>
      <w:r>
        <w:t>Fuzzy matching gave higher averages if regex was disabled</w:t>
      </w:r>
    </w:p>
    <w:p w:rsidR="0036143D" w:rsidRDefault="0036143D" w:rsidP="0036143D">
      <w:pPr>
        <w:pStyle w:val="ListParagraph"/>
        <w:numPr>
          <w:ilvl w:val="0"/>
          <w:numId w:val="43"/>
        </w:numPr>
      </w:pPr>
      <w:r>
        <w:t>Exact matching gave higher averages if regex was enabled</w:t>
      </w:r>
    </w:p>
    <w:p w:rsidR="0036143D" w:rsidRDefault="0036143D" w:rsidP="0036143D">
      <w:pPr>
        <w:pStyle w:val="ListParagraph"/>
        <w:numPr>
          <w:ilvl w:val="0"/>
          <w:numId w:val="43"/>
        </w:numPr>
      </w:pPr>
      <w:r>
        <w:t>Worst results came from exact match if regex was disabled, which made sense as the added nonsense plates degrade</w:t>
      </w:r>
      <w:r w:rsidR="00303ECC">
        <w:t>d</w:t>
      </w:r>
      <w:r>
        <w:t xml:space="preserve"> the algorithm that extracted unique cars from the list of plates</w:t>
      </w:r>
    </w:p>
    <w:p w:rsidR="0036143D" w:rsidRDefault="0036143D" w:rsidP="0036143D">
      <w:pPr>
        <w:pStyle w:val="ListParagraph"/>
        <w:numPr>
          <w:ilvl w:val="0"/>
          <w:numId w:val="43"/>
        </w:numPr>
      </w:pPr>
      <w:r>
        <w:t>As the social reporting of violating cars is automated, exact match with regex enabled was chosen to lower false positives, at the expense of the failure to detect some violations</w:t>
      </w:r>
    </w:p>
    <w:p w:rsidR="008465A7" w:rsidRDefault="008465A7" w:rsidP="001C7205"/>
    <w:p w:rsidR="00E2197A" w:rsidRDefault="00E2197A" w:rsidP="00E2197A">
      <w:pPr>
        <w:pStyle w:val="Caption"/>
      </w:pPr>
      <w:r>
        <w:t xml:space="preserve">Table </w:t>
      </w:r>
      <w:r>
        <w:fldChar w:fldCharType="begin"/>
      </w:r>
      <w:r>
        <w:instrText xml:space="preserve"> SEQ Table \* ARABIC </w:instrText>
      </w:r>
      <w:r>
        <w:fldChar w:fldCharType="separate"/>
      </w:r>
      <w:r w:rsidR="00327CCA">
        <w:rPr>
          <w:noProof/>
        </w:rPr>
        <w:t>11</w:t>
      </w:r>
      <w:r>
        <w:fldChar w:fldCharType="end"/>
      </w:r>
      <w:r>
        <w:t>: Results from testing suite of videos over 30s in length</w:t>
      </w:r>
    </w:p>
    <w:tbl>
      <w:tblPr>
        <w:tblStyle w:val="ListTable3"/>
        <w:tblW w:w="0" w:type="auto"/>
        <w:tblLook w:val="04A0" w:firstRow="1" w:lastRow="0" w:firstColumn="1" w:lastColumn="0" w:noHBand="0" w:noVBand="1"/>
      </w:tblPr>
      <w:tblGrid>
        <w:gridCol w:w="3256"/>
        <w:gridCol w:w="1701"/>
        <w:gridCol w:w="1841"/>
        <w:gridCol w:w="1696"/>
      </w:tblGrid>
      <w:tr w:rsidR="000F0E7C" w:rsidTr="008465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rsidR="000F0E7C" w:rsidRDefault="000F0E7C" w:rsidP="001C7205">
            <w:r>
              <w:t>Parameters</w:t>
            </w:r>
          </w:p>
        </w:tc>
        <w:tc>
          <w:tcPr>
            <w:tcW w:w="170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in correct</w:t>
            </w:r>
            <w:r w:rsidR="008465A7">
              <w:t xml:space="preserve"> (%)</w:t>
            </w:r>
          </w:p>
        </w:tc>
        <w:tc>
          <w:tcPr>
            <w:tcW w:w="184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Avg correct</w:t>
            </w:r>
            <w:r w:rsidR="008465A7">
              <w:t xml:space="preserve"> (%)</w:t>
            </w:r>
          </w:p>
        </w:tc>
        <w:tc>
          <w:tcPr>
            <w:tcW w:w="169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ax correct</w:t>
            </w:r>
            <w:r w:rsidR="008465A7">
              <w:t xml:space="preserve"> (%)</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exact match</w:t>
            </w:r>
          </w:p>
        </w:tc>
        <w:tc>
          <w:tcPr>
            <w:tcW w:w="170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35.71</w:t>
            </w:r>
          </w:p>
        </w:tc>
        <w:tc>
          <w:tcPr>
            <w:tcW w:w="184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62.62</w:t>
            </w:r>
          </w:p>
        </w:tc>
        <w:tc>
          <w:tcPr>
            <w:tcW w:w="1696"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100</w:t>
            </w:r>
            <w:r w:rsidR="00DE77B6">
              <w:t>.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lastRenderedPageBreak/>
              <w:t>Regex disabled, exact match</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22.22</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42.28</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66.67</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fuzzy match (&gt;85%)</w:t>
            </w:r>
          </w:p>
        </w:tc>
        <w:tc>
          <w:tcPr>
            <w:tcW w:w="1701"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50.00</w:t>
            </w:r>
          </w:p>
        </w:tc>
        <w:tc>
          <w:tcPr>
            <w:tcW w:w="1841" w:type="dxa"/>
          </w:tcPr>
          <w:p w:rsidR="000F0E7C" w:rsidRDefault="007320FD" w:rsidP="00DE77B6">
            <w:pPr>
              <w:jc w:val="right"/>
              <w:cnfStyle w:val="000000100000" w:firstRow="0" w:lastRow="0" w:firstColumn="0" w:lastColumn="0" w:oddVBand="0" w:evenVBand="0" w:oddHBand="1" w:evenHBand="0" w:firstRowFirstColumn="0" w:firstRowLastColumn="0" w:lastRowFirstColumn="0" w:lastRowLastColumn="0"/>
            </w:pPr>
            <w:r>
              <w:t>6</w:t>
            </w:r>
            <w:r w:rsidR="00DE77B6">
              <w:t>9.12</w:t>
            </w:r>
          </w:p>
        </w:tc>
        <w:tc>
          <w:tcPr>
            <w:tcW w:w="1696"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100.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disabled, fuzzy match (&gt;85%)</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50.00</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77.44</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100.00</w:t>
            </w:r>
          </w:p>
        </w:tc>
      </w:tr>
    </w:tbl>
    <w:p w:rsidR="000F0E7C" w:rsidRDefault="000F0E7C" w:rsidP="001C7205"/>
    <w:p w:rsidR="00A1489C" w:rsidRPr="001C7205" w:rsidRDefault="00303ECC" w:rsidP="001C7205">
      <w:r>
        <w:t>Hence, the final implementation of regex enabled and exact match only was implemented in the final system.</w:t>
      </w:r>
    </w:p>
    <w:p w:rsidR="00E248D2" w:rsidRDefault="00E248D2" w:rsidP="00E248D2"/>
    <w:p w:rsidR="00E248D2" w:rsidRPr="00E248D2" w:rsidRDefault="00E248D2" w:rsidP="00E248D2">
      <w:pPr>
        <w:pStyle w:val="Heading3"/>
      </w:pPr>
      <w:r>
        <w:t>Other Algorithm Tests</w:t>
      </w:r>
    </w:p>
    <w:p w:rsidR="002C2390" w:rsidRDefault="002C2390" w:rsidP="00EF3D2C">
      <w:r>
        <w:t xml:space="preserve">The algorithm to extract unique cars from the entire list as returned by OpenALPR was used in the OpenALPR for all testing from walking around onwards. The algorithm worked extremely well, </w:t>
      </w:r>
      <w:r w:rsidR="00283E15">
        <w:t>and successfully segregated unique cars from one another.</w:t>
      </w:r>
    </w:p>
    <w:p w:rsidR="002C2390" w:rsidRDefault="002C2390" w:rsidP="00EF3D2C"/>
    <w:p w:rsidR="00341870" w:rsidRDefault="00341870" w:rsidP="00341870">
      <w:pPr>
        <w:pStyle w:val="Heading3"/>
      </w:pPr>
      <w:r>
        <w:t>Database Test</w:t>
      </w:r>
    </w:p>
    <w:p w:rsidR="00341870" w:rsidRDefault="00341870" w:rsidP="00341870">
      <w:r>
        <w:t>Database operations for license plate detection revolved around detecting unprocessed videos, and the addition of each unique, detected, car to after OpenALPR.</w:t>
      </w:r>
      <w:bookmarkStart w:id="95" w:name="_Toc485747320"/>
      <w:r>
        <w:t xml:space="preserve"> Both these operations were confirmed to be working as expected – entries were verified in the Django administration panels.</w:t>
      </w:r>
    </w:p>
    <w:p w:rsidR="00341870" w:rsidRDefault="00341870" w:rsidP="00341870">
      <w:pPr>
        <w:keepNext/>
      </w:pPr>
      <w:r>
        <w:rPr>
          <w:noProof/>
          <w:lang w:eastAsia="en-GB"/>
        </w:rPr>
        <w:drawing>
          <wp:inline distT="0" distB="0" distL="0" distR="0" wp14:anchorId="4C74446C" wp14:editId="0AC75454">
            <wp:extent cx="5400040" cy="2220595"/>
            <wp:effectExtent l="190500" t="190500" r="181610" b="1987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222059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341870">
      <w:pPr>
        <w:pStyle w:val="Caption"/>
        <w:jc w:val="both"/>
      </w:pPr>
      <w:r>
        <w:t xml:space="preserve">Figure </w:t>
      </w:r>
      <w:r>
        <w:fldChar w:fldCharType="begin"/>
      </w:r>
      <w:r>
        <w:instrText xml:space="preserve"> SEQ Figure \* ARABIC </w:instrText>
      </w:r>
      <w:r>
        <w:fldChar w:fldCharType="separate"/>
      </w:r>
      <w:r w:rsidR="00A24C5D">
        <w:rPr>
          <w:noProof/>
        </w:rPr>
        <w:t>28</w:t>
      </w:r>
      <w:r>
        <w:fldChar w:fldCharType="end"/>
      </w:r>
      <w:r>
        <w:t>: Videos to be processed</w:t>
      </w:r>
    </w:p>
    <w:p w:rsidR="00341870" w:rsidRDefault="00341870" w:rsidP="00341870"/>
    <w:p w:rsidR="00341870" w:rsidRDefault="00341870" w:rsidP="00341870">
      <w:pPr>
        <w:keepNext/>
      </w:pPr>
      <w:r>
        <w:rPr>
          <w:noProof/>
          <w:lang w:eastAsia="en-GB"/>
        </w:rPr>
        <w:lastRenderedPageBreak/>
        <w:drawing>
          <wp:inline distT="0" distB="0" distL="0" distR="0" wp14:anchorId="71F8BF9B" wp14:editId="59387772">
            <wp:extent cx="5400040" cy="2228215"/>
            <wp:effectExtent l="190500" t="190500" r="181610" b="1911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222821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341870">
      <w:pPr>
        <w:pStyle w:val="Caption"/>
        <w:jc w:val="both"/>
      </w:pPr>
      <w:r>
        <w:t xml:space="preserve">Figure </w:t>
      </w:r>
      <w:r>
        <w:fldChar w:fldCharType="begin"/>
      </w:r>
      <w:r>
        <w:instrText xml:space="preserve"> SEQ Figure \* ARABIC </w:instrText>
      </w:r>
      <w:r>
        <w:fldChar w:fldCharType="separate"/>
      </w:r>
      <w:r w:rsidR="00A24C5D">
        <w:rPr>
          <w:noProof/>
        </w:rPr>
        <w:t>29</w:t>
      </w:r>
      <w:r>
        <w:fldChar w:fldCharType="end"/>
      </w:r>
      <w:r>
        <w:t>: Added plates</w:t>
      </w:r>
    </w:p>
    <w:p w:rsidR="00341870" w:rsidRDefault="00341870" w:rsidP="00341870"/>
    <w:p w:rsidR="00EF3D2C" w:rsidRDefault="00EF3D2C" w:rsidP="00341870">
      <w:pPr>
        <w:pStyle w:val="Heading3"/>
      </w:pPr>
      <w:r>
        <w:t>Performance</w:t>
      </w:r>
      <w:bookmarkEnd w:id="95"/>
    </w:p>
    <w:p w:rsidR="00084F27" w:rsidRDefault="00084F27" w:rsidP="00084F27">
      <w:pPr>
        <w:pStyle w:val="Caption"/>
      </w:pPr>
      <w:r>
        <w:t xml:space="preserve">Table </w:t>
      </w:r>
      <w:r>
        <w:fldChar w:fldCharType="begin"/>
      </w:r>
      <w:r>
        <w:instrText xml:space="preserve"> SEQ Table \* ARABIC </w:instrText>
      </w:r>
      <w:r>
        <w:fldChar w:fldCharType="separate"/>
      </w:r>
      <w:r w:rsidR="00327CCA">
        <w:rPr>
          <w:noProof/>
        </w:rPr>
        <w:t>12</w:t>
      </w:r>
      <w:r>
        <w:fldChar w:fldCharType="end"/>
      </w:r>
      <w:r>
        <w:t>: Performance stats</w:t>
      </w:r>
    </w:p>
    <w:tbl>
      <w:tblPr>
        <w:tblStyle w:val="ListTable3"/>
        <w:tblW w:w="0" w:type="auto"/>
        <w:tblLook w:val="04A0" w:firstRow="1" w:lastRow="0" w:firstColumn="1" w:lastColumn="0" w:noHBand="0" w:noVBand="1"/>
      </w:tblPr>
      <w:tblGrid>
        <w:gridCol w:w="2405"/>
        <w:gridCol w:w="2835"/>
        <w:gridCol w:w="3254"/>
      </w:tblGrid>
      <w:tr w:rsidR="00D47CCD" w:rsidTr="00176E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Pr>
          <w:p w:rsidR="00D47CCD" w:rsidRDefault="00D47CCD" w:rsidP="00084F27"/>
        </w:tc>
        <w:tc>
          <w:tcPr>
            <w:tcW w:w="2835"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00F67C74">
              <w:t xml:space="preserve">Intel </w:t>
            </w:r>
            <w:r>
              <w:t>i5-4690K (4.5GHz)</w:t>
            </w:r>
          </w:p>
        </w:tc>
        <w:tc>
          <w:tcPr>
            <w:tcW w:w="3254"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Pr="00084F27">
              <w:t>ARM Cortex-A53</w:t>
            </w:r>
            <w:r>
              <w:t xml:space="preserve"> (1.2GHz)</w:t>
            </w:r>
          </w:p>
        </w:tc>
      </w:tr>
      <w:tr w:rsidR="00D47CCD" w:rsidTr="00176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Parallel, 3 of 4 cores</w:t>
            </w:r>
          </w:p>
        </w:tc>
        <w:tc>
          <w:tcPr>
            <w:tcW w:w="2835"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1.79</w:t>
            </w:r>
          </w:p>
        </w:tc>
        <w:tc>
          <w:tcPr>
            <w:tcW w:w="3254"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08</w:t>
            </w:r>
          </w:p>
        </w:tc>
      </w:tr>
      <w:tr w:rsidR="00D47CCD" w:rsidTr="00176EF3">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Serial</w:t>
            </w:r>
          </w:p>
        </w:tc>
        <w:tc>
          <w:tcPr>
            <w:tcW w:w="2835"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4.04</w:t>
            </w:r>
          </w:p>
        </w:tc>
        <w:tc>
          <w:tcPr>
            <w:tcW w:w="3254"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0.38</w:t>
            </w:r>
          </w:p>
        </w:tc>
      </w:tr>
    </w:tbl>
    <w:p w:rsidR="00084F27" w:rsidRDefault="00084F27" w:rsidP="00084F27"/>
    <w:p w:rsidR="00084F27" w:rsidRDefault="00F67C74" w:rsidP="00084F27">
      <w:r>
        <w:t xml:space="preserve">Performance was unfortunately slow on the Raspberry Pi, even with the parallel implementation. It was concluded that although the performance is slow, </w:t>
      </w:r>
      <w:r w:rsidR="00176EF3">
        <w:t>it was adequate for this system as it was aimed at residential roads. Hence, given the current implementation of a queue of recorded videos on disk, the system would have adequate time to catch up on the processing on videos during periods where little to no cars pass by (night time).</w:t>
      </w:r>
    </w:p>
    <w:p w:rsidR="00176EF3" w:rsidRDefault="00176EF3" w:rsidP="00084F27"/>
    <w:p w:rsidR="00176EF3" w:rsidRDefault="00176EF3" w:rsidP="00084F27">
      <w:r>
        <w:t xml:space="preserve">Unfortunately, this system would not be able to </w:t>
      </w:r>
      <w:r w:rsidR="000119B5">
        <w:t>be used</w:t>
      </w:r>
      <w:r>
        <w:t xml:space="preserve"> on busy roads as real time operation required 5 FPS. However, with more powerful hardware, real-time operation is possible as demonstrated using a desktop class CPU. GPU acceleration </w:t>
      </w:r>
      <w:r w:rsidR="00177B2E">
        <w:t>was</w:t>
      </w:r>
      <w:r>
        <w:t xml:space="preserve"> also supported inside OpenALPR but </w:t>
      </w:r>
      <w:r w:rsidR="000119B5">
        <w:t>both</w:t>
      </w:r>
      <w:r>
        <w:t xml:space="preserve"> avenues </w:t>
      </w:r>
      <w:r w:rsidR="00F957BA">
        <w:t>went</w:t>
      </w:r>
      <w:r>
        <w:t xml:space="preserve"> out</w:t>
      </w:r>
      <w:r w:rsidR="00660893">
        <w:t xml:space="preserve"> of project s</w:t>
      </w:r>
      <w:r>
        <w:t>cope.</w:t>
      </w:r>
    </w:p>
    <w:p w:rsidR="00176EF3" w:rsidRDefault="00176EF3" w:rsidP="00084F27"/>
    <w:p w:rsidR="00F67C74" w:rsidRDefault="00F67C74" w:rsidP="00F67C74">
      <w:pPr>
        <w:pStyle w:val="Heading3"/>
      </w:pPr>
      <w:r>
        <w:t>Summary</w:t>
      </w:r>
    </w:p>
    <w:p w:rsidR="00317E64" w:rsidRDefault="00225D0A" w:rsidP="00225D0A">
      <w:r>
        <w:t xml:space="preserve">From the project specifications, a </w:t>
      </w:r>
      <w:r w:rsidRPr="006C76F4">
        <w:rPr>
          <w:i/>
        </w:rPr>
        <w:t>“[UK style] number plate recognition system using existing computer vision algorithms on a low-cost, readily available hardware platform”</w:t>
      </w:r>
      <w:r>
        <w:t xml:space="preserve"> was desired. Extensive testing showed this specification to be fulfilled. While improvements can be made in the realm of improving minimum detection </w:t>
      </w:r>
      <w:r>
        <w:lastRenderedPageBreak/>
        <w:t>values, night time operation, and improved optimal pre-warp parameters, the time required to test these would increase substantially.</w:t>
      </w:r>
    </w:p>
    <w:p w:rsidR="00317E64" w:rsidRDefault="00317E64" w:rsidP="00225D0A"/>
    <w:p w:rsidR="00FC06DA" w:rsidRDefault="00225D0A" w:rsidP="00225D0A">
      <w:r>
        <w:t>Hence, the status of the license plate dete</w:t>
      </w:r>
      <w:r w:rsidR="00FC06DA">
        <w:t>ction module was judged to have fulfilled the project specification, and was at</w:t>
      </w:r>
      <w:r>
        <w:t xml:space="preserve"> least of </w:t>
      </w:r>
      <w:r w:rsidR="00FC06DA">
        <w:t xml:space="preserve">the standard required of a </w:t>
      </w:r>
      <w:r>
        <w:t>minimum viable product</w:t>
      </w:r>
      <w:r w:rsidR="00FC06DA">
        <w:t xml:space="preserve"> in production.</w:t>
      </w:r>
    </w:p>
    <w:p w:rsidR="00FC06DA" w:rsidRDefault="00FC06DA" w:rsidP="00225D0A"/>
    <w:p w:rsidR="005E3F59" w:rsidRDefault="005E3F59" w:rsidP="00FC06DA">
      <w:pPr>
        <w:pStyle w:val="Heading2"/>
      </w:pPr>
      <w:bookmarkStart w:id="96" w:name="_Toc485747321"/>
      <w:r>
        <w:t>Peer to Peer Network</w:t>
      </w:r>
      <w:bookmarkEnd w:id="96"/>
    </w:p>
    <w:p w:rsidR="006F37B9" w:rsidRDefault="006F37B9" w:rsidP="006F37B9">
      <w:pPr>
        <w:rPr>
          <w:lang w:val="en-US"/>
        </w:rPr>
      </w:pPr>
    </w:p>
    <w:p w:rsidR="006F37B9" w:rsidRDefault="00CC3979" w:rsidP="006F37B9">
      <w:pPr>
        <w:rPr>
          <w:lang w:val="en-US"/>
        </w:rPr>
      </w:pPr>
      <w:r>
        <w:t>This section details the</w:t>
      </w:r>
      <w:r w:rsidR="00BB4ECA">
        <w:t xml:space="preserve"> brief</w:t>
      </w:r>
      <w:r>
        <w:t xml:space="preserve"> testing of the P2P network</w:t>
      </w:r>
      <w:r w:rsidR="00BB4ECA">
        <w:t xml:space="preserve"> as there was quantitative measurement. The testing i</w:t>
      </w:r>
      <w:r>
        <w:t xml:space="preserve">s split </w:t>
      </w:r>
      <w:r w:rsidR="00E82F22">
        <w:t>by</w:t>
      </w:r>
      <w:r>
        <w:t xml:space="preserve"> network function.</w:t>
      </w:r>
    </w:p>
    <w:p w:rsidR="006F37B9" w:rsidRPr="006F37B9" w:rsidRDefault="006F37B9" w:rsidP="006F37B9">
      <w:pPr>
        <w:rPr>
          <w:lang w:val="en-US"/>
        </w:rPr>
      </w:pPr>
    </w:p>
    <w:p w:rsidR="00F042AE" w:rsidRDefault="00E92083" w:rsidP="00FA494E">
      <w:pPr>
        <w:pStyle w:val="Heading3"/>
        <w:rPr>
          <w:lang w:val="en-US"/>
        </w:rPr>
      </w:pPr>
      <w:r>
        <w:rPr>
          <w:lang w:val="en-US"/>
        </w:rPr>
        <w:t>Inter Peer</w:t>
      </w:r>
    </w:p>
    <w:p w:rsidR="00E82F22" w:rsidRPr="00E82F22" w:rsidRDefault="00FA494E" w:rsidP="00E82F22">
      <w:pPr>
        <w:pStyle w:val="Heading4"/>
        <w:rPr>
          <w:lang w:val="en-US"/>
        </w:rPr>
      </w:pPr>
      <w:r>
        <w:rPr>
          <w:lang w:val="en-US"/>
        </w:rPr>
        <w:t>Registering</w:t>
      </w:r>
      <w:r w:rsidR="00E92083">
        <w:rPr>
          <w:lang w:val="en-US"/>
        </w:rPr>
        <w:t xml:space="preserve"> with the bootstrap server</w:t>
      </w:r>
    </w:p>
    <w:p w:rsidR="00E82F22" w:rsidRDefault="00E82F22" w:rsidP="00E82F22">
      <w:pPr>
        <w:pStyle w:val="Caption"/>
      </w:pPr>
      <w:r>
        <w:t xml:space="preserve">Table </w:t>
      </w:r>
      <w:r>
        <w:fldChar w:fldCharType="begin"/>
      </w:r>
      <w:r>
        <w:instrText xml:space="preserve"> SEQ Table \* ARABIC </w:instrText>
      </w:r>
      <w:r>
        <w:fldChar w:fldCharType="separate"/>
      </w:r>
      <w:r w:rsidR="00327CCA">
        <w:rPr>
          <w:noProof/>
        </w:rPr>
        <w:t>13</w:t>
      </w:r>
      <w:r>
        <w:fldChar w:fldCharType="end"/>
      </w:r>
      <w:r>
        <w:t>: P2P Bootstrapping</w:t>
      </w:r>
    </w:p>
    <w:tbl>
      <w:tblPr>
        <w:tblStyle w:val="ListTable3"/>
        <w:tblW w:w="0" w:type="auto"/>
        <w:tblLook w:val="04A0" w:firstRow="1" w:lastRow="0" w:firstColumn="1" w:lastColumn="0" w:noHBand="0" w:noVBand="1"/>
      </w:tblPr>
      <w:tblGrid>
        <w:gridCol w:w="4247"/>
        <w:gridCol w:w="4247"/>
      </w:tblGrid>
      <w:tr w:rsidR="00740B0D" w:rsidTr="00E82F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Pr>
          <w:p w:rsidR="00740B0D" w:rsidRDefault="00E82F22" w:rsidP="00FA494E">
            <w:pPr>
              <w:rPr>
                <w:lang w:val="en-US"/>
              </w:rPr>
            </w:pPr>
            <w:r>
              <w:rPr>
                <w:lang w:val="en-US"/>
              </w:rPr>
              <w:t>Scenario</w:t>
            </w:r>
          </w:p>
        </w:tc>
        <w:tc>
          <w:tcPr>
            <w:tcW w:w="4247" w:type="dxa"/>
          </w:tcPr>
          <w:p w:rsidR="00740B0D" w:rsidRDefault="00E82F22" w:rsidP="00FA494E">
            <w:pPr>
              <w:cnfStyle w:val="100000000000" w:firstRow="1" w:lastRow="0" w:firstColumn="0" w:lastColumn="0" w:oddVBand="0" w:evenVBand="0" w:oddHBand="0" w:evenHBand="0" w:firstRowFirstColumn="0" w:firstRowLastColumn="0" w:lastRowFirstColumn="0" w:lastRowLastColumn="0"/>
              <w:rPr>
                <w:lang w:val="en-US"/>
              </w:rPr>
            </w:pPr>
            <w:r>
              <w:rPr>
                <w:lang w:val="en-US"/>
              </w:rPr>
              <w:t>Result</w:t>
            </w:r>
          </w:p>
        </w:tc>
      </w:tr>
      <w:tr w:rsidR="00740B0D" w:rsidTr="00E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740B0D" w:rsidRDefault="00E82F22" w:rsidP="00FA494E">
            <w:pPr>
              <w:rPr>
                <w:lang w:val="en-US"/>
              </w:rPr>
            </w:pPr>
            <w:r>
              <w:rPr>
                <w:lang w:val="en-US"/>
              </w:rPr>
              <w:t>New peer</w:t>
            </w:r>
          </w:p>
        </w:tc>
        <w:tc>
          <w:tcPr>
            <w:tcW w:w="4247" w:type="dxa"/>
          </w:tcPr>
          <w:p w:rsidR="00740B0D" w:rsidRDefault="00E82F22" w:rsidP="00FA494E">
            <w:pPr>
              <w:cnfStyle w:val="000000100000" w:firstRow="0" w:lastRow="0" w:firstColumn="0" w:lastColumn="0" w:oddVBand="0" w:evenVBand="0" w:oddHBand="1" w:evenHBand="0" w:firstRowFirstColumn="0" w:firstRowLastColumn="0" w:lastRowFirstColumn="0" w:lastRowLastColumn="0"/>
              <w:rPr>
                <w:lang w:val="en-US"/>
              </w:rPr>
            </w:pPr>
            <w:r>
              <w:rPr>
                <w:lang w:val="en-US"/>
              </w:rPr>
              <w:t>Successfully registered</w:t>
            </w:r>
          </w:p>
        </w:tc>
      </w:tr>
      <w:tr w:rsidR="00740B0D" w:rsidTr="00E82F22">
        <w:tc>
          <w:tcPr>
            <w:cnfStyle w:val="001000000000" w:firstRow="0" w:lastRow="0" w:firstColumn="1" w:lastColumn="0" w:oddVBand="0" w:evenVBand="0" w:oddHBand="0" w:evenHBand="0" w:firstRowFirstColumn="0" w:firstRowLastColumn="0" w:lastRowFirstColumn="0" w:lastRowLastColumn="0"/>
            <w:tcW w:w="4247" w:type="dxa"/>
          </w:tcPr>
          <w:p w:rsidR="00740B0D" w:rsidRDefault="00555C57" w:rsidP="00FA494E">
            <w:pPr>
              <w:rPr>
                <w:lang w:val="en-US"/>
              </w:rPr>
            </w:pPr>
            <w:r>
              <w:rPr>
                <w:lang w:val="en-US"/>
              </w:rPr>
              <w:t>Existing/</w:t>
            </w:r>
            <w:r w:rsidR="00E82F22">
              <w:rPr>
                <w:lang w:val="en-US"/>
              </w:rPr>
              <w:t>Disconnected peer</w:t>
            </w:r>
          </w:p>
        </w:tc>
        <w:tc>
          <w:tcPr>
            <w:tcW w:w="4247" w:type="dxa"/>
          </w:tcPr>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uccessfully updated</w:t>
            </w:r>
          </w:p>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New tokens generated</w:t>
            </w:r>
          </w:p>
          <w:p w:rsidR="00740B0D"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et for update to all peers</w:t>
            </w:r>
          </w:p>
        </w:tc>
      </w:tr>
    </w:tbl>
    <w:p w:rsidR="00E92083" w:rsidRDefault="00E92083" w:rsidP="00FA494E">
      <w:pPr>
        <w:rPr>
          <w:lang w:val="en-US"/>
        </w:rPr>
      </w:pPr>
    </w:p>
    <w:p w:rsidR="00482432" w:rsidRDefault="00482432" w:rsidP="00482432">
      <w:pPr>
        <w:keepNext/>
      </w:pPr>
      <w:r>
        <w:rPr>
          <w:noProof/>
          <w:lang w:eastAsia="en-GB"/>
        </w:rPr>
        <w:drawing>
          <wp:inline distT="0" distB="0" distL="0" distR="0" wp14:anchorId="2354F1BA" wp14:editId="1B1D9504">
            <wp:extent cx="5029200" cy="1113000"/>
            <wp:effectExtent l="190500" t="190500" r="190500" b="1828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41401" cy="1115700"/>
                    </a:xfrm>
                    <a:prstGeom prst="rect">
                      <a:avLst/>
                    </a:prstGeom>
                    <a:ln>
                      <a:noFill/>
                    </a:ln>
                    <a:effectLst>
                      <a:outerShdw blurRad="190500" algn="tl" rotWithShape="0">
                        <a:srgbClr val="000000">
                          <a:alpha val="70000"/>
                        </a:srgbClr>
                      </a:outerShdw>
                    </a:effectLst>
                  </pic:spPr>
                </pic:pic>
              </a:graphicData>
            </a:graphic>
          </wp:inline>
        </w:drawing>
      </w:r>
    </w:p>
    <w:p w:rsidR="00E92083" w:rsidRDefault="00482432" w:rsidP="00482432">
      <w:pPr>
        <w:pStyle w:val="Caption"/>
        <w:jc w:val="both"/>
        <w:rPr>
          <w:lang w:val="en-US"/>
        </w:rPr>
      </w:pPr>
      <w:r>
        <w:t xml:space="preserve">Figure </w:t>
      </w:r>
      <w:r>
        <w:fldChar w:fldCharType="begin"/>
      </w:r>
      <w:r>
        <w:instrText xml:space="preserve"> SEQ Figure \* ARABIC </w:instrText>
      </w:r>
      <w:r>
        <w:fldChar w:fldCharType="separate"/>
      </w:r>
      <w:r w:rsidR="00A24C5D">
        <w:rPr>
          <w:noProof/>
        </w:rPr>
        <w:t>30</w:t>
      </w:r>
      <w:r>
        <w:fldChar w:fldCharType="end"/>
      </w:r>
      <w:r>
        <w:t>: Bootstrapping server admin panel</w:t>
      </w:r>
    </w:p>
    <w:p w:rsidR="00316E40" w:rsidRDefault="00316E40" w:rsidP="00FA494E">
      <w:pPr>
        <w:rPr>
          <w:lang w:val="en-US"/>
        </w:rPr>
      </w:pPr>
    </w:p>
    <w:p w:rsidR="00482432" w:rsidRDefault="00482432" w:rsidP="00FA494E">
      <w:pPr>
        <w:rPr>
          <w:lang w:val="en-US"/>
        </w:rPr>
      </w:pPr>
      <w:r>
        <w:rPr>
          <w:lang w:val="en-US"/>
        </w:rPr>
        <w:t>Bootstrapping attempts were tried from a variety of scenarios, including but not limited to a new peer, a disconnected peer, and a peer with invalid data (invalid address/port). The network was verified to be working as intended, as shown in the above table and figure.</w:t>
      </w:r>
    </w:p>
    <w:p w:rsidR="00482432" w:rsidRDefault="00482432" w:rsidP="00FA494E">
      <w:pPr>
        <w:rPr>
          <w:lang w:val="en-US"/>
        </w:rPr>
      </w:pPr>
    </w:p>
    <w:p w:rsidR="00E92083" w:rsidRDefault="00E92083" w:rsidP="00316E40">
      <w:pPr>
        <w:pStyle w:val="Heading4"/>
        <w:rPr>
          <w:lang w:val="en-US"/>
        </w:rPr>
      </w:pPr>
      <w:r>
        <w:rPr>
          <w:lang w:val="en-US"/>
        </w:rPr>
        <w:t>Getting list of peers</w:t>
      </w:r>
    </w:p>
    <w:p w:rsidR="003A40A6" w:rsidRDefault="003A40A6" w:rsidP="003A40A6">
      <w:pPr>
        <w:keepNext/>
      </w:pPr>
      <w:r>
        <w:rPr>
          <w:noProof/>
          <w:lang w:eastAsia="en-GB"/>
        </w:rPr>
        <w:lastRenderedPageBreak/>
        <w:drawing>
          <wp:inline distT="0" distB="0" distL="0" distR="0" wp14:anchorId="0ADD062C" wp14:editId="1F5E60D3">
            <wp:extent cx="5400040" cy="1711960"/>
            <wp:effectExtent l="190500" t="190500" r="181610" b="1930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1711960"/>
                    </a:xfrm>
                    <a:prstGeom prst="rect">
                      <a:avLst/>
                    </a:prstGeom>
                    <a:ln>
                      <a:noFill/>
                    </a:ln>
                    <a:effectLst>
                      <a:outerShdw blurRad="190500" algn="tl" rotWithShape="0">
                        <a:srgbClr val="000000">
                          <a:alpha val="70000"/>
                        </a:srgbClr>
                      </a:outerShdw>
                    </a:effectLst>
                  </pic:spPr>
                </pic:pic>
              </a:graphicData>
            </a:graphic>
          </wp:inline>
        </w:drawing>
      </w:r>
    </w:p>
    <w:p w:rsidR="00650CF5" w:rsidRPr="00650CF5" w:rsidRDefault="003A40A6" w:rsidP="003A40A6">
      <w:pPr>
        <w:pStyle w:val="Caption"/>
        <w:jc w:val="both"/>
        <w:rPr>
          <w:lang w:val="en-US"/>
        </w:rPr>
      </w:pPr>
      <w:r>
        <w:t xml:space="preserve">Figure </w:t>
      </w:r>
      <w:r>
        <w:fldChar w:fldCharType="begin"/>
      </w:r>
      <w:r>
        <w:instrText xml:space="preserve"> SEQ Figure \* ARABIC </w:instrText>
      </w:r>
      <w:r>
        <w:fldChar w:fldCharType="separate"/>
      </w:r>
      <w:r w:rsidR="00A24C5D">
        <w:rPr>
          <w:noProof/>
        </w:rPr>
        <w:t>31</w:t>
      </w:r>
      <w:r>
        <w:fldChar w:fldCharType="end"/>
      </w:r>
      <w:r>
        <w:t>: List of peers</w:t>
      </w:r>
    </w:p>
    <w:p w:rsidR="00316E40" w:rsidRDefault="003A40A6" w:rsidP="00316E40">
      <w:pPr>
        <w:rPr>
          <w:lang w:val="en-US"/>
        </w:rPr>
      </w:pPr>
      <w:r>
        <w:rPr>
          <w:lang w:val="en-US"/>
        </w:rPr>
        <w:t>Requesting a list of peers from the bootstrapping server was verified to be working as intended. Several scenarios that tested the token authentication and wrong IP/port combinations were tested, each resulting in an error code and no peer information being returned from the bootstrapping server, therefore verifying that a rogue peer could not easily request a list of peers without the correct data.</w:t>
      </w:r>
    </w:p>
    <w:p w:rsidR="00E92083" w:rsidRDefault="00E92083" w:rsidP="00FA494E">
      <w:pPr>
        <w:rPr>
          <w:lang w:val="en-US"/>
        </w:rPr>
      </w:pPr>
    </w:p>
    <w:p w:rsidR="00E92083" w:rsidRDefault="00E92083" w:rsidP="00316E40">
      <w:pPr>
        <w:pStyle w:val="Heading4"/>
        <w:rPr>
          <w:lang w:val="en-US"/>
        </w:rPr>
      </w:pPr>
      <w:r>
        <w:rPr>
          <w:lang w:val="en-US"/>
        </w:rPr>
        <w:t>Keep alive</w:t>
      </w:r>
    </w:p>
    <w:p w:rsidR="003A40A6" w:rsidRDefault="003A40A6" w:rsidP="003A40A6">
      <w:pPr>
        <w:keepNext/>
      </w:pPr>
      <w:r>
        <w:rPr>
          <w:noProof/>
          <w:lang w:eastAsia="en-GB"/>
        </w:rPr>
        <w:drawing>
          <wp:inline distT="0" distB="0" distL="0" distR="0" wp14:anchorId="3EB17BFC" wp14:editId="3B0F3126">
            <wp:extent cx="5400040" cy="1460310"/>
            <wp:effectExtent l="190500" t="190500" r="181610" b="19748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7196"/>
                    <a:stretch/>
                  </pic:blipFill>
                  <pic:spPr bwMode="auto">
                    <a:xfrm>
                      <a:off x="0" y="0"/>
                      <a:ext cx="5400040" cy="146031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16E40" w:rsidRPr="00316E40" w:rsidRDefault="003A40A6" w:rsidP="003A40A6">
      <w:pPr>
        <w:pStyle w:val="Caption"/>
        <w:jc w:val="both"/>
        <w:rPr>
          <w:lang w:val="en-US"/>
        </w:rPr>
      </w:pPr>
      <w:r>
        <w:t xml:space="preserve">Figure </w:t>
      </w:r>
      <w:r>
        <w:fldChar w:fldCharType="begin"/>
      </w:r>
      <w:r>
        <w:instrText xml:space="preserve"> SEQ Figure \* ARABIC </w:instrText>
      </w:r>
      <w:r>
        <w:fldChar w:fldCharType="separate"/>
      </w:r>
      <w:r w:rsidR="00A24C5D">
        <w:rPr>
          <w:noProof/>
        </w:rPr>
        <w:t>32</w:t>
      </w:r>
      <w:r>
        <w:fldChar w:fldCharType="end"/>
      </w:r>
      <w:r>
        <w:t>: Status of active/inactive peers</w:t>
      </w:r>
    </w:p>
    <w:p w:rsidR="00E92083" w:rsidRDefault="003A40A6" w:rsidP="00FA494E">
      <w:pPr>
        <w:rPr>
          <w:lang w:val="en-US"/>
        </w:rPr>
      </w:pPr>
      <w:r>
        <w:rPr>
          <w:lang w:val="en-US"/>
        </w:rPr>
        <w:t xml:space="preserve">The status of peers in both the bootstrapping server and the </w:t>
      </w:r>
      <w:r w:rsidR="00CE433A">
        <w:rPr>
          <w:lang w:val="en-US"/>
        </w:rPr>
        <w:t>separate peers was verified to be dependent on the time of the last keep alive packet. When forcibly disconnected from the network (either by shutting down the server on a peer), the peer would be set as inactive in other peers after a length of time, before being deleted from the database after a day.</w:t>
      </w:r>
    </w:p>
    <w:p w:rsidR="00E92083" w:rsidRDefault="00E92083" w:rsidP="00FA494E">
      <w:pPr>
        <w:rPr>
          <w:lang w:val="en-US"/>
        </w:rPr>
      </w:pPr>
    </w:p>
    <w:p w:rsidR="00E92083" w:rsidRDefault="00E92083" w:rsidP="00316E40">
      <w:pPr>
        <w:pStyle w:val="Heading4"/>
        <w:rPr>
          <w:lang w:val="en-US"/>
        </w:rPr>
      </w:pPr>
      <w:r>
        <w:rPr>
          <w:lang w:val="en-US"/>
        </w:rPr>
        <w:t>Transmit plates to peers</w:t>
      </w:r>
    </w:p>
    <w:p w:rsidR="00CE433A" w:rsidRDefault="00CE433A" w:rsidP="00CE433A">
      <w:pPr>
        <w:keepNext/>
      </w:pPr>
      <w:r>
        <w:rPr>
          <w:noProof/>
          <w:lang w:eastAsia="en-GB"/>
        </w:rPr>
        <w:lastRenderedPageBreak/>
        <w:drawing>
          <wp:inline distT="0" distB="0" distL="0" distR="0" wp14:anchorId="49C1B5A8" wp14:editId="7A9DCD9C">
            <wp:extent cx="5400040" cy="1493520"/>
            <wp:effectExtent l="190500" t="190500" r="181610" b="1828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1493520"/>
                    </a:xfrm>
                    <a:prstGeom prst="rect">
                      <a:avLst/>
                    </a:prstGeom>
                    <a:ln>
                      <a:noFill/>
                    </a:ln>
                    <a:effectLst>
                      <a:outerShdw blurRad="190500" algn="tl" rotWithShape="0">
                        <a:srgbClr val="000000">
                          <a:alpha val="70000"/>
                        </a:srgbClr>
                      </a:outerShdw>
                    </a:effectLst>
                  </pic:spPr>
                </pic:pic>
              </a:graphicData>
            </a:graphic>
          </wp:inline>
        </w:drawing>
      </w:r>
    </w:p>
    <w:p w:rsidR="00FA494E" w:rsidRDefault="00CE433A" w:rsidP="00CE433A">
      <w:pPr>
        <w:pStyle w:val="Caption"/>
        <w:jc w:val="both"/>
        <w:rPr>
          <w:lang w:val="en-US"/>
        </w:rPr>
      </w:pPr>
      <w:r>
        <w:t xml:space="preserve">Figure </w:t>
      </w:r>
      <w:r>
        <w:fldChar w:fldCharType="begin"/>
      </w:r>
      <w:r>
        <w:instrText xml:space="preserve"> SEQ Figure \* ARABIC </w:instrText>
      </w:r>
      <w:r>
        <w:fldChar w:fldCharType="separate"/>
      </w:r>
      <w:r w:rsidR="00A24C5D">
        <w:rPr>
          <w:noProof/>
        </w:rPr>
        <w:t>33</w:t>
      </w:r>
      <w:r>
        <w:fldChar w:fldCharType="end"/>
      </w:r>
      <w:r>
        <w:t>: Plate database in peer 1</w:t>
      </w:r>
    </w:p>
    <w:p w:rsidR="00CE433A" w:rsidRDefault="00CE433A" w:rsidP="00CE433A">
      <w:pPr>
        <w:keepNext/>
      </w:pPr>
      <w:r>
        <w:rPr>
          <w:noProof/>
          <w:lang w:eastAsia="en-GB"/>
        </w:rPr>
        <w:drawing>
          <wp:inline distT="0" distB="0" distL="0" distR="0" wp14:anchorId="1E880C24" wp14:editId="2D737FEF">
            <wp:extent cx="5400040" cy="1492250"/>
            <wp:effectExtent l="190500" t="190500" r="181610" b="1841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1492250"/>
                    </a:xfrm>
                    <a:prstGeom prst="rect">
                      <a:avLst/>
                    </a:prstGeom>
                    <a:ln>
                      <a:noFill/>
                    </a:ln>
                    <a:effectLst>
                      <a:outerShdw blurRad="190500" algn="tl" rotWithShape="0">
                        <a:srgbClr val="000000">
                          <a:alpha val="70000"/>
                        </a:srgbClr>
                      </a:outerShdw>
                    </a:effectLst>
                  </pic:spPr>
                </pic:pic>
              </a:graphicData>
            </a:graphic>
          </wp:inline>
        </w:drawing>
      </w:r>
    </w:p>
    <w:p w:rsidR="00E92083" w:rsidRDefault="00CE433A" w:rsidP="00CE433A">
      <w:pPr>
        <w:pStyle w:val="Caption"/>
        <w:jc w:val="both"/>
      </w:pPr>
      <w:r>
        <w:t xml:space="preserve">Figure </w:t>
      </w:r>
      <w:r>
        <w:fldChar w:fldCharType="begin"/>
      </w:r>
      <w:r>
        <w:instrText xml:space="preserve"> SEQ Figure \* ARABIC </w:instrText>
      </w:r>
      <w:r>
        <w:fldChar w:fldCharType="separate"/>
      </w:r>
      <w:r w:rsidR="00A24C5D">
        <w:rPr>
          <w:noProof/>
        </w:rPr>
        <w:t>34</w:t>
      </w:r>
      <w:r>
        <w:fldChar w:fldCharType="end"/>
      </w:r>
      <w:r>
        <w:t>: Plate database in peer 2</w:t>
      </w:r>
    </w:p>
    <w:p w:rsidR="00CE433A" w:rsidRPr="00CE433A" w:rsidRDefault="00CE433A" w:rsidP="00CE433A">
      <w:r>
        <w:t xml:space="preserve">The above two figures were taken a minute after the other, to demonstrate the ability of the P2P network to facilitate the transfer of plates from a peer to another. Peer 1 holds 64 plates, 52 of which are detected locally. Peer 2, initially empty, then received all 52 plates and added them to its own database. Repeat plates was also tested – they resulted in integrity warnings and were ignored. Peer 2 was also tested if it would send the plates back to peer </w:t>
      </w:r>
      <w:r w:rsidR="00B62083">
        <w:t>1 -</w:t>
      </w:r>
      <w:r>
        <w:t xml:space="preserve"> it was verified to not send plates in an endless loop around the network.</w:t>
      </w:r>
    </w:p>
    <w:p w:rsidR="00E92083" w:rsidRDefault="00E92083" w:rsidP="00FA494E">
      <w:pPr>
        <w:rPr>
          <w:lang w:val="en-US"/>
        </w:rPr>
      </w:pPr>
    </w:p>
    <w:p w:rsidR="00E92083" w:rsidRDefault="00E92083" w:rsidP="00E92083">
      <w:pPr>
        <w:pStyle w:val="Heading3"/>
      </w:pPr>
      <w:r>
        <w:t>Intra Peer</w:t>
      </w:r>
    </w:p>
    <w:p w:rsidR="00F042AE" w:rsidRDefault="00316E40" w:rsidP="00316E40">
      <w:pPr>
        <w:pStyle w:val="Heading4"/>
        <w:rPr>
          <w:lang w:val="en-US"/>
        </w:rPr>
      </w:pPr>
      <w:r>
        <w:rPr>
          <w:lang w:val="en-US"/>
        </w:rPr>
        <w:t>Detecting violations</w:t>
      </w:r>
    </w:p>
    <w:p w:rsidR="003F4929" w:rsidRDefault="003F4929" w:rsidP="003F4929">
      <w:pPr>
        <w:keepNext/>
      </w:pPr>
      <w:r>
        <w:rPr>
          <w:noProof/>
          <w:lang w:eastAsia="en-GB"/>
        </w:rPr>
        <w:drawing>
          <wp:inline distT="0" distB="0" distL="0" distR="0" wp14:anchorId="6046CC66" wp14:editId="77CB1542">
            <wp:extent cx="5400040" cy="564515"/>
            <wp:effectExtent l="190500" t="190500" r="181610" b="1974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56451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3F4929">
      <w:pPr>
        <w:pStyle w:val="Caption"/>
        <w:jc w:val="both"/>
        <w:rPr>
          <w:lang w:val="en-US"/>
        </w:rPr>
      </w:pPr>
      <w:r>
        <w:t xml:space="preserve">Figure </w:t>
      </w:r>
      <w:r>
        <w:fldChar w:fldCharType="begin"/>
      </w:r>
      <w:r>
        <w:instrText xml:space="preserve"> SEQ Figure \* ARABIC </w:instrText>
      </w:r>
      <w:r>
        <w:fldChar w:fldCharType="separate"/>
      </w:r>
      <w:r w:rsidR="00A24C5D">
        <w:rPr>
          <w:noProof/>
        </w:rPr>
        <w:t>35</w:t>
      </w:r>
      <w:r>
        <w:fldChar w:fldCharType="end"/>
      </w:r>
      <w:r>
        <w:t>: Entries in plates</w:t>
      </w:r>
    </w:p>
    <w:p w:rsidR="00316E40" w:rsidRDefault="00316E40" w:rsidP="00F042AE">
      <w:pPr>
        <w:rPr>
          <w:lang w:val="en-US"/>
        </w:rPr>
      </w:pPr>
    </w:p>
    <w:p w:rsidR="003F4929" w:rsidRDefault="003F4929" w:rsidP="003F4929">
      <w:pPr>
        <w:keepNext/>
      </w:pPr>
      <w:r>
        <w:rPr>
          <w:noProof/>
          <w:lang w:eastAsia="en-GB"/>
        </w:rPr>
        <w:lastRenderedPageBreak/>
        <w:drawing>
          <wp:inline distT="0" distB="0" distL="0" distR="0" wp14:anchorId="3AEDC996" wp14:editId="66B43891">
            <wp:extent cx="5400040" cy="634365"/>
            <wp:effectExtent l="190500" t="190500" r="181610" b="18478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63436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3F4929">
      <w:pPr>
        <w:pStyle w:val="Caption"/>
        <w:jc w:val="both"/>
        <w:rPr>
          <w:lang w:val="en-US"/>
        </w:rPr>
      </w:pPr>
      <w:r>
        <w:t xml:space="preserve">Figure </w:t>
      </w:r>
      <w:r>
        <w:fldChar w:fldCharType="begin"/>
      </w:r>
      <w:r>
        <w:instrText xml:space="preserve"> SEQ Figure \* ARABIC </w:instrText>
      </w:r>
      <w:r>
        <w:fldChar w:fldCharType="separate"/>
      </w:r>
      <w:r w:rsidR="00A24C5D">
        <w:rPr>
          <w:noProof/>
        </w:rPr>
        <w:t>36</w:t>
      </w:r>
      <w:r>
        <w:fldChar w:fldCharType="end"/>
      </w:r>
      <w:r>
        <w:t>: Resultant entry in violations</w:t>
      </w:r>
    </w:p>
    <w:p w:rsidR="003F4929" w:rsidRDefault="003F4929" w:rsidP="00F042AE">
      <w:pPr>
        <w:rPr>
          <w:lang w:val="en-US"/>
        </w:rPr>
      </w:pPr>
      <w:r>
        <w:rPr>
          <w:lang w:val="en-US"/>
        </w:rPr>
        <w:t xml:space="preserve">From the two figures above, two matching plates from a local detected car and a peer’s detected car were matched and the average speed calculated. As the average speed was over the speed limit + the grace buffer of 10%, a speed violation entry was created successfully. </w:t>
      </w:r>
    </w:p>
    <w:p w:rsidR="003F4929" w:rsidRDefault="003F4929" w:rsidP="00F042AE">
      <w:pPr>
        <w:rPr>
          <w:lang w:val="en-US"/>
        </w:rPr>
      </w:pPr>
    </w:p>
    <w:p w:rsidR="003F4929" w:rsidRDefault="003F4929" w:rsidP="00F042AE">
      <w:pPr>
        <w:rPr>
          <w:lang w:val="en-US"/>
        </w:rPr>
      </w:pPr>
      <w:r>
        <w:rPr>
          <w:lang w:val="en-US"/>
        </w:rPr>
        <w:t>As a new violation entry signaled the car had been processed, the plate entry was successfully set as processed and no repeat violations happened. Detecting violations was therefore concluded to be successful.</w:t>
      </w:r>
    </w:p>
    <w:p w:rsidR="003F4929" w:rsidRDefault="003F4929" w:rsidP="00F042AE">
      <w:pPr>
        <w:rPr>
          <w:lang w:val="en-US"/>
        </w:rPr>
      </w:pPr>
    </w:p>
    <w:p w:rsidR="00316E40" w:rsidRDefault="00316E40" w:rsidP="00316E40">
      <w:pPr>
        <w:pStyle w:val="Heading4"/>
        <w:rPr>
          <w:lang w:val="en-US"/>
        </w:rPr>
      </w:pPr>
      <w:r>
        <w:rPr>
          <w:lang w:val="en-US"/>
        </w:rPr>
        <w:t>Modifying trust</w:t>
      </w:r>
    </w:p>
    <w:p w:rsidR="003F4929" w:rsidRDefault="003F4929" w:rsidP="003F4929">
      <w:pPr>
        <w:keepNext/>
      </w:pPr>
      <w:r>
        <w:rPr>
          <w:noProof/>
          <w:lang w:eastAsia="en-GB"/>
        </w:rPr>
        <w:drawing>
          <wp:inline distT="0" distB="0" distL="0" distR="0" wp14:anchorId="195AF4A0" wp14:editId="101801A8">
            <wp:extent cx="5400040" cy="695325"/>
            <wp:effectExtent l="190500" t="190500" r="181610" b="2000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695325"/>
                    </a:xfrm>
                    <a:prstGeom prst="rect">
                      <a:avLst/>
                    </a:prstGeom>
                    <a:ln>
                      <a:noFill/>
                    </a:ln>
                    <a:effectLst>
                      <a:outerShdw blurRad="190500" algn="tl" rotWithShape="0">
                        <a:srgbClr val="000000">
                          <a:alpha val="70000"/>
                        </a:srgbClr>
                      </a:outerShdw>
                    </a:effectLst>
                  </pic:spPr>
                </pic:pic>
              </a:graphicData>
            </a:graphic>
          </wp:inline>
        </w:drawing>
      </w:r>
    </w:p>
    <w:p w:rsidR="00E82F22" w:rsidRDefault="003F4929" w:rsidP="003F4929">
      <w:pPr>
        <w:pStyle w:val="Caption"/>
        <w:jc w:val="both"/>
        <w:rPr>
          <w:lang w:val="en-US"/>
        </w:rPr>
      </w:pPr>
      <w:r>
        <w:t xml:space="preserve">Figure </w:t>
      </w:r>
      <w:r>
        <w:fldChar w:fldCharType="begin"/>
      </w:r>
      <w:r>
        <w:instrText xml:space="preserve"> SEQ Figure \* ARABIC </w:instrText>
      </w:r>
      <w:r>
        <w:fldChar w:fldCharType="separate"/>
      </w:r>
      <w:r w:rsidR="00A24C5D">
        <w:rPr>
          <w:noProof/>
        </w:rPr>
        <w:t>37</w:t>
      </w:r>
      <w:r>
        <w:fldChar w:fldCharType="end"/>
      </w:r>
      <w:r>
        <w:t>: Working trust addition and decay</w:t>
      </w:r>
    </w:p>
    <w:p w:rsidR="00E82F22" w:rsidRDefault="00E82F22" w:rsidP="00E82F22">
      <w:pPr>
        <w:rPr>
          <w:lang w:val="en-US"/>
        </w:rPr>
      </w:pPr>
    </w:p>
    <w:p w:rsidR="003F4929" w:rsidRDefault="003F4929" w:rsidP="00E82F22">
      <w:pPr>
        <w:rPr>
          <w:lang w:val="en-US"/>
        </w:rPr>
      </w:pPr>
      <w:r>
        <w:rPr>
          <w:lang w:val="en-US"/>
        </w:rPr>
        <w:t>Continuing from the example used above, the trust was shown to increase based on matching plates. To test the trust decay, two matching plates was added, followed by two non-matching plates, in four separate network transactions. Hence, the trust was expected to increase by 10 twice, followed by decrease by 10% (resultant value floored to give an integer), twice. This gave a resultant trust of 16 – verified in the above figure.</w:t>
      </w:r>
    </w:p>
    <w:p w:rsidR="00E82F22" w:rsidRDefault="00E82F22" w:rsidP="00E82F22">
      <w:pPr>
        <w:rPr>
          <w:lang w:val="en-US"/>
        </w:rPr>
      </w:pPr>
    </w:p>
    <w:p w:rsidR="00E82F22" w:rsidRDefault="00E82F22" w:rsidP="00E82F22">
      <w:pPr>
        <w:pStyle w:val="Heading3"/>
        <w:rPr>
          <w:lang w:val="en-US"/>
        </w:rPr>
      </w:pPr>
      <w:r>
        <w:rPr>
          <w:lang w:val="en-US"/>
        </w:rPr>
        <w:t>Security</w:t>
      </w:r>
    </w:p>
    <w:p w:rsidR="00E82F22" w:rsidRDefault="00E82F22" w:rsidP="00E82F22">
      <w:pPr>
        <w:pStyle w:val="Heading4"/>
        <w:rPr>
          <w:lang w:val="en-US"/>
        </w:rPr>
      </w:pPr>
      <w:r>
        <w:rPr>
          <w:lang w:val="en-US"/>
        </w:rPr>
        <w:t>Encryption</w:t>
      </w:r>
    </w:p>
    <w:p w:rsidR="00B509CF" w:rsidRDefault="00C15614" w:rsidP="00B509CF">
      <w:pPr>
        <w:keepNext/>
      </w:pPr>
      <w:r>
        <w:rPr>
          <w:noProof/>
          <w:lang w:eastAsia="en-GB"/>
        </w:rPr>
        <w:lastRenderedPageBreak/>
        <w:drawing>
          <wp:inline distT="0" distB="0" distL="0" distR="0" wp14:anchorId="65B64474" wp14:editId="5D8E6993">
            <wp:extent cx="5400040" cy="921385"/>
            <wp:effectExtent l="190500" t="190500" r="181610" b="18351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921385"/>
                    </a:xfrm>
                    <a:prstGeom prst="rect">
                      <a:avLst/>
                    </a:prstGeom>
                    <a:ln>
                      <a:noFill/>
                    </a:ln>
                    <a:effectLst>
                      <a:outerShdw blurRad="190500" algn="tl" rotWithShape="0">
                        <a:srgbClr val="000000">
                          <a:alpha val="70000"/>
                        </a:srgbClr>
                      </a:outerShdw>
                    </a:effectLst>
                  </pic:spPr>
                </pic:pic>
              </a:graphicData>
            </a:graphic>
          </wp:inline>
        </w:drawing>
      </w:r>
    </w:p>
    <w:p w:rsidR="00E82F22" w:rsidRDefault="00B509CF" w:rsidP="00B509CF">
      <w:pPr>
        <w:pStyle w:val="Caption"/>
        <w:jc w:val="both"/>
        <w:rPr>
          <w:lang w:val="en-US"/>
        </w:rPr>
      </w:pPr>
      <w:r>
        <w:t xml:space="preserve">Figure </w:t>
      </w:r>
      <w:r>
        <w:fldChar w:fldCharType="begin"/>
      </w:r>
      <w:r>
        <w:instrText xml:space="preserve"> SEQ Figure \* ARABIC </w:instrText>
      </w:r>
      <w:r>
        <w:fldChar w:fldCharType="separate"/>
      </w:r>
      <w:r w:rsidR="00A24C5D">
        <w:rPr>
          <w:noProof/>
        </w:rPr>
        <w:t>38</w:t>
      </w:r>
      <w:r>
        <w:fldChar w:fldCharType="end"/>
      </w:r>
      <w:r>
        <w:t>: Encrypt + Decrypt</w:t>
      </w:r>
    </w:p>
    <w:p w:rsidR="00F042AE" w:rsidRDefault="00B509CF" w:rsidP="00F042AE">
      <w:pPr>
        <w:rPr>
          <w:lang w:val="en-US"/>
        </w:rPr>
      </w:pPr>
      <w:r>
        <w:rPr>
          <w:lang w:val="en-US"/>
        </w:rPr>
        <w:t>In the above figure, an encrypted JSON object is received from one of the peers in an attempt to register to the bootstrapping server. The encrypted JSON object is shown as a byte string, and confirmed to have no way of decryption without the key. The decrypted JSON data, using the key, is also shown, therefore verifying the encryption of HTTP data.</w:t>
      </w:r>
    </w:p>
    <w:p w:rsidR="00316E40" w:rsidRDefault="00316E40" w:rsidP="00F042AE">
      <w:pPr>
        <w:rPr>
          <w:lang w:val="en-US"/>
        </w:rPr>
      </w:pPr>
    </w:p>
    <w:p w:rsidR="00B461E6" w:rsidRDefault="00B461E6" w:rsidP="00B461E6">
      <w:pPr>
        <w:pStyle w:val="Heading3"/>
        <w:rPr>
          <w:lang w:val="en-US"/>
        </w:rPr>
      </w:pPr>
      <w:r>
        <w:rPr>
          <w:lang w:val="en-US"/>
        </w:rPr>
        <w:t>Summary</w:t>
      </w:r>
    </w:p>
    <w:p w:rsidR="00591626" w:rsidRDefault="00B461E6" w:rsidP="00591626">
      <w:pPr>
        <w:rPr>
          <w:rFonts w:cs="Segoe UI"/>
          <w:color w:val="333333"/>
        </w:rPr>
      </w:pPr>
      <w:r>
        <w:rPr>
          <w:lang w:val="en-US"/>
        </w:rPr>
        <w:t xml:space="preserve">The P2P network was tested according to all the possible operations and transactions that were implemented. Everything functioned as expected, and therefore </w:t>
      </w:r>
      <w:r w:rsidR="00591626">
        <w:rPr>
          <w:lang w:val="en-US"/>
        </w:rPr>
        <w:t xml:space="preserve">the P2P network was concluded to fulfill the required specifications of </w:t>
      </w:r>
      <w:r w:rsidR="00591626" w:rsidRPr="00591626">
        <w:rPr>
          <w:i/>
          <w:lang w:val="en-US"/>
        </w:rPr>
        <w:t>“</w:t>
      </w:r>
      <w:r w:rsidR="00591626" w:rsidRPr="00591626">
        <w:rPr>
          <w:rFonts w:cs="Segoe UI"/>
          <w:i/>
          <w:color w:val="333333"/>
        </w:rPr>
        <w:t>a peer-to-peer network to share vehicle passing times and detect violations without the need for</w:t>
      </w:r>
      <w:r w:rsidR="00591626" w:rsidRPr="00591626">
        <w:rPr>
          <w:rFonts w:cs="Segoe UI"/>
          <w:i/>
          <w:color w:val="333333"/>
        </w:rPr>
        <w:t xml:space="preserve"> a central server”</w:t>
      </w:r>
      <w:r w:rsidR="00591626">
        <w:rPr>
          <w:rFonts w:cs="Segoe UI"/>
          <w:color w:val="333333"/>
        </w:rPr>
        <w:t>. Note that vehicle passing times and violations do not need a central server, but bootstrapping unfortunately does for reasons listed earlier in the design section</w:t>
      </w:r>
      <w:r w:rsidR="00591626" w:rsidRPr="00591626">
        <w:rPr>
          <w:rFonts w:cs="Segoe UI"/>
          <w:color w:val="FF0000"/>
        </w:rPr>
        <w:t xml:space="preserve"> (section XXX)</w:t>
      </w:r>
      <w:r w:rsidR="00591626">
        <w:rPr>
          <w:rFonts w:cs="Segoe UI"/>
          <w:color w:val="333333"/>
        </w:rPr>
        <w:t>.</w:t>
      </w:r>
    </w:p>
    <w:p w:rsidR="00D8279A" w:rsidRDefault="00D8279A" w:rsidP="00591626">
      <w:pPr>
        <w:rPr>
          <w:rFonts w:cs="Segoe UI"/>
          <w:color w:val="333333"/>
        </w:rPr>
      </w:pPr>
    </w:p>
    <w:p w:rsidR="00B461E6" w:rsidRDefault="00D8279A" w:rsidP="00F042AE">
      <w:pPr>
        <w:rPr>
          <w:lang w:val="en-US"/>
        </w:rPr>
      </w:pPr>
      <w:r>
        <w:rPr>
          <w:rFonts w:cs="Segoe UI"/>
          <w:color w:val="333333"/>
        </w:rPr>
        <w:t xml:space="preserve">Moreover, encryption, along with the trust system, fulfilled the advanced project goal of </w:t>
      </w:r>
      <w:r w:rsidRPr="00D8279A">
        <w:rPr>
          <w:rFonts w:cs="Segoe UI"/>
          <w:i/>
          <w:color w:val="333333"/>
        </w:rPr>
        <w:t>“</w:t>
      </w:r>
      <w:r w:rsidRPr="00D8279A">
        <w:rPr>
          <w:i/>
          <w:lang w:val="en-US"/>
        </w:rPr>
        <w:t>an encryption layer so that a hacker or rogue peer cannot use the network to track the movements of law-abiding vehicles”</w:t>
      </w:r>
      <w:r w:rsidRPr="00D8279A">
        <w:rPr>
          <w:lang w:val="en-US"/>
        </w:rPr>
        <w:t>.</w:t>
      </w:r>
    </w:p>
    <w:p w:rsidR="005B3D59" w:rsidRPr="00D8279A" w:rsidRDefault="005B3D59" w:rsidP="00F042AE">
      <w:pPr>
        <w:rPr>
          <w:rFonts w:cs="Segoe UI"/>
          <w:color w:val="333333"/>
        </w:rPr>
      </w:pPr>
    </w:p>
    <w:p w:rsidR="00F042AE" w:rsidRDefault="00F042AE" w:rsidP="00F042AE">
      <w:pPr>
        <w:pStyle w:val="Heading2"/>
      </w:pPr>
      <w:r>
        <w:t>Web Interface</w:t>
      </w:r>
    </w:p>
    <w:p w:rsidR="002B5124" w:rsidRDefault="002B5124" w:rsidP="002B5124">
      <w:pPr>
        <w:rPr>
          <w:lang w:val="en-US"/>
        </w:rPr>
      </w:pPr>
      <w:r>
        <w:rPr>
          <w:lang w:val="en-US"/>
        </w:rPr>
        <w:t xml:space="preserve">The web interface </w:t>
      </w:r>
      <w:r w:rsidR="005B3D59">
        <w:rPr>
          <w:lang w:val="en-US"/>
        </w:rPr>
        <w:t>was tested manually. Tests included verifying each page was generating an output as expected</w:t>
      </w:r>
      <w:r w:rsidR="00327CCA">
        <w:rPr>
          <w:lang w:val="en-US"/>
        </w:rPr>
        <w:t xml:space="preserve">. Testing concluded that all pages were being generated without errors, and the main component, the dashboard, was showing correct data. </w:t>
      </w:r>
      <w:r w:rsidR="00A24C5D">
        <w:rPr>
          <w:lang w:val="en-US"/>
        </w:rPr>
        <w:t xml:space="preserve">Figures are </w:t>
      </w:r>
      <w:r w:rsidR="00327CCA">
        <w:rPr>
          <w:lang w:val="en-US"/>
        </w:rPr>
        <w:t>shown below with sample testing information</w:t>
      </w:r>
      <w:r w:rsidR="00A24C5D">
        <w:rPr>
          <w:lang w:val="en-US"/>
        </w:rPr>
        <w:t xml:space="preserve"> (dashboard, list of violations, and twitter post)</w:t>
      </w:r>
      <w:r w:rsidR="00327CCA">
        <w:rPr>
          <w:lang w:val="en-US"/>
        </w:rPr>
        <w:t>.</w:t>
      </w:r>
      <w:r w:rsidR="00A24C5D">
        <w:rPr>
          <w:lang w:val="en-US"/>
        </w:rPr>
        <w:t xml:space="preserve"> Another violation was successfully tested and posted on Twitter, different from the one shown in the implementation section.</w:t>
      </w:r>
    </w:p>
    <w:p w:rsidR="00487A6A" w:rsidRDefault="00487A6A" w:rsidP="002B5124">
      <w:pPr>
        <w:rPr>
          <w:lang w:val="en-US"/>
        </w:rPr>
      </w:pPr>
    </w:p>
    <w:p w:rsidR="00487A6A" w:rsidRDefault="00487A6A" w:rsidP="002B5124">
      <w:pPr>
        <w:rPr>
          <w:lang w:val="en-US"/>
        </w:rPr>
      </w:pPr>
      <w:r>
        <w:rPr>
          <w:lang w:val="en-US"/>
        </w:rPr>
        <w:t xml:space="preserve">The web interface was concluded to fulfill the project specifications of </w:t>
      </w:r>
      <w:r w:rsidRPr="00487A6A">
        <w:rPr>
          <w:i/>
          <w:lang w:val="en-US"/>
        </w:rPr>
        <w:t>“publish[ing] photo evidence of any violations”</w:t>
      </w:r>
      <w:r>
        <w:rPr>
          <w:lang w:val="en-US"/>
        </w:rPr>
        <w:t>.</w:t>
      </w:r>
    </w:p>
    <w:p w:rsidR="005B3D59" w:rsidRDefault="005B3D59" w:rsidP="002B5124">
      <w:pPr>
        <w:rPr>
          <w:lang w:val="en-US"/>
        </w:rPr>
      </w:pPr>
      <w:bookmarkStart w:id="97" w:name="_GoBack"/>
      <w:bookmarkEnd w:id="97"/>
    </w:p>
    <w:p w:rsidR="00A24C5D" w:rsidRDefault="005B3D59" w:rsidP="00A24C5D">
      <w:pPr>
        <w:keepNext/>
        <w:jc w:val="center"/>
      </w:pPr>
      <w:r>
        <w:rPr>
          <w:noProof/>
          <w:lang w:eastAsia="en-GB"/>
        </w:rPr>
        <w:lastRenderedPageBreak/>
        <w:drawing>
          <wp:inline distT="0" distB="0" distL="0" distR="0" wp14:anchorId="72A1D10D" wp14:editId="04EC958F">
            <wp:extent cx="4293705" cy="2279136"/>
            <wp:effectExtent l="190500" t="190500" r="183515" b="19748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301630" cy="2283343"/>
                    </a:xfrm>
                    <a:prstGeom prst="rect">
                      <a:avLst/>
                    </a:prstGeom>
                    <a:ln>
                      <a:noFill/>
                    </a:ln>
                    <a:effectLst>
                      <a:outerShdw blurRad="190500" algn="tl" rotWithShape="0">
                        <a:srgbClr val="000000">
                          <a:alpha val="70000"/>
                        </a:srgbClr>
                      </a:outerShdw>
                    </a:effectLst>
                  </pic:spPr>
                </pic:pic>
              </a:graphicData>
            </a:graphic>
          </wp:inline>
        </w:drawing>
      </w:r>
    </w:p>
    <w:p w:rsidR="005B3D59" w:rsidRPr="002B5124" w:rsidRDefault="00A24C5D" w:rsidP="00A24C5D">
      <w:pPr>
        <w:pStyle w:val="Caption"/>
        <w:jc w:val="both"/>
        <w:rPr>
          <w:lang w:val="en-US"/>
        </w:rPr>
      </w:pPr>
      <w:r>
        <w:t xml:space="preserve">Figure </w:t>
      </w:r>
      <w:r>
        <w:fldChar w:fldCharType="begin"/>
      </w:r>
      <w:r>
        <w:instrText xml:space="preserve"> SEQ Figure \* ARABIC </w:instrText>
      </w:r>
      <w:r>
        <w:fldChar w:fldCharType="separate"/>
      </w:r>
      <w:r>
        <w:rPr>
          <w:noProof/>
        </w:rPr>
        <w:t>39</w:t>
      </w:r>
      <w:r>
        <w:fldChar w:fldCharType="end"/>
      </w:r>
      <w:r>
        <w:t>: Dashboard</w:t>
      </w:r>
    </w:p>
    <w:p w:rsidR="00A24C5D" w:rsidRDefault="00327CCA" w:rsidP="00A24C5D">
      <w:pPr>
        <w:keepNext/>
        <w:jc w:val="center"/>
      </w:pPr>
      <w:r>
        <w:rPr>
          <w:noProof/>
          <w:lang w:eastAsia="en-GB"/>
        </w:rPr>
        <w:drawing>
          <wp:inline distT="0" distB="0" distL="0" distR="0" wp14:anchorId="61CABB5F" wp14:editId="685EEEF5">
            <wp:extent cx="4508390" cy="1782361"/>
            <wp:effectExtent l="190500" t="190500" r="197485" b="1993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28601" cy="1790351"/>
                    </a:xfrm>
                    <a:prstGeom prst="rect">
                      <a:avLst/>
                    </a:prstGeom>
                    <a:ln>
                      <a:noFill/>
                    </a:ln>
                    <a:effectLst>
                      <a:outerShdw blurRad="190500" algn="tl" rotWithShape="0">
                        <a:srgbClr val="000000">
                          <a:alpha val="70000"/>
                        </a:srgbClr>
                      </a:outerShdw>
                    </a:effectLst>
                  </pic:spPr>
                </pic:pic>
              </a:graphicData>
            </a:graphic>
          </wp:inline>
        </w:drawing>
      </w:r>
    </w:p>
    <w:p w:rsidR="00F042AE" w:rsidRDefault="00A24C5D" w:rsidP="00A24C5D">
      <w:pPr>
        <w:pStyle w:val="Caption"/>
        <w:jc w:val="both"/>
        <w:rPr>
          <w:lang w:val="en-US"/>
        </w:rPr>
      </w:pPr>
      <w:r>
        <w:t xml:space="preserve">Figure </w:t>
      </w:r>
      <w:r>
        <w:fldChar w:fldCharType="begin"/>
      </w:r>
      <w:r>
        <w:instrText xml:space="preserve"> SEQ Figure \* ARABIC </w:instrText>
      </w:r>
      <w:r>
        <w:fldChar w:fldCharType="separate"/>
      </w:r>
      <w:r>
        <w:rPr>
          <w:noProof/>
        </w:rPr>
        <w:t>40</w:t>
      </w:r>
      <w:r>
        <w:fldChar w:fldCharType="end"/>
      </w:r>
      <w:r>
        <w:t>: List of violations</w:t>
      </w:r>
    </w:p>
    <w:p w:rsidR="00A24C5D" w:rsidRDefault="00A24C5D" w:rsidP="00A24C5D">
      <w:pPr>
        <w:keepNext/>
        <w:jc w:val="center"/>
      </w:pPr>
      <w:r>
        <w:rPr>
          <w:noProof/>
          <w:lang w:eastAsia="en-GB"/>
        </w:rPr>
        <w:drawing>
          <wp:inline distT="0" distB="0" distL="0" distR="0" wp14:anchorId="15314B45" wp14:editId="52588717">
            <wp:extent cx="1948070" cy="2082997"/>
            <wp:effectExtent l="190500" t="190500" r="186055" b="18415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958967" cy="2094649"/>
                    </a:xfrm>
                    <a:prstGeom prst="rect">
                      <a:avLst/>
                    </a:prstGeom>
                    <a:ln>
                      <a:noFill/>
                    </a:ln>
                    <a:effectLst>
                      <a:outerShdw blurRad="190500" algn="tl" rotWithShape="0">
                        <a:srgbClr val="000000">
                          <a:alpha val="70000"/>
                        </a:srgbClr>
                      </a:outerShdw>
                    </a:effectLst>
                  </pic:spPr>
                </pic:pic>
              </a:graphicData>
            </a:graphic>
          </wp:inline>
        </w:drawing>
      </w:r>
    </w:p>
    <w:p w:rsidR="0061095F" w:rsidRDefault="00A24C5D" w:rsidP="00A24C5D">
      <w:pPr>
        <w:pStyle w:val="Caption"/>
        <w:jc w:val="both"/>
        <w:rPr>
          <w:lang w:val="en-US"/>
        </w:rPr>
      </w:pPr>
      <w:r>
        <w:t xml:space="preserve">Figure </w:t>
      </w:r>
      <w:r>
        <w:fldChar w:fldCharType="begin"/>
      </w:r>
      <w:r>
        <w:instrText xml:space="preserve"> SEQ Figure \* ARABIC </w:instrText>
      </w:r>
      <w:r>
        <w:fldChar w:fldCharType="separate"/>
      </w:r>
      <w:r>
        <w:rPr>
          <w:noProof/>
        </w:rPr>
        <w:t>41</w:t>
      </w:r>
      <w:r>
        <w:fldChar w:fldCharType="end"/>
      </w:r>
      <w:r>
        <w:t>: Another Twitter post</w:t>
      </w:r>
    </w:p>
    <w:p w:rsidR="0061095F" w:rsidRDefault="0061095F">
      <w:pPr>
        <w:spacing w:after="160" w:line="259" w:lineRule="auto"/>
        <w:jc w:val="left"/>
        <w:rPr>
          <w:lang w:val="en-US"/>
        </w:rPr>
      </w:pPr>
      <w:r>
        <w:rPr>
          <w:lang w:val="en-US"/>
        </w:rPr>
        <w:br w:type="page"/>
      </w:r>
    </w:p>
    <w:p w:rsidR="00FD015B" w:rsidRDefault="00FD015B" w:rsidP="00DE4BEB">
      <w:pPr>
        <w:pStyle w:val="Heading1"/>
      </w:pPr>
      <w:bookmarkStart w:id="98" w:name="_Toc485747322"/>
      <w:r>
        <w:lastRenderedPageBreak/>
        <w:t>Evaluation</w:t>
      </w:r>
      <w:bookmarkEnd w:id="98"/>
    </w:p>
    <w:p w:rsidR="005A3E03" w:rsidRDefault="005A3E03" w:rsidP="002502E8">
      <w:pPr>
        <w:pStyle w:val="ListParagraph"/>
        <w:numPr>
          <w:ilvl w:val="0"/>
          <w:numId w:val="16"/>
        </w:numPr>
      </w:pPr>
      <w:r>
        <w:t>User feedback on web interface</w:t>
      </w:r>
    </w:p>
    <w:p w:rsidR="00067A31" w:rsidRDefault="00067A31" w:rsidP="002502E8">
      <w:pPr>
        <w:pStyle w:val="ListParagraph"/>
        <w:numPr>
          <w:ilvl w:val="0"/>
          <w:numId w:val="16"/>
        </w:numPr>
      </w:pPr>
      <w:r>
        <w:t>Feel how useful this thing is</w:t>
      </w:r>
    </w:p>
    <w:p w:rsidR="00067A31" w:rsidRDefault="00067A31" w:rsidP="002502E8">
      <w:pPr>
        <w:pStyle w:val="ListParagraph"/>
        <w:numPr>
          <w:ilvl w:val="0"/>
          <w:numId w:val="16"/>
        </w:numPr>
      </w:pPr>
      <w:r>
        <w:t xml:space="preserve">What are main selling points </w:t>
      </w:r>
    </w:p>
    <w:p w:rsidR="00067A31" w:rsidRDefault="00067A31" w:rsidP="002502E8">
      <w:pPr>
        <w:pStyle w:val="ListParagraph"/>
        <w:numPr>
          <w:ilvl w:val="0"/>
          <w:numId w:val="16"/>
        </w:numPr>
      </w:pPr>
      <w:r>
        <w:t xml:space="preserve">What features </w:t>
      </w:r>
      <w:r w:rsidR="00ED30C4">
        <w:t>would</w:t>
      </w:r>
      <w:r>
        <w:t xml:space="preserve"> you be looking for?</w:t>
      </w:r>
    </w:p>
    <w:p w:rsidR="00067A31" w:rsidRDefault="00067A31" w:rsidP="002502E8">
      <w:pPr>
        <w:pStyle w:val="ListParagraph"/>
        <w:numPr>
          <w:ilvl w:val="0"/>
          <w:numId w:val="16"/>
        </w:numPr>
      </w:pPr>
      <w:r>
        <w:t>Is recording license plate moral?</w:t>
      </w:r>
    </w:p>
    <w:p w:rsidR="00067A31" w:rsidRDefault="00067A31" w:rsidP="002502E8">
      <w:pPr>
        <w:pStyle w:val="ListParagraph"/>
        <w:numPr>
          <w:ilvl w:val="0"/>
          <w:numId w:val="16"/>
        </w:numPr>
      </w:pPr>
      <w:r>
        <w:t>How effective is this system?</w:t>
      </w:r>
    </w:p>
    <w:p w:rsidR="00067A31" w:rsidRDefault="00067A31" w:rsidP="002502E8">
      <w:pPr>
        <w:pStyle w:val="ListParagraph"/>
        <w:numPr>
          <w:ilvl w:val="0"/>
          <w:numId w:val="16"/>
        </w:numPr>
      </w:pPr>
      <w:r>
        <w:t>How well can it detect plates? In what environment? In what weather? What camera angle?</w:t>
      </w:r>
    </w:p>
    <w:p w:rsidR="00067A31" w:rsidRDefault="00067A31" w:rsidP="002502E8">
      <w:pPr>
        <w:pStyle w:val="ListParagraph"/>
        <w:numPr>
          <w:ilvl w:val="0"/>
          <w:numId w:val="16"/>
        </w:numPr>
      </w:pPr>
      <w:r>
        <w:t>How fast can it share this data? How fast until notification to the user?</w:t>
      </w:r>
    </w:p>
    <w:p w:rsidR="00067A31" w:rsidRDefault="00067A31" w:rsidP="002502E8">
      <w:pPr>
        <w:pStyle w:val="ListParagraph"/>
        <w:numPr>
          <w:ilvl w:val="0"/>
          <w:numId w:val="16"/>
        </w:numPr>
      </w:pPr>
      <w:r>
        <w:t>Accurate sharing? To the right peers?</w:t>
      </w:r>
    </w:p>
    <w:p w:rsidR="00067A31" w:rsidRDefault="00067A31" w:rsidP="002502E8">
      <w:pPr>
        <w:pStyle w:val="ListParagraph"/>
        <w:numPr>
          <w:ilvl w:val="0"/>
          <w:numId w:val="16"/>
        </w:numPr>
      </w:pPr>
      <w:r>
        <w:t>How useful is the violation report shown to the user?</w:t>
      </w:r>
    </w:p>
    <w:p w:rsidR="00FD015B" w:rsidRPr="00067A31" w:rsidRDefault="00FD015B" w:rsidP="002502E8">
      <w:pPr>
        <w:spacing w:after="160"/>
        <w:jc w:val="left"/>
      </w:pPr>
      <w:r>
        <w:br w:type="page"/>
      </w:r>
    </w:p>
    <w:p w:rsidR="00FD015B" w:rsidRDefault="00FD015B" w:rsidP="00DE4BEB">
      <w:pPr>
        <w:pStyle w:val="Heading1"/>
      </w:pPr>
      <w:bookmarkStart w:id="99" w:name="_Toc485747323"/>
      <w:r>
        <w:lastRenderedPageBreak/>
        <w:t>Deployment</w:t>
      </w:r>
      <w:bookmarkEnd w:id="99"/>
    </w:p>
    <w:p w:rsidR="00FD015B" w:rsidRDefault="008C6C64" w:rsidP="002502E8">
      <w:pPr>
        <w:pStyle w:val="ListParagraph"/>
        <w:numPr>
          <w:ilvl w:val="0"/>
          <w:numId w:val="13"/>
        </w:numPr>
        <w:spacing w:after="160"/>
        <w:jc w:val="left"/>
      </w:pPr>
      <w:r>
        <w:t>Github</w:t>
      </w:r>
    </w:p>
    <w:p w:rsidR="008C6C64" w:rsidRDefault="008C6C64" w:rsidP="002502E8">
      <w:pPr>
        <w:pStyle w:val="ListParagraph"/>
        <w:numPr>
          <w:ilvl w:val="0"/>
          <w:numId w:val="13"/>
        </w:numPr>
        <w:spacing w:after="160"/>
        <w:jc w:val="left"/>
      </w:pPr>
      <w:r>
        <w:t>Readme</w:t>
      </w:r>
    </w:p>
    <w:p w:rsidR="008C6C64" w:rsidRDefault="008C6C64" w:rsidP="002502E8">
      <w:pPr>
        <w:pStyle w:val="ListParagraph"/>
        <w:numPr>
          <w:ilvl w:val="0"/>
          <w:numId w:val="13"/>
        </w:numPr>
        <w:spacing w:after="160"/>
        <w:jc w:val="left"/>
      </w:pPr>
      <w:r>
        <w:t>Startup scripts</w:t>
      </w:r>
    </w:p>
    <w:p w:rsidR="008C6C64" w:rsidRDefault="008C6C64" w:rsidP="002502E8">
      <w:pPr>
        <w:pStyle w:val="ListParagraph"/>
        <w:numPr>
          <w:ilvl w:val="0"/>
          <w:numId w:val="13"/>
        </w:numPr>
        <w:spacing w:after="160"/>
        <w:jc w:val="left"/>
      </w:pPr>
      <w:r>
        <w:t>CRON jobs</w:t>
      </w:r>
    </w:p>
    <w:p w:rsidR="00C87875" w:rsidRDefault="00C87875" w:rsidP="00C87875">
      <w:pPr>
        <w:spacing w:after="160"/>
        <w:jc w:val="left"/>
      </w:pPr>
      <w:r>
        <w:t>LIST OF REQUIRED PACKAGES AND PIP SUDO APT-GET STUFF</w:t>
      </w:r>
    </w:p>
    <w:p w:rsidR="008C6C64" w:rsidRDefault="008C6C64" w:rsidP="002502E8">
      <w:pPr>
        <w:spacing w:after="160"/>
        <w:jc w:val="left"/>
      </w:pPr>
      <w:r>
        <w:br w:type="page"/>
      </w:r>
    </w:p>
    <w:p w:rsidR="00122902" w:rsidRDefault="00FD015B" w:rsidP="00DE4BEB">
      <w:pPr>
        <w:pStyle w:val="Heading1"/>
      </w:pPr>
      <w:bookmarkStart w:id="100" w:name="_Toc485747324"/>
      <w:r>
        <w:lastRenderedPageBreak/>
        <w:t>Conclusion and Future Work</w:t>
      </w:r>
      <w:bookmarkEnd w:id="100"/>
    </w:p>
    <w:p w:rsidR="00122902" w:rsidRDefault="00122902" w:rsidP="002502E8">
      <w:pPr>
        <w:spacing w:after="160"/>
        <w:jc w:val="left"/>
        <w:rPr>
          <w:rFonts w:eastAsiaTheme="majorEastAsia" w:cstheme="majorBidi"/>
          <w:color w:val="2E74B5" w:themeColor="accent1" w:themeShade="BF"/>
          <w:sz w:val="32"/>
          <w:szCs w:val="32"/>
        </w:rPr>
      </w:pPr>
      <w:r>
        <w:br w:type="page"/>
      </w:r>
    </w:p>
    <w:p w:rsidR="00122902" w:rsidRDefault="00122902" w:rsidP="00DE4BEB">
      <w:pPr>
        <w:pStyle w:val="Heading1"/>
      </w:pPr>
      <w:bookmarkStart w:id="101" w:name="_Toc485747325"/>
      <w:r>
        <w:lastRenderedPageBreak/>
        <w:t>References</w:t>
      </w:r>
      <w:bookmarkEnd w:id="101"/>
    </w:p>
    <w:p w:rsidR="00B7445D" w:rsidRDefault="00993B19" w:rsidP="00B7445D">
      <w:pPr>
        <w:pStyle w:val="Bibliography"/>
      </w:pPr>
      <w:r>
        <w:fldChar w:fldCharType="begin"/>
      </w:r>
      <w:r w:rsidR="004F423A">
        <w:instrText xml:space="preserve"> ADDIN ZOTERO_BIBL {"custom":[]} CSL_BIBLIOGRAPHY </w:instrText>
      </w:r>
      <w:r>
        <w:fldChar w:fldCharType="separate"/>
      </w:r>
      <w:r w:rsidR="00B7445D">
        <w:t>[1]</w:t>
      </w:r>
      <w:r w:rsidR="00B7445D">
        <w:tab/>
        <w:t xml:space="preserve">‘Number of speeding convictions from average speed cameras - a Freedom of Information request to Driver and Vehicle Licensing Agency’, </w:t>
      </w:r>
      <w:r w:rsidR="00B7445D">
        <w:rPr>
          <w:i/>
          <w:iCs/>
        </w:rPr>
        <w:t>WhatDoTheyKnow</w:t>
      </w:r>
      <w:r w:rsidR="00B7445D">
        <w:t>, 28-Jul-2015. [Online]. Available: https://www.whatdotheyknow.com/request/number_of_speeding_convictions_f. [Accessed: 22-Jan-2017].</w:t>
      </w:r>
    </w:p>
    <w:p w:rsidR="00B7445D" w:rsidRDefault="00B7445D" w:rsidP="00B7445D">
      <w:pPr>
        <w:pStyle w:val="Bibliography"/>
      </w:pPr>
      <w:r>
        <w:t>[2]</w:t>
      </w:r>
      <w:r>
        <w:tab/>
        <w:t xml:space="preserve">‘Number of average speed cameras have doubled in three years’, </w:t>
      </w:r>
      <w:r>
        <w:rPr>
          <w:i/>
          <w:iCs/>
        </w:rPr>
        <w:t>This is Money</w:t>
      </w:r>
      <w:r>
        <w:t>, 31-May-2016. [Online]. Available: http://www.thisismoney.co.uk/money/cars/article-3617584/Number-average-speed-cameras-doubled-three-years.html. [Accessed: 23-Jan-2017].</w:t>
      </w:r>
    </w:p>
    <w:p w:rsidR="00B7445D" w:rsidRDefault="00B7445D" w:rsidP="00B7445D">
      <w:pPr>
        <w:pStyle w:val="Bibliography"/>
      </w:pPr>
      <w:r>
        <w:t>[3]</w:t>
      </w:r>
      <w:r>
        <w:tab/>
        <w:t>‘FS_Speed.pdf’. [Online]. Available: http://m.swov.nl/rapport/Factsheets/UK/FS_Speed.pdf. [Accessed: 29-Jan-2017].</w:t>
      </w:r>
    </w:p>
    <w:p w:rsidR="00B7445D" w:rsidRDefault="00B7445D" w:rsidP="00B7445D">
      <w:pPr>
        <w:pStyle w:val="Bibliography"/>
      </w:pPr>
      <w:r>
        <w:t>[4]</w:t>
      </w:r>
      <w:r>
        <w:tab/>
        <w:t>‘Automatic Number Plate Recognition - Police.uk’. [Online]. Available: https://www.police.uk/information-and-advice/automatic-number-plate-recognition/. [Accessed: 29-Jan-2017].</w:t>
      </w:r>
    </w:p>
    <w:p w:rsidR="00B7445D" w:rsidRDefault="00B7445D" w:rsidP="00B7445D">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B7445D" w:rsidRDefault="00B7445D" w:rsidP="00B7445D">
      <w:pPr>
        <w:pStyle w:val="Bibliography"/>
      </w:pPr>
      <w:r>
        <w:t>[6]</w:t>
      </w:r>
      <w:r>
        <w:tab/>
        <w:t>‘inf104-vehicle-registration-numbers-and-number-plates.pdf’. [Online]. Available: https://www.gov.uk/government/uploads/system/uploads/attachment_data/file/533255/inf104-vehicle-registration-numbers-and-number-plates.pdf. [Accessed: 29-Jan-2017].</w:t>
      </w:r>
    </w:p>
    <w:p w:rsidR="00B7445D" w:rsidRDefault="00B7445D" w:rsidP="00B7445D">
      <w:pPr>
        <w:pStyle w:val="Bibliography"/>
      </w:pPr>
      <w:r>
        <w:t>[7]</w:t>
      </w:r>
      <w:r>
        <w:tab/>
        <w:t xml:space="preserve">‘Raspberry Pi 3 Model B’, </w:t>
      </w:r>
      <w:r>
        <w:rPr>
          <w:i/>
          <w:iCs/>
        </w:rPr>
        <w:t>Raspberry Pi</w:t>
      </w:r>
      <w:r>
        <w:t>. .</w:t>
      </w:r>
    </w:p>
    <w:p w:rsidR="00B7445D" w:rsidRDefault="00B7445D" w:rsidP="00B7445D">
      <w:pPr>
        <w:pStyle w:val="Bibliography"/>
      </w:pPr>
      <w:r>
        <w:t>[8]</w:t>
      </w:r>
      <w:r>
        <w:tab/>
        <w:t>‘The UK’s Speed Camera Types | Fixed and Mobile speed cameras explained’. [Online]. Available: https://www.speedcamerasuk.com/speed-camera-types.htm. [Accessed: 23-Jan-2017].</w:t>
      </w:r>
    </w:p>
    <w:p w:rsidR="00B7445D" w:rsidRDefault="00B7445D" w:rsidP="00B7445D">
      <w:pPr>
        <w:pStyle w:val="Bibliography"/>
      </w:pPr>
      <w:r>
        <w:t>[9]</w:t>
      </w:r>
      <w:r>
        <w:tab/>
        <w:t>Y. D. Silva, ‘Average speed enforcement (ASE) camera’. [Online]. Available: https://www.birmingham.gov.uk/info/20163/road_safety/364/average_speed_enforcement_ase_camera. [Accessed: 23-Jan-2017].</w:t>
      </w:r>
    </w:p>
    <w:p w:rsidR="00B7445D" w:rsidRDefault="00B7445D" w:rsidP="00B7445D">
      <w:pPr>
        <w:pStyle w:val="Bibliography"/>
      </w:pPr>
      <w:r>
        <w:t>[10]</w:t>
      </w:r>
      <w:r>
        <w:tab/>
        <w:t>‘specs3_vector_v1.1_final.pdf’. [Online]. Available: http://www.jenoptik.co.uk/sites/vysionics.vmdrupal04.lablateral.com/files/specs3_vector_v1.1_final.pdf. [Accessed: 23-Jan-2017].</w:t>
      </w:r>
    </w:p>
    <w:p w:rsidR="00B7445D" w:rsidRDefault="00B7445D" w:rsidP="00B7445D">
      <w:pPr>
        <w:pStyle w:val="Bibliography"/>
      </w:pPr>
      <w:r>
        <w:t>[11]</w:t>
      </w:r>
      <w:r>
        <w:tab/>
        <w:t xml:space="preserve">‘ARES | Fixed ALPR’, </w:t>
      </w:r>
      <w:r>
        <w:rPr>
          <w:i/>
          <w:iCs/>
        </w:rPr>
        <w:t>PlateSmart</w:t>
      </w:r>
      <w:r>
        <w:t>, 18-Jun-2015. .</w:t>
      </w:r>
    </w:p>
    <w:p w:rsidR="00B7445D" w:rsidRDefault="00B7445D" w:rsidP="00B7445D">
      <w:pPr>
        <w:pStyle w:val="Bibliography"/>
      </w:pPr>
      <w:r>
        <w:lastRenderedPageBreak/>
        <w:t>[12]</w:t>
      </w:r>
      <w:r>
        <w:tab/>
        <w:t>‘LPR/ANPR License Plate Recognition SDK’. [Online]. Available: http://www.dtksoft.com/dtkanpr.php. [Accessed: 23-Jan-2017].</w:t>
      </w:r>
    </w:p>
    <w:p w:rsidR="00B7445D" w:rsidRDefault="00B7445D" w:rsidP="00B7445D">
      <w:pPr>
        <w:pStyle w:val="Bibliography"/>
      </w:pPr>
      <w:r>
        <w:t>[13]</w:t>
      </w:r>
      <w:r>
        <w:tab/>
        <w:t>‘OpenALPR Features’. [Online]. Available: http://www.openalpr.com/features.html. [Accessed: 23-Jan-2017].</w:t>
      </w:r>
    </w:p>
    <w:p w:rsidR="00B7445D" w:rsidRDefault="00B7445D" w:rsidP="00B7445D">
      <w:pPr>
        <w:pStyle w:val="Bibliography"/>
      </w:pPr>
      <w:r>
        <w:t>[14]</w:t>
      </w:r>
      <w:r>
        <w:tab/>
        <w:t xml:space="preserve">J. Warren, ‘Bitmessage: A peer-to-peer message authentication and delivery system’, </w:t>
      </w:r>
      <w:r>
        <w:rPr>
          <w:i/>
          <w:iCs/>
        </w:rPr>
        <w:t>White Pap. 27 Novemb. 2012 Httpsbitmessage Orgbitmessage Pdf</w:t>
      </w:r>
      <w:r>
        <w:t>, 2012.</w:t>
      </w:r>
    </w:p>
    <w:p w:rsidR="00B7445D" w:rsidRDefault="00B7445D" w:rsidP="00B7445D">
      <w:pPr>
        <w:pStyle w:val="Bibliography"/>
      </w:pPr>
      <w:r>
        <w:t>[15]</w:t>
      </w:r>
      <w:r>
        <w:tab/>
        <w:t xml:space="preserve">V. Sharma, P. Mathpal, and A. Kaushik, ‘Automatic license plate recognition using optical character recognition and template matching on yellow color license plate’, </w:t>
      </w:r>
      <w:r>
        <w:rPr>
          <w:i/>
          <w:iCs/>
        </w:rPr>
        <w:t>Int. J. Innov. Res. Sci. Eng. Technol.</w:t>
      </w:r>
      <w:r>
        <w:t>, vol. 3, no. 5, 2014.</w:t>
      </w:r>
    </w:p>
    <w:p w:rsidR="00B7445D" w:rsidRDefault="00B7445D" w:rsidP="00B7445D">
      <w:pPr>
        <w:pStyle w:val="Bibliography"/>
      </w:pPr>
      <w:r>
        <w:t>[16]</w:t>
      </w:r>
      <w:r>
        <w:tab/>
        <w:t>‘Accuracy Improvements — openalpr 2.2.0 documentation’. [Online]. Available: http://doc.openalpr.com/accuracy_improvements.html#openalpr-design. [Accessed: 24-Jan-2017].</w:t>
      </w:r>
    </w:p>
    <w:p w:rsidR="00B7445D" w:rsidRDefault="00B7445D" w:rsidP="00B7445D">
      <w:pPr>
        <w:pStyle w:val="Bibliography"/>
      </w:pPr>
      <w:r>
        <w:t>[17]</w:t>
      </w:r>
      <w:r>
        <w:tab/>
        <w:t xml:space="preserve">R. Azad, F. Davami, and B. Azad, ‘A novel and robust method for automatic license plate recognition system based on pattern recognition’, </w:t>
      </w:r>
      <w:r>
        <w:rPr>
          <w:i/>
          <w:iCs/>
        </w:rPr>
        <w:t>Adv. Comput. Sci. Int. J.</w:t>
      </w:r>
      <w:r>
        <w:t>, vol. 2, no. 3, pp. 64–70, 2013.</w:t>
      </w:r>
    </w:p>
    <w:p w:rsidR="00B7445D" w:rsidRDefault="00B7445D" w:rsidP="00B7445D">
      <w:pPr>
        <w:pStyle w:val="Bibliography"/>
      </w:pPr>
      <w:r>
        <w:t>[18]</w:t>
      </w:r>
      <w:r>
        <w:tab/>
        <w:t xml:space="preserve">S.-L. Chang, L.-S. Chen, Y.-C. Chung, and S.-W. Chen, ‘Automatic License Plate Recognition’, </w:t>
      </w:r>
      <w:r>
        <w:rPr>
          <w:i/>
          <w:iCs/>
        </w:rPr>
        <w:t>IEEE Trans. Intell. Transp. Syst.</w:t>
      </w:r>
      <w:r>
        <w:t>, vol. 5, no. 1, pp. 42–53, Mar. 2004.</w:t>
      </w:r>
    </w:p>
    <w:p w:rsidR="00B7445D" w:rsidRDefault="00B7445D" w:rsidP="00B7445D">
      <w:pPr>
        <w:pStyle w:val="Bibliography"/>
      </w:pPr>
      <w:r>
        <w:t>[19]</w:t>
      </w:r>
      <w:r>
        <w:tab/>
        <w:t xml:space="preserve">T. D. Duan, T. H. Du, T. V. Phuoc, and N. V. Hoang, ‘Building an automatic vehicle license plate recognition system’, in </w:t>
      </w:r>
      <w:r>
        <w:rPr>
          <w:i/>
          <w:iCs/>
        </w:rPr>
        <w:t>Proc. Int. Conf. Comput. Sci. RIVF</w:t>
      </w:r>
      <w:r>
        <w:t>, 2005, pp. 59–63.</w:t>
      </w:r>
    </w:p>
    <w:p w:rsidR="00B7445D" w:rsidRDefault="00B7445D" w:rsidP="00B7445D">
      <w:pPr>
        <w:pStyle w:val="Bibliography"/>
      </w:pPr>
      <w:r>
        <w:t>[20]</w:t>
      </w:r>
      <w:r>
        <w:tab/>
        <w:t xml:space="preserve">A. Badr, M. M. Abdelwahab, A. M. Thabet, and A. M. Abdelsadek, ‘Automatic number plate recognition system’, </w:t>
      </w:r>
      <w:r>
        <w:rPr>
          <w:i/>
          <w:iCs/>
        </w:rPr>
        <w:t>Ann. Univ. Craiova-Math. Comput. Sci. Ser.</w:t>
      </w:r>
      <w:r>
        <w:t>, vol. 38, no. 1, pp. 62–71, 2011.</w:t>
      </w:r>
    </w:p>
    <w:p w:rsidR="00B7445D" w:rsidRDefault="00B7445D" w:rsidP="00B7445D">
      <w:pPr>
        <w:pStyle w:val="Bibliography"/>
      </w:pPr>
      <w:r>
        <w:t>[21]</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B7445D" w:rsidRDefault="00B7445D" w:rsidP="00B7445D">
      <w:pPr>
        <w:pStyle w:val="Bibliography"/>
      </w:pPr>
      <w:r>
        <w:t>[22]</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B7445D" w:rsidRDefault="00B7445D" w:rsidP="00B7445D">
      <w:pPr>
        <w:pStyle w:val="Bibliography"/>
      </w:pPr>
      <w:r>
        <w:t>[23]</w:t>
      </w:r>
      <w:r>
        <w:tab/>
        <w:t xml:space="preserve">H. Kwaśnicka and B. Wawrzyniak, ‘License plate localization and recognition in camera pictures’, in </w:t>
      </w:r>
      <w:r>
        <w:rPr>
          <w:i/>
          <w:iCs/>
        </w:rPr>
        <w:t>3rd Symposium on Methods of Artificial Intelligence</w:t>
      </w:r>
      <w:r>
        <w:t>, 2002, pp. 243–246.</w:t>
      </w:r>
    </w:p>
    <w:p w:rsidR="00B7445D" w:rsidRDefault="00B7445D" w:rsidP="00B7445D">
      <w:pPr>
        <w:pStyle w:val="Bibliography"/>
      </w:pPr>
      <w:r>
        <w:t>[24]</w:t>
      </w:r>
      <w:r>
        <w:tab/>
        <w:t>‘OpenCV: Geometric Transformations of Images’. [Online]. Available: http://docs.opencv.org/3.1.0/da/d6e/tutorial_py_geometric_transformations.html. [Accessed: 25-Jan-2017].</w:t>
      </w:r>
    </w:p>
    <w:p w:rsidR="00B7445D" w:rsidRDefault="00B7445D" w:rsidP="00B7445D">
      <w:pPr>
        <w:pStyle w:val="Bibliography"/>
      </w:pPr>
      <w:r>
        <w:lastRenderedPageBreak/>
        <w:t>[25]</w:t>
      </w:r>
      <w:r>
        <w:tab/>
        <w:t>The Government of the Hong Kong Special Administrative Region, ‘PEER-TO-PEER NETWORK’. [Online]. Available: http://www.infosec.gov.hk/english/technical/files/peer.pdf. [Accessed: 25-Jan-2017].</w:t>
      </w:r>
    </w:p>
    <w:p w:rsidR="00B7445D" w:rsidRDefault="00B7445D" w:rsidP="00B7445D">
      <w:pPr>
        <w:pStyle w:val="Bibliography"/>
      </w:pPr>
      <w:r>
        <w:t>[26]</w:t>
      </w:r>
      <w:r>
        <w:tab/>
        <w:t xml:space="preserve">H. Park, R. I. Ratzin, and M. van der Schaar, ‘Peer-to-peer networksprotocols, cooperation and competition’, </w:t>
      </w:r>
      <w:r>
        <w:rPr>
          <w:i/>
          <w:iCs/>
        </w:rPr>
        <w:t>Streaming Media Archit. Tech. Appl. Recent Adv.</w:t>
      </w:r>
      <w:r>
        <w:t>, pp. 262–294, 2010.</w:t>
      </w:r>
    </w:p>
    <w:p w:rsidR="00B7445D" w:rsidRDefault="00B7445D" w:rsidP="00B7445D">
      <w:pPr>
        <w:pStyle w:val="Bibliography"/>
      </w:pPr>
      <w:r>
        <w:t>[27]</w:t>
      </w:r>
      <w:r>
        <w:tab/>
        <w:t>C. Grothoff and C. GauthierDickey, ‘Bootstrapping Peer-to-Peer Networks’. [Online]. Available: http://grothoff.org/christian/dasp2p.pdf. [Accessed: 21-Jan-2017].</w:t>
      </w:r>
    </w:p>
    <w:p w:rsidR="00B7445D" w:rsidRDefault="00B7445D" w:rsidP="00B7445D">
      <w:pPr>
        <w:pStyle w:val="Bibliography"/>
      </w:pPr>
      <w:r>
        <w:t>[28]</w:t>
      </w:r>
      <w:r>
        <w:tab/>
        <w:t xml:space="preserve">Q. H. Vu, M. Lupu, and B. C. Ooi, </w:t>
      </w:r>
      <w:r>
        <w:rPr>
          <w:i/>
          <w:iCs/>
        </w:rPr>
        <w:t>Peer-to-Peer Computing: Principles and Applications</w:t>
      </w:r>
      <w:r>
        <w:t>. Springer Science &amp; Business Media, 2009.</w:t>
      </w:r>
    </w:p>
    <w:p w:rsidR="00B7445D" w:rsidRDefault="00B7445D" w:rsidP="00B7445D">
      <w:pPr>
        <w:pStyle w:val="Bibliography"/>
      </w:pPr>
      <w:r>
        <w:t>[29]</w:t>
      </w:r>
      <w:r>
        <w:tab/>
        <w:t xml:space="preserve">C. Mastroianni, D. Talia, and O. Verta, ‘Designing an information system for Grids: Comparing hierarchical, decentralized P2P and super-peer models’, </w:t>
      </w:r>
      <w:r>
        <w:rPr>
          <w:i/>
          <w:iCs/>
        </w:rPr>
        <w:t>Parallel Comput.</w:t>
      </w:r>
      <w:r>
        <w:t>, vol. 34, no. 10, pp. 593–611, Oct. 2008.</w:t>
      </w:r>
    </w:p>
    <w:p w:rsidR="00B7445D" w:rsidRDefault="00B7445D" w:rsidP="00B7445D">
      <w:pPr>
        <w:pStyle w:val="Bibliography"/>
      </w:pPr>
      <w:r>
        <w:t>[30]</w:t>
      </w:r>
      <w:r>
        <w:tab/>
      </w:r>
      <w:r>
        <w:rPr>
          <w:i/>
          <w:iCs/>
        </w:rPr>
        <w:t>openalpr: Worse results after external preprocessing</w:t>
      </w:r>
      <w:r>
        <w:t>. openalpr, 2017.</w:t>
      </w:r>
    </w:p>
    <w:p w:rsidR="00B7445D" w:rsidRDefault="00B7445D" w:rsidP="00B7445D">
      <w:pPr>
        <w:pStyle w:val="Bibliography"/>
      </w:pPr>
      <w:r>
        <w:t>[31]</w:t>
      </w:r>
      <w:r>
        <w:tab/>
        <w:t>‘TCP vs UDP - Difference and Comparison _ Diffen.pdf’. [Online]. Available: http://www.mrc.uidaho.edu/mrc/people/jff/443/Handouts/Ethernet/Specific%20Protocols/TCP%20vs%20UDP%20-%20Difference%20and%20Comparison%20_%20Diffen.pdf. [Accessed: 16-Jun-2017].</w:t>
      </w:r>
    </w:p>
    <w:p w:rsidR="00B7445D" w:rsidRDefault="00B7445D" w:rsidP="00B7445D">
      <w:pPr>
        <w:pStyle w:val="Bibliography"/>
      </w:pPr>
      <w:r>
        <w:t>[32]</w:t>
      </w:r>
      <w:r>
        <w:tab/>
        <w:t>‘A Beginners Guide To BitTorrent | morehawes’. .</w:t>
      </w:r>
    </w:p>
    <w:p w:rsidR="00B7445D" w:rsidRDefault="00B7445D" w:rsidP="00B7445D">
      <w:pPr>
        <w:pStyle w:val="Bibliography"/>
      </w:pPr>
      <w:r>
        <w:t>[33]</w:t>
      </w:r>
      <w:r>
        <w:tab/>
        <w:t xml:space="preserve">‘Peer-to-Peer Protocol (P2PP)’, </w:t>
      </w:r>
      <w:r>
        <w:rPr>
          <w:i/>
          <w:iCs/>
        </w:rPr>
        <w:t>Wikipedia</w:t>
      </w:r>
      <w:r>
        <w:t>. 23-Nov-2016.</w:t>
      </w:r>
    </w:p>
    <w:p w:rsidR="00B7445D" w:rsidRDefault="00B7445D" w:rsidP="00B7445D">
      <w:pPr>
        <w:pStyle w:val="Bibliography"/>
      </w:pPr>
      <w:r>
        <w:t>[34]</w:t>
      </w:r>
      <w:r>
        <w:tab/>
        <w:t>‘networking - How do web-servers “listen” to IP addresses, interrupt or polling? - Super User’. [Online]. Available: https://superuser.com/questions/837933/how-do-web-servers-listen-to-ip-addresses-interrupt-or-polling. [Accessed: 16-Jun-2017].</w:t>
      </w:r>
    </w:p>
    <w:p w:rsidR="00B7445D" w:rsidRDefault="00B7445D" w:rsidP="00B7445D">
      <w:pPr>
        <w:pStyle w:val="Bibliography"/>
      </w:pPr>
      <w:r>
        <w:t>[35]</w:t>
      </w:r>
      <w:r>
        <w:tab/>
        <w:t xml:space="preserve">S. Das, ‘Which is Better, PHP or Python? A Developer’s Take’, </w:t>
      </w:r>
      <w:r>
        <w:rPr>
          <w:i/>
          <w:iCs/>
        </w:rPr>
        <w:t>LinkedIn Pulse</w:t>
      </w:r>
      <w:r>
        <w:t>, 11-Jun-2015. [Online]. Available: https://www.linkedin.com/pulse/which-better-php-python-developers-take-srikrishna-das. [Accessed: 19-Mar-2017].</w:t>
      </w:r>
    </w:p>
    <w:p w:rsidR="00B7445D" w:rsidRDefault="00B7445D" w:rsidP="00B7445D">
      <w:pPr>
        <w:pStyle w:val="Bibliography"/>
      </w:pPr>
      <w:r>
        <w:t>[36]</w:t>
      </w:r>
      <w:r>
        <w:tab/>
        <w:t xml:space="preserve">S. M. Srinivasan and R. S. Sangwan, ‘Web App Security: A Comparison and Categorization of Testing Frameworks’, </w:t>
      </w:r>
      <w:r>
        <w:rPr>
          <w:i/>
          <w:iCs/>
        </w:rPr>
        <w:t>IEEE Softw.</w:t>
      </w:r>
      <w:r>
        <w:t>, vol. 34, no. 1, pp. 99–102, Jan. 2017.</w:t>
      </w:r>
    </w:p>
    <w:p w:rsidR="00B7445D" w:rsidRDefault="00B7445D" w:rsidP="00B7445D">
      <w:pPr>
        <w:pStyle w:val="Bibliography"/>
      </w:pPr>
      <w:r>
        <w:t>[37]</w:t>
      </w:r>
      <w:r>
        <w:tab/>
        <w:t>Open Web Application Security Project, ‘OWASP Top 10 - 2013’. OWASP.</w:t>
      </w:r>
    </w:p>
    <w:p w:rsidR="00B7445D" w:rsidRDefault="00B7445D" w:rsidP="00B7445D">
      <w:pPr>
        <w:pStyle w:val="Bibliography"/>
      </w:pPr>
      <w:r>
        <w:t>[38]</w:t>
      </w:r>
      <w:r>
        <w:tab/>
        <w:t xml:space="preserve">tutorialspoint.com, ‘SQL RDBMS Concepts’, </w:t>
      </w:r>
      <w:r>
        <w:rPr>
          <w:i/>
          <w:iCs/>
        </w:rPr>
        <w:t>www.tutorialspoint.com</w:t>
      </w:r>
      <w:r>
        <w:t>. [Online]. Available: https://www.tutorialspoint.com/sql/sql-rdbms-concepts.htm. [Accessed: 19-Mar-2017].</w:t>
      </w:r>
    </w:p>
    <w:p w:rsidR="00B7445D" w:rsidRDefault="00B7445D" w:rsidP="00B7445D">
      <w:pPr>
        <w:pStyle w:val="Bibliography"/>
      </w:pPr>
      <w:r>
        <w:lastRenderedPageBreak/>
        <w:t>[39]</w:t>
      </w:r>
      <w:r>
        <w:tab/>
        <w:t xml:space="preserve">‘NoSQL Databases Explained’, </w:t>
      </w:r>
      <w:r>
        <w:rPr>
          <w:i/>
          <w:iCs/>
        </w:rPr>
        <w:t>MongoDB</w:t>
      </w:r>
      <w:r>
        <w:t>. [Online]. Available: https://www.mongodb.com/nosql-explained. [Accessed: 19-Mar-2017].</w:t>
      </w:r>
    </w:p>
    <w:p w:rsidR="00B7445D" w:rsidRDefault="00B7445D" w:rsidP="00B7445D">
      <w:pPr>
        <w:pStyle w:val="Bibliography"/>
      </w:pPr>
      <w:r>
        <w:t>[40]</w:t>
      </w:r>
      <w:r>
        <w:tab/>
        <w:t xml:space="preserve">‘MongoDB at Scale’, </w:t>
      </w:r>
      <w:r>
        <w:rPr>
          <w:i/>
          <w:iCs/>
        </w:rPr>
        <w:t>MongoDB</w:t>
      </w:r>
      <w:r>
        <w:t>. [Online]. Available: https://www.mongodb.com/mongodb-scale. [Accessed: 19-Mar-2017].</w:t>
      </w:r>
    </w:p>
    <w:p w:rsidR="00B7445D" w:rsidRDefault="00B7445D" w:rsidP="00B7445D">
      <w:pPr>
        <w:pStyle w:val="Bibliography"/>
      </w:pPr>
      <w:r>
        <w:t>[41]</w:t>
      </w:r>
      <w:r>
        <w:tab/>
        <w:t xml:space="preserve">A. Nayak, A. Poriya, and D. Poojary, ‘Type of NOSQL Databases and its Comparison with Relational Databases’, </w:t>
      </w:r>
      <w:r>
        <w:rPr>
          <w:i/>
          <w:iCs/>
        </w:rPr>
        <w:t>Int. J. Appl. Inf. Syst.</w:t>
      </w:r>
      <w:r>
        <w:t>, vol. 5, no. 4, Mar. 2013.</w:t>
      </w:r>
    </w:p>
    <w:p w:rsidR="00B7445D" w:rsidRDefault="00B7445D" w:rsidP="00B7445D">
      <w:pPr>
        <w:pStyle w:val="Bibliography"/>
      </w:pPr>
      <w:r>
        <w:t>[42]</w:t>
      </w:r>
      <w:r>
        <w:tab/>
        <w:t>‘Models | Django documentation | Django’. [Online]. Available: https://docs.djangoproject.com/en/1.10/topics/db/models/. [Accessed: 20-Mar-2017].</w:t>
      </w:r>
    </w:p>
    <w:p w:rsidR="00B7445D" w:rsidRDefault="00B7445D" w:rsidP="00B7445D">
      <w:pPr>
        <w:pStyle w:val="Bibliography"/>
      </w:pPr>
      <w:r>
        <w:t>[43]</w:t>
      </w:r>
      <w:r>
        <w:tab/>
        <w:t xml:space="preserve">‘SQLite vs MySQL vs PostgreSQL: A Comparison Of Relational Database Management Systems’, </w:t>
      </w:r>
      <w:r>
        <w:rPr>
          <w:i/>
          <w:iCs/>
        </w:rPr>
        <w:t>DigitalOcean</w:t>
      </w:r>
      <w:r>
        <w:t>. [Online]. Available: https://www.digitalocean.com/community/tutorials/sqlite-vs-mysql-vs-postgresql-a-comparison-of-relational-database-management-systems. [Accessed: 20-Mar-2017].</w:t>
      </w:r>
    </w:p>
    <w:p w:rsidR="00B7445D" w:rsidRDefault="00B7445D" w:rsidP="00B7445D">
      <w:pPr>
        <w:pStyle w:val="Bibliography"/>
      </w:pPr>
      <w:r>
        <w:t>[44]</w:t>
      </w:r>
      <w:r>
        <w:tab/>
        <w:t>‘Implementation Limits For SQLite’. [Online]. Available: https://www.sqlite.org/limits.html. [Accessed: 20-Mar-2017].</w:t>
      </w:r>
    </w:p>
    <w:p w:rsidR="00B7445D" w:rsidRDefault="00B7445D" w:rsidP="00B7445D">
      <w:pPr>
        <w:pStyle w:val="Bibliography"/>
      </w:pPr>
      <w:r>
        <w:t>[45]</w:t>
      </w:r>
      <w:r>
        <w:tab/>
        <w:t>‘NoSqlSupport – Django’. [Online]. Available: https://code.djangoproject.com/wiki/NoSqlSupport. [Accessed: 20-Mar-2017].</w:t>
      </w:r>
    </w:p>
    <w:p w:rsidR="00B7445D" w:rsidRDefault="00B7445D" w:rsidP="00B7445D">
      <w:pPr>
        <w:pStyle w:val="Bibliography"/>
      </w:pPr>
      <w:r>
        <w:t>[46]</w:t>
      </w:r>
      <w:r>
        <w:tab/>
        <w:t>N. Nurseitov, M. Paulson, R. Reynolds, and C. Izurieta, ‘Comparison of JSON and XML Data Interchange Formats: A Case Study’, Department of Computer Science Montana State University – Bozeman Bozeman, Montana, 59715, USA.</w:t>
      </w:r>
    </w:p>
    <w:p w:rsidR="00B7445D" w:rsidRDefault="00B7445D" w:rsidP="00B7445D">
      <w:pPr>
        <w:pStyle w:val="Bibliography"/>
      </w:pPr>
      <w:r>
        <w:t>[47]</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B7445D" w:rsidRDefault="00B7445D" w:rsidP="00B7445D">
      <w:pPr>
        <w:pStyle w:val="Bibliography"/>
      </w:pPr>
      <w:r>
        <w:t>[48]</w:t>
      </w:r>
      <w:r>
        <w:tab/>
        <w:t>‘REST vs XML-RPC vs SOAP’. [Online]. Available: http://effbot.org/zone/rest-vs-rpc.htm. [Accessed: 20-Mar-2017].</w:t>
      </w:r>
    </w:p>
    <w:p w:rsidR="00B7445D" w:rsidRDefault="00B7445D" w:rsidP="00B7445D">
      <w:pPr>
        <w:pStyle w:val="Bibliography"/>
      </w:pPr>
      <w:r>
        <w:t>[49]</w:t>
      </w:r>
      <w:r>
        <w:tab/>
        <w:t>‘REST vs XML-RPC vs SOAP – pros and cons</w:t>
      </w:r>
      <w:r>
        <w:rPr>
          <w:rFonts w:ascii="Cambria Math" w:hAnsi="Cambria Math" w:cs="Cambria Math"/>
        </w:rPr>
        <w:t> </w:t>
      </w:r>
      <w:r>
        <w:t>: Max Ivak Personal Site</w:t>
      </w:r>
      <w:r>
        <w:rPr>
          <w:rFonts w:cs="LM Roman 12"/>
        </w:rPr>
        <w:t>’</w:t>
      </w:r>
      <w:r>
        <w:t>. .</w:t>
      </w:r>
    </w:p>
    <w:p w:rsidR="00B7445D" w:rsidRDefault="00B7445D" w:rsidP="00B7445D">
      <w:pPr>
        <w:pStyle w:val="Bibliography"/>
      </w:pPr>
      <w:r>
        <w:t>[50]</w:t>
      </w:r>
      <w:r>
        <w:tab/>
        <w:t xml:space="preserve">‘How REST replaced SOAP on the Web: What it means to you’, </w:t>
      </w:r>
      <w:r>
        <w:rPr>
          <w:i/>
          <w:iCs/>
        </w:rPr>
        <w:t>InfoQ</w:t>
      </w:r>
      <w:r>
        <w:t>. [Online]. Available: https://www.infoq.com/articles/rest-soap. [Accessed: 20-Mar-2017].</w:t>
      </w:r>
    </w:p>
    <w:p w:rsidR="00B7445D" w:rsidRDefault="00B7445D" w:rsidP="00B7445D">
      <w:pPr>
        <w:pStyle w:val="Bibliography"/>
      </w:pPr>
      <w:r>
        <w:t>[51]</w:t>
      </w:r>
      <w:r>
        <w:tab/>
        <w:t xml:space="preserve">‘Understanding REST And RPC For HTTP APIs’, </w:t>
      </w:r>
      <w:r>
        <w:rPr>
          <w:i/>
          <w:iCs/>
        </w:rPr>
        <w:t>Smashing Magazine</w:t>
      </w:r>
      <w:r>
        <w:t>, 20-Sep-2016. [Online]. Available: https://www.smashingmagazine.com/2016/09/understanding-rest-and-rpc-for-http-apis/. [Accessed: 20-Mar-2017].</w:t>
      </w:r>
    </w:p>
    <w:p w:rsidR="00B7445D" w:rsidRDefault="00B7445D" w:rsidP="00B7445D">
      <w:pPr>
        <w:pStyle w:val="Bibliography"/>
      </w:pPr>
      <w:r>
        <w:lastRenderedPageBreak/>
        <w:t>[52]</w:t>
      </w:r>
      <w:r>
        <w:tab/>
        <w:t>‘Do you really know why you prefer REST over RPC? | API Handyman’. [Online]. Available: /do-you-really-know-why-you-prefer-rest-over-rpc/. [Accessed: 22-Mar-2017].</w:t>
      </w:r>
    </w:p>
    <w:p w:rsidR="00B7445D" w:rsidRDefault="00B7445D" w:rsidP="00B7445D">
      <w:pPr>
        <w:pStyle w:val="Bibliography"/>
      </w:pPr>
      <w:r>
        <w:t>[53]</w:t>
      </w:r>
      <w:r>
        <w:tab/>
        <w:t xml:space="preserve">‘OpenSSL Essentials: Working with SSL Certificates, Private Keys and CSRs’, </w:t>
      </w:r>
      <w:r>
        <w:rPr>
          <w:i/>
          <w:iCs/>
        </w:rPr>
        <w:t>DigitalOcean</w:t>
      </w:r>
      <w:r>
        <w:t>. [Online]. Available: https://www.digitalocean.com/community/tutorials/openssl-essentials-working-with-ssl-certificates-private-keys-and-csrs. [Accessed: 17-Jun-2017].</w:t>
      </w:r>
    </w:p>
    <w:p w:rsidR="00B7445D" w:rsidRDefault="00B7445D" w:rsidP="00B7445D">
      <w:pPr>
        <w:pStyle w:val="Bibliography"/>
      </w:pPr>
      <w:r>
        <w:t>[54]</w:t>
      </w:r>
      <w:r>
        <w:tab/>
        <w:t xml:space="preserve">‘Advantages &amp; Disadvantages of Symmetric Key Encryption’, </w:t>
      </w:r>
      <w:r>
        <w:rPr>
          <w:i/>
          <w:iCs/>
        </w:rPr>
        <w:t>It Still Works</w:t>
      </w:r>
      <w:r>
        <w:t>. [Online]. Available: http://itstillworks.com/advantages-disadvantages-symmetric-key-encryption-2609.html. [Accessed: 17-Jun-2017].</w:t>
      </w:r>
    </w:p>
    <w:p w:rsidR="00B7445D" w:rsidRDefault="00B7445D" w:rsidP="00B7445D">
      <w:pPr>
        <w:pStyle w:val="Bibliography"/>
      </w:pPr>
      <w:r>
        <w:t>[55]</w:t>
      </w:r>
      <w:r>
        <w:tab/>
        <w:t>‘Description of Symmetric and Asymmetric Encryption’. [Online]. Available: https://support.microsoft.com/en-us/help/246071/description-of-symmetric-and-asymmetric-encryption. [Accessed: 17-Jun-2017].</w:t>
      </w:r>
    </w:p>
    <w:p w:rsidR="00B7445D" w:rsidRDefault="00B7445D" w:rsidP="00B7445D">
      <w:pPr>
        <w:pStyle w:val="Bibliography"/>
      </w:pPr>
      <w:r>
        <w:t>[56]</w:t>
      </w:r>
      <w:r>
        <w:tab/>
        <w:t>Mike, ‘Python 3: An Intro to Encryption | The Mouse Vs. The Python’. .</w:t>
      </w:r>
    </w:p>
    <w:p w:rsidR="00B7445D" w:rsidRDefault="00B7445D" w:rsidP="00B7445D">
      <w:pPr>
        <w:pStyle w:val="Bibliography"/>
      </w:pPr>
      <w:r>
        <w:t>[57]</w:t>
      </w:r>
      <w:r>
        <w:tab/>
        <w:t>‘python - Does Django scale? - Stack Overflow’. [Online]. Available: https://stackoverflow.com/questions/886221/does-django-scale. [Accessed: 20-Jun-2017].</w:t>
      </w:r>
    </w:p>
    <w:p w:rsidR="00B7445D" w:rsidRDefault="00B7445D" w:rsidP="00B7445D">
      <w:pPr>
        <w:pStyle w:val="Bibliography"/>
      </w:pPr>
      <w:r>
        <w:t>[58]</w:t>
      </w:r>
      <w:r>
        <w:tab/>
        <w:t xml:space="preserve">‘The Model-View-Controller Design Pattern - Python Django Tutorials’, </w:t>
      </w:r>
      <w:r>
        <w:rPr>
          <w:i/>
          <w:iCs/>
        </w:rPr>
        <w:t>The Django Book</w:t>
      </w:r>
      <w:r>
        <w:t>. .</w:t>
      </w:r>
    </w:p>
    <w:p w:rsidR="00B7445D" w:rsidRDefault="00B7445D" w:rsidP="00B7445D">
      <w:pPr>
        <w:pStyle w:val="Bibliography"/>
      </w:pPr>
      <w:r>
        <w:t>[59]</w:t>
      </w:r>
      <w:r>
        <w:tab/>
        <w:t>‘IntroductionDjango &lt; TWiki &lt; TWiki’. [Online]. Available: http://scipion.cnb.csic.es/old-docs/bin/view/TWiki/IntroductionDjango. [Accessed: 18-Jun-2017].</w:t>
      </w:r>
    </w:p>
    <w:p w:rsidR="00B7445D" w:rsidRDefault="00B7445D" w:rsidP="00B7445D">
      <w:pPr>
        <w:pStyle w:val="Bibliography"/>
      </w:pPr>
      <w:r>
        <w:t>[60]</w:t>
      </w:r>
      <w:r>
        <w:tab/>
        <w:t>‘camera - Raspistill slow to trigger? - Raspberry Pi Stack Exchange’. [Online]. Available: https://raspberrypi.stackexchange.com/questions/23698/raspistill-slow-to-trigger. [Accessed: 17-Jun-2017].</w:t>
      </w:r>
    </w:p>
    <w:p w:rsidR="00B7445D" w:rsidRDefault="00B7445D" w:rsidP="00B7445D">
      <w:pPr>
        <w:pStyle w:val="Bibliography"/>
      </w:pPr>
      <w:r>
        <w:t>[61]</w:t>
      </w:r>
      <w:r>
        <w:tab/>
        <w:t>‘Raspberry Pi • View topic - RPi Cam Web Interface’. [Online]. Available: https://www.raspberrypi.org/forums/viewtopic.php?f=43&amp;t=63276. [Accessed: 17-Jun-2017].</w:t>
      </w:r>
    </w:p>
    <w:p w:rsidR="00B7445D" w:rsidRDefault="00B7445D" w:rsidP="00B7445D">
      <w:pPr>
        <w:pStyle w:val="Bibliography"/>
      </w:pPr>
      <w:r>
        <w:t>[62]</w:t>
      </w:r>
      <w:r>
        <w:tab/>
        <w:t>‘multithreading - Multiprocessing vs Threading Python - Stack Overflow’. [Online]. Available: https://stackoverflow.com/questions/3044580/multiprocessing-vs-threading-python. [Accessed: 17-Jun-2017].</w:t>
      </w:r>
    </w:p>
    <w:p w:rsidR="00B7445D" w:rsidRDefault="00B7445D" w:rsidP="00B7445D">
      <w:pPr>
        <w:pStyle w:val="Bibliography"/>
      </w:pPr>
      <w:r>
        <w:t>[63]</w:t>
      </w:r>
      <w:r>
        <w:tab/>
        <w:t>A. S. Shah, ‘Parallel Data Processing with MapReduce in Python’.</w:t>
      </w:r>
    </w:p>
    <w:p w:rsidR="00B7445D" w:rsidRDefault="00B7445D" w:rsidP="00B7445D">
      <w:pPr>
        <w:pStyle w:val="Bibliography"/>
      </w:pPr>
      <w:r>
        <w:t>[64]</w:t>
      </w:r>
      <w:r>
        <w:tab/>
        <w:t xml:space="preserve">‘Raspberry Pi 3 - First Look’, </w:t>
      </w:r>
      <w:r>
        <w:rPr>
          <w:i/>
          <w:iCs/>
        </w:rPr>
        <w:t>Piratical Tales From Pimoroni</w:t>
      </w:r>
      <w:r>
        <w:t>, 29-Feb-2016. [Online]. Available: http://blog.pimoroni.com/raspberry-pi-3/. [Accessed: 17-Jun-2017].</w:t>
      </w:r>
    </w:p>
    <w:p w:rsidR="00B7445D" w:rsidRDefault="00B7445D" w:rsidP="00B7445D">
      <w:pPr>
        <w:pStyle w:val="Bibliography"/>
      </w:pPr>
      <w:r>
        <w:t>[65]</w:t>
      </w:r>
      <w:r>
        <w:tab/>
        <w:t xml:space="preserve">‘lat lon - Measuring accuracy of latitude and longitude? - Geographic Information Systems Stack Exchange’. [Online]. Available: </w:t>
      </w:r>
      <w:r>
        <w:lastRenderedPageBreak/>
        <w:t>https://gis.stackexchange.com/questions/8650/measuring-accuracy-of-latitude-and-longitude/8674. [Accessed: 19-Jun-2017].</w:t>
      </w:r>
    </w:p>
    <w:p w:rsidR="00B7445D" w:rsidRDefault="00B7445D" w:rsidP="00B7445D">
      <w:pPr>
        <w:pStyle w:val="Bibliography"/>
      </w:pPr>
      <w:r>
        <w:t>[66]</w:t>
      </w:r>
      <w:r>
        <w:tab/>
        <w:t>‘Required Precision for GPS Calculations - TresCopter’. [Online]. Available: http://www.trescopter.com/Home/concepts/required-precision-for-gps-calculations. [Accessed: 20-Jun-2017].</w:t>
      </w:r>
    </w:p>
    <w:p w:rsidR="00B7445D" w:rsidRDefault="00B7445D" w:rsidP="00B7445D">
      <w:pPr>
        <w:pStyle w:val="Bibliography"/>
      </w:pPr>
      <w:r>
        <w:t>[67]</w:t>
      </w:r>
      <w:r>
        <w:tab/>
        <w:t>‘RFC 4122’. [Online]. Available: http://www.ietf.org/rfc/rfc4122.txt. [Accessed: 19-Jun-2017].</w:t>
      </w:r>
    </w:p>
    <w:p w:rsidR="00B7445D" w:rsidRDefault="00B7445D" w:rsidP="00B7445D">
      <w:pPr>
        <w:pStyle w:val="Bibliography"/>
      </w:pPr>
      <w:r>
        <w:t>[68]</w:t>
      </w:r>
      <w:r>
        <w:tab/>
        <w:t>Association of Chief Police Officers, ‘ACPO Speed Enforcement Policy Guidelines 2011 - 2015: Joining Forces for Safer Roads’. .</w:t>
      </w:r>
    </w:p>
    <w:p w:rsidR="00B7445D" w:rsidRDefault="00B7445D" w:rsidP="00B7445D">
      <w:pPr>
        <w:pStyle w:val="Bibliography"/>
      </w:pPr>
      <w:r>
        <w:t>[69]</w:t>
      </w:r>
      <w:r>
        <w:tab/>
      </w:r>
      <w:r>
        <w:rPr>
          <w:i/>
          <w:iCs/>
        </w:rPr>
        <w:t>spec: Spec and acceptance tests for the Fernet format</w:t>
      </w:r>
      <w:r>
        <w:t>. fernet, 2017.</w:t>
      </w:r>
    </w:p>
    <w:p w:rsidR="00B7445D" w:rsidRDefault="00B7445D" w:rsidP="00B7445D">
      <w:pPr>
        <w:pStyle w:val="Bibliography"/>
      </w:pPr>
      <w:r>
        <w:t>[70]</w:t>
      </w:r>
      <w:r>
        <w:tab/>
        <w:t xml:space="preserve">C. Sharkie and A. Fisher, </w:t>
      </w:r>
      <w:r>
        <w:rPr>
          <w:i/>
          <w:iCs/>
        </w:rPr>
        <w:t>Jump Start Responsive Web Design</w:t>
      </w:r>
      <w:r>
        <w:t>, 1 edition. Collingwood, VIC, Australia: SitePoint, 2013.</w:t>
      </w:r>
    </w:p>
    <w:p w:rsidR="00B7445D" w:rsidRDefault="00B7445D" w:rsidP="00B7445D">
      <w:pPr>
        <w:pStyle w:val="Bibliography"/>
      </w:pPr>
      <w:r>
        <w:t>[71]</w:t>
      </w:r>
      <w:r>
        <w:tab/>
        <w:t xml:space="preserve">T. Firdaus, </w:t>
      </w:r>
      <w:r>
        <w:rPr>
          <w:i/>
          <w:iCs/>
        </w:rPr>
        <w:t>Responsive Web Design by Example</w:t>
      </w:r>
      <w:r>
        <w:t>. Birmingham: Packt Publishing, 2013.</w:t>
      </w:r>
    </w:p>
    <w:p w:rsidR="00B7445D" w:rsidRDefault="00B7445D" w:rsidP="00B7445D">
      <w:pPr>
        <w:pStyle w:val="Bibliography"/>
      </w:pPr>
      <w:r>
        <w:t>[72]</w:t>
      </w:r>
      <w:r>
        <w:tab/>
        <w:t xml:space="preserve">N. Jain, ‘Review of different responsive CSS Front-End Frameworks’, </w:t>
      </w:r>
      <w:r>
        <w:rPr>
          <w:i/>
          <w:iCs/>
        </w:rPr>
        <w:t>J. Glob. Res. Comput. Sci.</w:t>
      </w:r>
      <w:r>
        <w:t>, vol. 5, no. 11, pp. 5–10, 2015.</w:t>
      </w:r>
    </w:p>
    <w:p w:rsidR="00B7445D" w:rsidRDefault="00B7445D" w:rsidP="00B7445D">
      <w:pPr>
        <w:pStyle w:val="Bibliography"/>
      </w:pPr>
      <w:r>
        <w:t>[73]</w:t>
      </w:r>
      <w:r>
        <w:tab/>
        <w:t>‘What are the pros and cons of using Bootstrap in web development? - Quora’. [Online]. Available: https://www.quora.com/What-are-the-pros-and-cons-of-using-Bootstrap-in-web-development. [Accessed: 21-Mar-2017].</w:t>
      </w:r>
    </w:p>
    <w:p w:rsidR="00B7445D" w:rsidRDefault="00B7445D" w:rsidP="00B7445D">
      <w:pPr>
        <w:pStyle w:val="Bibliography"/>
      </w:pPr>
      <w:r>
        <w:t>[74]</w:t>
      </w:r>
      <w:r>
        <w:tab/>
        <w:t xml:space="preserve">D. Cochran, </w:t>
      </w:r>
      <w:r>
        <w:rPr>
          <w:i/>
          <w:iCs/>
        </w:rPr>
        <w:t>Twitter Bootstrap Web Development How-To</w:t>
      </w:r>
      <w:r>
        <w:t>. Birminghan, UK: Packt Publishing, 2012.</w:t>
      </w:r>
    </w:p>
    <w:p w:rsidR="00B7445D" w:rsidRDefault="00B7445D" w:rsidP="00B7445D">
      <w:pPr>
        <w:pStyle w:val="Bibliography"/>
      </w:pPr>
      <w:r>
        <w:t>[75]</w:t>
      </w:r>
      <w:r>
        <w:tab/>
        <w:t xml:space="preserve">A. Pratas, </w:t>
      </w:r>
      <w:r>
        <w:rPr>
          <w:i/>
          <w:iCs/>
        </w:rPr>
        <w:t>Creating Flat Design Websites</w:t>
      </w:r>
      <w:r>
        <w:t>. Birmingham, UK: Packt Publishing, 2014.</w:t>
      </w:r>
    </w:p>
    <w:p w:rsidR="00B7445D" w:rsidRDefault="00B7445D" w:rsidP="00B7445D">
      <w:pPr>
        <w:pStyle w:val="Bibliography"/>
      </w:pPr>
      <w:r>
        <w:t>[76]</w:t>
      </w:r>
      <w:r>
        <w:tab/>
        <w:t xml:space="preserve">J. Ling and P. van Schaik, ‘The influence of font type and line length on visual search and information retrieval in web pages’, </w:t>
      </w:r>
      <w:r>
        <w:rPr>
          <w:i/>
          <w:iCs/>
        </w:rPr>
        <w:t>Int. J. Hum.-Comput. Stud.</w:t>
      </w:r>
      <w:r>
        <w:t>, vol. 64, no. 5, pp. 395–404, May 2006.</w:t>
      </w:r>
    </w:p>
    <w:p w:rsidR="00993B19" w:rsidRDefault="00993B19" w:rsidP="002502E8">
      <w:pPr>
        <w:spacing w:after="160"/>
        <w:jc w:val="left"/>
      </w:pPr>
      <w:r>
        <w:fldChar w:fldCharType="end"/>
      </w:r>
      <w:r>
        <w:br w:type="page"/>
      </w:r>
    </w:p>
    <w:p w:rsidR="00FD015B" w:rsidRPr="00FD015B" w:rsidRDefault="00122902" w:rsidP="00DE4BEB">
      <w:pPr>
        <w:pStyle w:val="Heading1"/>
      </w:pPr>
      <w:bookmarkStart w:id="102" w:name="_Toc485747326"/>
      <w:r>
        <w:lastRenderedPageBreak/>
        <w:t>Appendix</w:t>
      </w:r>
      <w:bookmarkEnd w:id="102"/>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6FD4" w:rsidRDefault="00EB6FD4" w:rsidP="008829A0">
      <w:r>
        <w:separator/>
      </w:r>
    </w:p>
  </w:endnote>
  <w:endnote w:type="continuationSeparator" w:id="0">
    <w:p w:rsidR="00EB6FD4" w:rsidRDefault="00EB6FD4" w:rsidP="0088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C000247B" w:usb2="00000009" w:usb3="00000000" w:csb0="000001FF" w:csb1="00000000"/>
  </w:font>
  <w:font w:name="MS Mincho">
    <w:altName w:val="Yu Gothic"/>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386411"/>
      <w:docPartObj>
        <w:docPartGallery w:val="Page Numbers (Bottom of Page)"/>
        <w:docPartUnique/>
      </w:docPartObj>
    </w:sdtPr>
    <w:sdtEndPr>
      <w:rPr>
        <w:noProof/>
      </w:rPr>
    </w:sdtEndPr>
    <w:sdtContent>
      <w:p w:rsidR="00B461E6" w:rsidRDefault="00B461E6">
        <w:pPr>
          <w:pStyle w:val="Footer"/>
          <w:jc w:val="center"/>
        </w:pPr>
        <w:r>
          <w:fldChar w:fldCharType="begin"/>
        </w:r>
        <w:r>
          <w:instrText xml:space="preserve"> PAGE   \* MERGEFORMAT </w:instrText>
        </w:r>
        <w:r>
          <w:fldChar w:fldCharType="separate"/>
        </w:r>
        <w:r w:rsidR="00487A6A">
          <w:rPr>
            <w:noProof/>
          </w:rPr>
          <w:t>76</w:t>
        </w:r>
        <w:r>
          <w:rPr>
            <w:noProof/>
          </w:rPr>
          <w:fldChar w:fldCharType="end"/>
        </w:r>
      </w:p>
    </w:sdtContent>
  </w:sdt>
  <w:p w:rsidR="00B461E6" w:rsidRDefault="00B46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61E6" w:rsidRDefault="00B461E6">
    <w:pPr>
      <w:pStyle w:val="Footer"/>
      <w:jc w:val="center"/>
    </w:pPr>
  </w:p>
  <w:p w:rsidR="00B461E6" w:rsidRDefault="00B46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6FD4" w:rsidRDefault="00EB6FD4" w:rsidP="008829A0">
      <w:r>
        <w:separator/>
      </w:r>
    </w:p>
  </w:footnote>
  <w:footnote w:type="continuationSeparator" w:id="0">
    <w:p w:rsidR="00EB6FD4" w:rsidRDefault="00EB6FD4" w:rsidP="008829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40A72"/>
    <w:multiLevelType w:val="hybridMultilevel"/>
    <w:tmpl w:val="B24CA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35C3F"/>
    <w:multiLevelType w:val="hybridMultilevel"/>
    <w:tmpl w:val="E7289658"/>
    <w:lvl w:ilvl="0" w:tplc="C4AC9F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6A7E8B"/>
    <w:multiLevelType w:val="hybridMultilevel"/>
    <w:tmpl w:val="B73E4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AF157C"/>
    <w:multiLevelType w:val="hybridMultilevel"/>
    <w:tmpl w:val="C2142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2B6D314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2642B14"/>
    <w:multiLevelType w:val="hybridMultilevel"/>
    <w:tmpl w:val="997A5016"/>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8"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A02A45"/>
    <w:multiLevelType w:val="multilevel"/>
    <w:tmpl w:val="EB9204BA"/>
    <w:styleLink w:val="Style1"/>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2"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91F628D"/>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BCF14C0"/>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ECE0533"/>
    <w:multiLevelType w:val="hybridMultilevel"/>
    <w:tmpl w:val="3CFAB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16"/>
  </w:num>
  <w:num w:numId="4">
    <w:abstractNumId w:val="11"/>
  </w:num>
  <w:num w:numId="5">
    <w:abstractNumId w:val="31"/>
  </w:num>
  <w:num w:numId="6">
    <w:abstractNumId w:val="18"/>
  </w:num>
  <w:num w:numId="7">
    <w:abstractNumId w:val="14"/>
  </w:num>
  <w:num w:numId="8">
    <w:abstractNumId w:val="28"/>
  </w:num>
  <w:num w:numId="9">
    <w:abstractNumId w:val="26"/>
  </w:num>
  <w:num w:numId="10">
    <w:abstractNumId w:val="24"/>
  </w:num>
  <w:num w:numId="11">
    <w:abstractNumId w:val="8"/>
  </w:num>
  <w:num w:numId="12">
    <w:abstractNumId w:val="22"/>
  </w:num>
  <w:num w:numId="13">
    <w:abstractNumId w:val="3"/>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32"/>
  </w:num>
  <w:num w:numId="18">
    <w:abstractNumId w:val="4"/>
  </w:num>
  <w:num w:numId="19">
    <w:abstractNumId w:val="10"/>
  </w:num>
  <w:num w:numId="20">
    <w:abstractNumId w:val="19"/>
  </w:num>
  <w:num w:numId="21">
    <w:abstractNumId w:val="33"/>
  </w:num>
  <w:num w:numId="22">
    <w:abstractNumId w:val="25"/>
  </w:num>
  <w:num w:numId="23">
    <w:abstractNumId w:val="15"/>
  </w:num>
  <w:num w:numId="24">
    <w:abstractNumId w:val="23"/>
  </w:num>
  <w:num w:numId="25">
    <w:abstractNumId w:val="13"/>
  </w:num>
  <w:num w:numId="26">
    <w:abstractNumId w:val="2"/>
  </w:num>
  <w:num w:numId="27">
    <w:abstractNumId w:val="5"/>
  </w:num>
  <w:num w:numId="28">
    <w:abstractNumId w:val="12"/>
  </w:num>
  <w:num w:numId="29">
    <w:abstractNumId w:val="29"/>
  </w:num>
  <w:num w:numId="30">
    <w:abstractNumId w:val="27"/>
  </w:num>
  <w:num w:numId="31">
    <w:abstractNumId w:val="1"/>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34"/>
  </w:num>
  <w:num w:numId="38">
    <w:abstractNumId w:val="17"/>
  </w:num>
  <w:num w:numId="39">
    <w:abstractNumId w:val="21"/>
  </w:num>
  <w:num w:numId="40">
    <w:abstractNumId w:val="6"/>
  </w:num>
  <w:num w:numId="41">
    <w:abstractNumId w:val="36"/>
  </w:num>
  <w:num w:numId="42">
    <w:abstractNumId w:val="0"/>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19B5"/>
    <w:rsid w:val="0001770A"/>
    <w:rsid w:val="00017817"/>
    <w:rsid w:val="0002461D"/>
    <w:rsid w:val="00024A7F"/>
    <w:rsid w:val="000323CE"/>
    <w:rsid w:val="0003497D"/>
    <w:rsid w:val="00043D46"/>
    <w:rsid w:val="00052390"/>
    <w:rsid w:val="00067A31"/>
    <w:rsid w:val="000706A0"/>
    <w:rsid w:val="00084F27"/>
    <w:rsid w:val="00086934"/>
    <w:rsid w:val="00093744"/>
    <w:rsid w:val="00097B41"/>
    <w:rsid w:val="000A2429"/>
    <w:rsid w:val="000A35B9"/>
    <w:rsid w:val="000B0045"/>
    <w:rsid w:val="000B0E56"/>
    <w:rsid w:val="000B53D8"/>
    <w:rsid w:val="000B683B"/>
    <w:rsid w:val="000D2B68"/>
    <w:rsid w:val="000E4B37"/>
    <w:rsid w:val="000E50A4"/>
    <w:rsid w:val="000E6D85"/>
    <w:rsid w:val="000F0E7C"/>
    <w:rsid w:val="000F2714"/>
    <w:rsid w:val="000F73AF"/>
    <w:rsid w:val="00100236"/>
    <w:rsid w:val="001057C5"/>
    <w:rsid w:val="00111148"/>
    <w:rsid w:val="00117B9C"/>
    <w:rsid w:val="00122902"/>
    <w:rsid w:val="00136580"/>
    <w:rsid w:val="00137785"/>
    <w:rsid w:val="00140304"/>
    <w:rsid w:val="00146BCB"/>
    <w:rsid w:val="0015154F"/>
    <w:rsid w:val="00153451"/>
    <w:rsid w:val="0015687C"/>
    <w:rsid w:val="001649D0"/>
    <w:rsid w:val="00173A03"/>
    <w:rsid w:val="001758C6"/>
    <w:rsid w:val="00176EF3"/>
    <w:rsid w:val="00177B2E"/>
    <w:rsid w:val="00182B0A"/>
    <w:rsid w:val="0018345D"/>
    <w:rsid w:val="00185BDE"/>
    <w:rsid w:val="001872E6"/>
    <w:rsid w:val="00192A26"/>
    <w:rsid w:val="001B1190"/>
    <w:rsid w:val="001B1D98"/>
    <w:rsid w:val="001C0A13"/>
    <w:rsid w:val="001C27E3"/>
    <w:rsid w:val="001C6132"/>
    <w:rsid w:val="001C7205"/>
    <w:rsid w:val="001D79B8"/>
    <w:rsid w:val="001E4C1D"/>
    <w:rsid w:val="001E5977"/>
    <w:rsid w:val="001F1257"/>
    <w:rsid w:val="001F4DB1"/>
    <w:rsid w:val="001F50CC"/>
    <w:rsid w:val="00203B39"/>
    <w:rsid w:val="00204699"/>
    <w:rsid w:val="002116B1"/>
    <w:rsid w:val="0021248B"/>
    <w:rsid w:val="00216CD2"/>
    <w:rsid w:val="00223E5C"/>
    <w:rsid w:val="00224EED"/>
    <w:rsid w:val="00225D0A"/>
    <w:rsid w:val="0023018D"/>
    <w:rsid w:val="0023086D"/>
    <w:rsid w:val="002308D9"/>
    <w:rsid w:val="002502E8"/>
    <w:rsid w:val="0025284C"/>
    <w:rsid w:val="002558A2"/>
    <w:rsid w:val="00261588"/>
    <w:rsid w:val="00270A72"/>
    <w:rsid w:val="00275A2A"/>
    <w:rsid w:val="00282D85"/>
    <w:rsid w:val="00283E15"/>
    <w:rsid w:val="0028667A"/>
    <w:rsid w:val="002961AE"/>
    <w:rsid w:val="002975B8"/>
    <w:rsid w:val="002B5124"/>
    <w:rsid w:val="002B6008"/>
    <w:rsid w:val="002B618A"/>
    <w:rsid w:val="002C2390"/>
    <w:rsid w:val="002C3844"/>
    <w:rsid w:val="002D281C"/>
    <w:rsid w:val="002D5BE4"/>
    <w:rsid w:val="002D7D03"/>
    <w:rsid w:val="002F7F97"/>
    <w:rsid w:val="00303ECC"/>
    <w:rsid w:val="003043C4"/>
    <w:rsid w:val="003049C6"/>
    <w:rsid w:val="00306B9C"/>
    <w:rsid w:val="00312AAB"/>
    <w:rsid w:val="00316E40"/>
    <w:rsid w:val="00317E64"/>
    <w:rsid w:val="0032638F"/>
    <w:rsid w:val="00327CCA"/>
    <w:rsid w:val="00331D04"/>
    <w:rsid w:val="00336CB8"/>
    <w:rsid w:val="00341870"/>
    <w:rsid w:val="00344A8A"/>
    <w:rsid w:val="00347B39"/>
    <w:rsid w:val="003503B1"/>
    <w:rsid w:val="0035084C"/>
    <w:rsid w:val="00353814"/>
    <w:rsid w:val="0036143D"/>
    <w:rsid w:val="00374B27"/>
    <w:rsid w:val="00376CF5"/>
    <w:rsid w:val="003917DF"/>
    <w:rsid w:val="00395FC5"/>
    <w:rsid w:val="003A40A6"/>
    <w:rsid w:val="003A5D78"/>
    <w:rsid w:val="003B3970"/>
    <w:rsid w:val="003C332A"/>
    <w:rsid w:val="003E2979"/>
    <w:rsid w:val="003F44C5"/>
    <w:rsid w:val="003F4929"/>
    <w:rsid w:val="00404FB3"/>
    <w:rsid w:val="0040721D"/>
    <w:rsid w:val="00411334"/>
    <w:rsid w:val="0041201D"/>
    <w:rsid w:val="00413A34"/>
    <w:rsid w:val="0042395E"/>
    <w:rsid w:val="004239DD"/>
    <w:rsid w:val="004354D7"/>
    <w:rsid w:val="00437677"/>
    <w:rsid w:val="00437CF0"/>
    <w:rsid w:val="00440B44"/>
    <w:rsid w:val="00442BA7"/>
    <w:rsid w:val="004433AA"/>
    <w:rsid w:val="0044479F"/>
    <w:rsid w:val="00446136"/>
    <w:rsid w:val="00450CEC"/>
    <w:rsid w:val="0047052D"/>
    <w:rsid w:val="00471E1D"/>
    <w:rsid w:val="00472B8C"/>
    <w:rsid w:val="00482432"/>
    <w:rsid w:val="00487A6A"/>
    <w:rsid w:val="004A127E"/>
    <w:rsid w:val="004A5951"/>
    <w:rsid w:val="004B0EC3"/>
    <w:rsid w:val="004B18A4"/>
    <w:rsid w:val="004B1C73"/>
    <w:rsid w:val="004B45F0"/>
    <w:rsid w:val="004B4A4E"/>
    <w:rsid w:val="004B5194"/>
    <w:rsid w:val="004B6F8A"/>
    <w:rsid w:val="004C2096"/>
    <w:rsid w:val="004C55BA"/>
    <w:rsid w:val="004C7C9F"/>
    <w:rsid w:val="004E5DFD"/>
    <w:rsid w:val="004F01FD"/>
    <w:rsid w:val="004F3E61"/>
    <w:rsid w:val="004F423A"/>
    <w:rsid w:val="004F4BFC"/>
    <w:rsid w:val="004F51EC"/>
    <w:rsid w:val="005057A4"/>
    <w:rsid w:val="005120CC"/>
    <w:rsid w:val="00517F4C"/>
    <w:rsid w:val="00524183"/>
    <w:rsid w:val="005252D7"/>
    <w:rsid w:val="00531457"/>
    <w:rsid w:val="00546541"/>
    <w:rsid w:val="00554A9F"/>
    <w:rsid w:val="00555C57"/>
    <w:rsid w:val="00560EA3"/>
    <w:rsid w:val="00570CBF"/>
    <w:rsid w:val="00574B88"/>
    <w:rsid w:val="0057698E"/>
    <w:rsid w:val="005769DA"/>
    <w:rsid w:val="005775B6"/>
    <w:rsid w:val="005807EA"/>
    <w:rsid w:val="00584E5B"/>
    <w:rsid w:val="00591626"/>
    <w:rsid w:val="005A14F2"/>
    <w:rsid w:val="005A3E03"/>
    <w:rsid w:val="005A638D"/>
    <w:rsid w:val="005A7434"/>
    <w:rsid w:val="005B3D59"/>
    <w:rsid w:val="005B5ED4"/>
    <w:rsid w:val="005C5AB0"/>
    <w:rsid w:val="005C77FB"/>
    <w:rsid w:val="005D449B"/>
    <w:rsid w:val="005E373D"/>
    <w:rsid w:val="005E3C69"/>
    <w:rsid w:val="005E3F59"/>
    <w:rsid w:val="005E4BD9"/>
    <w:rsid w:val="005E79CD"/>
    <w:rsid w:val="005E7D82"/>
    <w:rsid w:val="005F2591"/>
    <w:rsid w:val="00606F9F"/>
    <w:rsid w:val="0061095F"/>
    <w:rsid w:val="00612FE2"/>
    <w:rsid w:val="006144A8"/>
    <w:rsid w:val="00622767"/>
    <w:rsid w:val="006258E2"/>
    <w:rsid w:val="00625B8E"/>
    <w:rsid w:val="00630B5C"/>
    <w:rsid w:val="00635273"/>
    <w:rsid w:val="0064213E"/>
    <w:rsid w:val="00646A97"/>
    <w:rsid w:val="00650CF5"/>
    <w:rsid w:val="00652984"/>
    <w:rsid w:val="006560F0"/>
    <w:rsid w:val="00656DDD"/>
    <w:rsid w:val="0065749E"/>
    <w:rsid w:val="00660893"/>
    <w:rsid w:val="00662EA1"/>
    <w:rsid w:val="00664327"/>
    <w:rsid w:val="00667C9E"/>
    <w:rsid w:val="00670362"/>
    <w:rsid w:val="00672369"/>
    <w:rsid w:val="00676A03"/>
    <w:rsid w:val="00682DA6"/>
    <w:rsid w:val="00685A5A"/>
    <w:rsid w:val="00691FAE"/>
    <w:rsid w:val="006A59D5"/>
    <w:rsid w:val="006A76E8"/>
    <w:rsid w:val="006A7ECC"/>
    <w:rsid w:val="006B0B10"/>
    <w:rsid w:val="006C76F4"/>
    <w:rsid w:val="006E1344"/>
    <w:rsid w:val="006E3082"/>
    <w:rsid w:val="006E3C26"/>
    <w:rsid w:val="006E4800"/>
    <w:rsid w:val="006E642E"/>
    <w:rsid w:val="006F37B9"/>
    <w:rsid w:val="00700E95"/>
    <w:rsid w:val="00702041"/>
    <w:rsid w:val="00707536"/>
    <w:rsid w:val="0072328C"/>
    <w:rsid w:val="00723723"/>
    <w:rsid w:val="00724DF3"/>
    <w:rsid w:val="007320FD"/>
    <w:rsid w:val="0073421B"/>
    <w:rsid w:val="007367D0"/>
    <w:rsid w:val="0073730E"/>
    <w:rsid w:val="00740B0D"/>
    <w:rsid w:val="00744435"/>
    <w:rsid w:val="00751F55"/>
    <w:rsid w:val="00752A5B"/>
    <w:rsid w:val="00763D34"/>
    <w:rsid w:val="00771FDC"/>
    <w:rsid w:val="00780F34"/>
    <w:rsid w:val="00781109"/>
    <w:rsid w:val="007860E7"/>
    <w:rsid w:val="00787C9F"/>
    <w:rsid w:val="007904A6"/>
    <w:rsid w:val="007904DA"/>
    <w:rsid w:val="007A75FD"/>
    <w:rsid w:val="007A7B83"/>
    <w:rsid w:val="007B5F32"/>
    <w:rsid w:val="007B7F9A"/>
    <w:rsid w:val="007C4A57"/>
    <w:rsid w:val="007D067A"/>
    <w:rsid w:val="007D5289"/>
    <w:rsid w:val="007E030B"/>
    <w:rsid w:val="007F303C"/>
    <w:rsid w:val="0081052D"/>
    <w:rsid w:val="00821624"/>
    <w:rsid w:val="008325A3"/>
    <w:rsid w:val="00834D94"/>
    <w:rsid w:val="00835FC5"/>
    <w:rsid w:val="00840297"/>
    <w:rsid w:val="008419D3"/>
    <w:rsid w:val="008435B9"/>
    <w:rsid w:val="008465A7"/>
    <w:rsid w:val="00847DAA"/>
    <w:rsid w:val="00851347"/>
    <w:rsid w:val="00863E48"/>
    <w:rsid w:val="00864586"/>
    <w:rsid w:val="00867325"/>
    <w:rsid w:val="00872191"/>
    <w:rsid w:val="008749E0"/>
    <w:rsid w:val="00881229"/>
    <w:rsid w:val="008829A0"/>
    <w:rsid w:val="00884374"/>
    <w:rsid w:val="00886437"/>
    <w:rsid w:val="008954B0"/>
    <w:rsid w:val="008A23C5"/>
    <w:rsid w:val="008A42A0"/>
    <w:rsid w:val="008A4313"/>
    <w:rsid w:val="008B2565"/>
    <w:rsid w:val="008B551C"/>
    <w:rsid w:val="008B67D5"/>
    <w:rsid w:val="008C0DD7"/>
    <w:rsid w:val="008C1B64"/>
    <w:rsid w:val="008C6C64"/>
    <w:rsid w:val="008C7181"/>
    <w:rsid w:val="008D277C"/>
    <w:rsid w:val="008D3D34"/>
    <w:rsid w:val="008E6838"/>
    <w:rsid w:val="008F3C4B"/>
    <w:rsid w:val="00913769"/>
    <w:rsid w:val="009177A2"/>
    <w:rsid w:val="00924014"/>
    <w:rsid w:val="00932CE1"/>
    <w:rsid w:val="0093783E"/>
    <w:rsid w:val="00937C6B"/>
    <w:rsid w:val="00940705"/>
    <w:rsid w:val="00941445"/>
    <w:rsid w:val="00942469"/>
    <w:rsid w:val="00942973"/>
    <w:rsid w:val="009600F2"/>
    <w:rsid w:val="009760D3"/>
    <w:rsid w:val="00981346"/>
    <w:rsid w:val="009856E4"/>
    <w:rsid w:val="00993B19"/>
    <w:rsid w:val="00997AF2"/>
    <w:rsid w:val="009A4A3F"/>
    <w:rsid w:val="009B3827"/>
    <w:rsid w:val="009B3ABF"/>
    <w:rsid w:val="009B7E57"/>
    <w:rsid w:val="009C1471"/>
    <w:rsid w:val="009D2E07"/>
    <w:rsid w:val="009D36C4"/>
    <w:rsid w:val="009E17C4"/>
    <w:rsid w:val="009E6603"/>
    <w:rsid w:val="009F0741"/>
    <w:rsid w:val="00A0177E"/>
    <w:rsid w:val="00A04573"/>
    <w:rsid w:val="00A1489C"/>
    <w:rsid w:val="00A24C5D"/>
    <w:rsid w:val="00A3027C"/>
    <w:rsid w:val="00A31B97"/>
    <w:rsid w:val="00A37EDA"/>
    <w:rsid w:val="00A70040"/>
    <w:rsid w:val="00A70BCF"/>
    <w:rsid w:val="00A73275"/>
    <w:rsid w:val="00A73A42"/>
    <w:rsid w:val="00A73D1B"/>
    <w:rsid w:val="00A80E42"/>
    <w:rsid w:val="00A82384"/>
    <w:rsid w:val="00A85086"/>
    <w:rsid w:val="00A97BAA"/>
    <w:rsid w:val="00AA2457"/>
    <w:rsid w:val="00AA5BDE"/>
    <w:rsid w:val="00AA6167"/>
    <w:rsid w:val="00AB44F5"/>
    <w:rsid w:val="00AB647F"/>
    <w:rsid w:val="00AB68E6"/>
    <w:rsid w:val="00AC22E2"/>
    <w:rsid w:val="00AC4AC4"/>
    <w:rsid w:val="00AD0A42"/>
    <w:rsid w:val="00AD315F"/>
    <w:rsid w:val="00AE6084"/>
    <w:rsid w:val="00AE71CD"/>
    <w:rsid w:val="00AF0455"/>
    <w:rsid w:val="00AF6458"/>
    <w:rsid w:val="00B009D6"/>
    <w:rsid w:val="00B05EF5"/>
    <w:rsid w:val="00B15F7D"/>
    <w:rsid w:val="00B16999"/>
    <w:rsid w:val="00B17AF8"/>
    <w:rsid w:val="00B22400"/>
    <w:rsid w:val="00B274F8"/>
    <w:rsid w:val="00B34545"/>
    <w:rsid w:val="00B36B87"/>
    <w:rsid w:val="00B433CD"/>
    <w:rsid w:val="00B461E6"/>
    <w:rsid w:val="00B509CF"/>
    <w:rsid w:val="00B50A60"/>
    <w:rsid w:val="00B52F80"/>
    <w:rsid w:val="00B533CD"/>
    <w:rsid w:val="00B543FC"/>
    <w:rsid w:val="00B60A33"/>
    <w:rsid w:val="00B62083"/>
    <w:rsid w:val="00B6508D"/>
    <w:rsid w:val="00B6668B"/>
    <w:rsid w:val="00B67A92"/>
    <w:rsid w:val="00B67ADE"/>
    <w:rsid w:val="00B73C57"/>
    <w:rsid w:val="00B7445D"/>
    <w:rsid w:val="00B77B1D"/>
    <w:rsid w:val="00B80431"/>
    <w:rsid w:val="00B80771"/>
    <w:rsid w:val="00B9278F"/>
    <w:rsid w:val="00BA0C93"/>
    <w:rsid w:val="00BB1D2E"/>
    <w:rsid w:val="00BB20DA"/>
    <w:rsid w:val="00BB3FF5"/>
    <w:rsid w:val="00BB4ECA"/>
    <w:rsid w:val="00BB7EAF"/>
    <w:rsid w:val="00BD686F"/>
    <w:rsid w:val="00BD7375"/>
    <w:rsid w:val="00BD7382"/>
    <w:rsid w:val="00BE75B4"/>
    <w:rsid w:val="00BF2E0B"/>
    <w:rsid w:val="00BF2E71"/>
    <w:rsid w:val="00BF4E2D"/>
    <w:rsid w:val="00BF5394"/>
    <w:rsid w:val="00BF6E7A"/>
    <w:rsid w:val="00BF72CA"/>
    <w:rsid w:val="00BF7BEC"/>
    <w:rsid w:val="00C015C0"/>
    <w:rsid w:val="00C02751"/>
    <w:rsid w:val="00C028D5"/>
    <w:rsid w:val="00C15614"/>
    <w:rsid w:val="00C212F4"/>
    <w:rsid w:val="00C240A1"/>
    <w:rsid w:val="00C2789F"/>
    <w:rsid w:val="00C27D54"/>
    <w:rsid w:val="00C407EB"/>
    <w:rsid w:val="00C40878"/>
    <w:rsid w:val="00C424FB"/>
    <w:rsid w:val="00C44293"/>
    <w:rsid w:val="00C44A7C"/>
    <w:rsid w:val="00C451F3"/>
    <w:rsid w:val="00C45A14"/>
    <w:rsid w:val="00C4615F"/>
    <w:rsid w:val="00C56EC4"/>
    <w:rsid w:val="00C57FA6"/>
    <w:rsid w:val="00C63707"/>
    <w:rsid w:val="00C66C82"/>
    <w:rsid w:val="00C7165C"/>
    <w:rsid w:val="00C735E6"/>
    <w:rsid w:val="00C8024E"/>
    <w:rsid w:val="00C81A4E"/>
    <w:rsid w:val="00C85CB8"/>
    <w:rsid w:val="00C86889"/>
    <w:rsid w:val="00C87875"/>
    <w:rsid w:val="00C92B46"/>
    <w:rsid w:val="00C942EF"/>
    <w:rsid w:val="00C947B1"/>
    <w:rsid w:val="00CB02CC"/>
    <w:rsid w:val="00CB6B6E"/>
    <w:rsid w:val="00CB75FD"/>
    <w:rsid w:val="00CC0A75"/>
    <w:rsid w:val="00CC1734"/>
    <w:rsid w:val="00CC3979"/>
    <w:rsid w:val="00CD2796"/>
    <w:rsid w:val="00CD6A8B"/>
    <w:rsid w:val="00CE433A"/>
    <w:rsid w:val="00CF5115"/>
    <w:rsid w:val="00CF553B"/>
    <w:rsid w:val="00D01A9A"/>
    <w:rsid w:val="00D0441A"/>
    <w:rsid w:val="00D10109"/>
    <w:rsid w:val="00D21EE5"/>
    <w:rsid w:val="00D221BA"/>
    <w:rsid w:val="00D24877"/>
    <w:rsid w:val="00D33765"/>
    <w:rsid w:val="00D3381E"/>
    <w:rsid w:val="00D401E3"/>
    <w:rsid w:val="00D47CCD"/>
    <w:rsid w:val="00D63567"/>
    <w:rsid w:val="00D6703D"/>
    <w:rsid w:val="00D71717"/>
    <w:rsid w:val="00D720A9"/>
    <w:rsid w:val="00D764C4"/>
    <w:rsid w:val="00D8279A"/>
    <w:rsid w:val="00D87D5B"/>
    <w:rsid w:val="00DA4DD7"/>
    <w:rsid w:val="00DA5B8B"/>
    <w:rsid w:val="00DA5DD3"/>
    <w:rsid w:val="00DA647E"/>
    <w:rsid w:val="00DB696B"/>
    <w:rsid w:val="00DC4715"/>
    <w:rsid w:val="00DC5967"/>
    <w:rsid w:val="00DC7885"/>
    <w:rsid w:val="00DD3980"/>
    <w:rsid w:val="00DD3B6B"/>
    <w:rsid w:val="00DD7335"/>
    <w:rsid w:val="00DE1891"/>
    <w:rsid w:val="00DE1928"/>
    <w:rsid w:val="00DE4BEB"/>
    <w:rsid w:val="00DE77B6"/>
    <w:rsid w:val="00DF03CA"/>
    <w:rsid w:val="00DF1DF2"/>
    <w:rsid w:val="00DF1FAD"/>
    <w:rsid w:val="00DF50D6"/>
    <w:rsid w:val="00DF62C3"/>
    <w:rsid w:val="00E006A5"/>
    <w:rsid w:val="00E039A9"/>
    <w:rsid w:val="00E1116C"/>
    <w:rsid w:val="00E2197A"/>
    <w:rsid w:val="00E238AB"/>
    <w:rsid w:val="00E248D2"/>
    <w:rsid w:val="00E25C82"/>
    <w:rsid w:val="00E25E0B"/>
    <w:rsid w:val="00E30D0E"/>
    <w:rsid w:val="00E33DC1"/>
    <w:rsid w:val="00E3484C"/>
    <w:rsid w:val="00E37CC8"/>
    <w:rsid w:val="00E433AA"/>
    <w:rsid w:val="00E45C21"/>
    <w:rsid w:val="00E5034B"/>
    <w:rsid w:val="00E51D8A"/>
    <w:rsid w:val="00E523F3"/>
    <w:rsid w:val="00E5295B"/>
    <w:rsid w:val="00E54793"/>
    <w:rsid w:val="00E6497B"/>
    <w:rsid w:val="00E7337D"/>
    <w:rsid w:val="00E814B0"/>
    <w:rsid w:val="00E81666"/>
    <w:rsid w:val="00E82F22"/>
    <w:rsid w:val="00E90E22"/>
    <w:rsid w:val="00E90F9E"/>
    <w:rsid w:val="00E92083"/>
    <w:rsid w:val="00EA2990"/>
    <w:rsid w:val="00EB4A40"/>
    <w:rsid w:val="00EB6FD4"/>
    <w:rsid w:val="00EC313B"/>
    <w:rsid w:val="00EC65C2"/>
    <w:rsid w:val="00EC6E8C"/>
    <w:rsid w:val="00EC7788"/>
    <w:rsid w:val="00ED1EB6"/>
    <w:rsid w:val="00ED30C4"/>
    <w:rsid w:val="00ED6637"/>
    <w:rsid w:val="00EE53A0"/>
    <w:rsid w:val="00EF3D2C"/>
    <w:rsid w:val="00EF7968"/>
    <w:rsid w:val="00F017DA"/>
    <w:rsid w:val="00F01EDA"/>
    <w:rsid w:val="00F042AE"/>
    <w:rsid w:val="00F1094E"/>
    <w:rsid w:val="00F1172F"/>
    <w:rsid w:val="00F1248F"/>
    <w:rsid w:val="00F14624"/>
    <w:rsid w:val="00F21B50"/>
    <w:rsid w:val="00F23E97"/>
    <w:rsid w:val="00F2503D"/>
    <w:rsid w:val="00F25B70"/>
    <w:rsid w:val="00F35BC0"/>
    <w:rsid w:val="00F428E0"/>
    <w:rsid w:val="00F42B1D"/>
    <w:rsid w:val="00F52DAF"/>
    <w:rsid w:val="00F5747F"/>
    <w:rsid w:val="00F61846"/>
    <w:rsid w:val="00F64C92"/>
    <w:rsid w:val="00F66F62"/>
    <w:rsid w:val="00F67C74"/>
    <w:rsid w:val="00F710A3"/>
    <w:rsid w:val="00F716FD"/>
    <w:rsid w:val="00F7415B"/>
    <w:rsid w:val="00F75867"/>
    <w:rsid w:val="00F77E75"/>
    <w:rsid w:val="00F840EE"/>
    <w:rsid w:val="00F85E77"/>
    <w:rsid w:val="00F8760C"/>
    <w:rsid w:val="00F877E1"/>
    <w:rsid w:val="00F957BA"/>
    <w:rsid w:val="00FA494E"/>
    <w:rsid w:val="00FB09C2"/>
    <w:rsid w:val="00FC06DA"/>
    <w:rsid w:val="00FC1D58"/>
    <w:rsid w:val="00FC4C6A"/>
    <w:rsid w:val="00FC6BE2"/>
    <w:rsid w:val="00FD015B"/>
    <w:rsid w:val="00FE4C61"/>
    <w:rsid w:val="00FF411C"/>
    <w:rsid w:val="00FF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DF00E"/>
  <w15:chartTrackingRefBased/>
  <w15:docId w15:val="{15BDCBDF-4A82-4F24-A5C3-CC4F8130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B3ABF"/>
    <w:pPr>
      <w:spacing w:after="0" w:line="24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F25B70"/>
    <w:pPr>
      <w:keepNext/>
      <w:keepLines/>
      <w:numPr>
        <w:numId w:val="34"/>
      </w:numPr>
      <w:tabs>
        <w:tab w:val="left" w:pos="567"/>
      </w:tabs>
      <w:spacing w:before="160" w:after="80"/>
      <w:jc w:val="left"/>
      <w:outlineLvl w:val="0"/>
    </w:pPr>
    <w:rPr>
      <w:rFonts w:eastAsiaTheme="majorEastAsia" w:cstheme="majorBidi"/>
      <w:b/>
      <w:sz w:val="40"/>
      <w:szCs w:val="32"/>
    </w:rPr>
  </w:style>
  <w:style w:type="paragraph" w:styleId="Heading2">
    <w:name w:val="heading 2"/>
    <w:basedOn w:val="Heading1"/>
    <w:next w:val="Normal"/>
    <w:link w:val="Heading2Char"/>
    <w:uiPriority w:val="99"/>
    <w:qFormat/>
    <w:rsid w:val="00F25B70"/>
    <w:pPr>
      <w:numPr>
        <w:ilvl w:val="1"/>
      </w:numPr>
      <w:spacing w:before="120" w:after="60"/>
      <w:outlineLvl w:val="1"/>
    </w:pPr>
    <w:rPr>
      <w:rFonts w:eastAsia="MS Mincho"/>
      <w:iCs/>
      <w:noProof/>
      <w:sz w:val="32"/>
      <w:lang w:val="en-US"/>
    </w:rPr>
  </w:style>
  <w:style w:type="paragraph" w:styleId="Heading3">
    <w:name w:val="heading 3"/>
    <w:basedOn w:val="Normal"/>
    <w:next w:val="Normal"/>
    <w:link w:val="Heading3Char"/>
    <w:uiPriority w:val="99"/>
    <w:qFormat/>
    <w:rsid w:val="00F25B70"/>
    <w:pPr>
      <w:numPr>
        <w:ilvl w:val="2"/>
        <w:numId w:val="34"/>
      </w:numPr>
      <w:outlineLvl w:val="2"/>
    </w:pPr>
    <w:rPr>
      <w:rFonts w:eastAsia="MS Mincho"/>
      <w:b/>
      <w:iCs/>
      <w:noProof/>
      <w:sz w:val="28"/>
    </w:rPr>
  </w:style>
  <w:style w:type="paragraph" w:styleId="Heading4">
    <w:name w:val="heading 4"/>
    <w:basedOn w:val="Normal"/>
    <w:next w:val="Normal"/>
    <w:link w:val="Heading4Char"/>
    <w:uiPriority w:val="99"/>
    <w:qFormat/>
    <w:rsid w:val="00E81666"/>
    <w:pPr>
      <w:numPr>
        <w:ilvl w:val="3"/>
        <w:numId w:val="34"/>
      </w:numPr>
      <w:tabs>
        <w:tab w:val="left" w:pos="821"/>
      </w:tabs>
      <w:outlineLvl w:val="3"/>
    </w:pPr>
    <w:rPr>
      <w:rFonts w:eastAsia="MS Mincho"/>
      <w:b/>
      <w:iCs/>
      <w:noProof/>
    </w:rPr>
  </w:style>
  <w:style w:type="paragraph" w:styleId="Heading5">
    <w:name w:val="heading 5"/>
    <w:basedOn w:val="Normal"/>
    <w:next w:val="Normal"/>
    <w:link w:val="Heading5Char"/>
    <w:uiPriority w:val="9"/>
    <w:unhideWhenUsed/>
    <w:rsid w:val="0088437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8843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8843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88437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8843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9"/>
    <w:rsid w:val="00F25B70"/>
    <w:rPr>
      <w:rFonts w:ascii="LM Roman 12" w:eastAsiaTheme="majorEastAsia" w:hAnsi="LM Roman 12" w:cstheme="majorBidi"/>
      <w:b/>
      <w:sz w:val="40"/>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F25B70"/>
    <w:rPr>
      <w:rFonts w:ascii="LM Roman 12" w:eastAsia="MS Mincho" w:hAnsi="LM Roman 12" w:cstheme="majorBidi"/>
      <w:b/>
      <w:iCs/>
      <w:noProof/>
      <w:sz w:val="32"/>
      <w:szCs w:val="32"/>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jc w:val="left"/>
    </w:pPr>
    <w:rPr>
      <w:rFonts w:cstheme="majorHAnsi"/>
      <w:b/>
      <w:bCs/>
      <w:caps/>
      <w:szCs w:val="24"/>
    </w:rPr>
  </w:style>
  <w:style w:type="paragraph" w:styleId="TOC2">
    <w:name w:val="toc 2"/>
    <w:basedOn w:val="Normal"/>
    <w:next w:val="Normal"/>
    <w:autoRedefine/>
    <w:uiPriority w:val="39"/>
    <w:unhideWhenUsed/>
    <w:rsid w:val="00652984"/>
    <w:pPr>
      <w:jc w:val="left"/>
    </w:pPr>
    <w:rPr>
      <w:rFonts w:cstheme="minorHAnsi"/>
      <w:b/>
      <w:bCs/>
      <w:sz w:val="20"/>
    </w:rPr>
  </w:style>
  <w:style w:type="paragraph" w:styleId="TOC3">
    <w:name w:val="toc 3"/>
    <w:basedOn w:val="Normal"/>
    <w:next w:val="Normal"/>
    <w:autoRedefine/>
    <w:uiPriority w:val="39"/>
    <w:unhideWhenUsed/>
    <w:rsid w:val="00652984"/>
    <w:pPr>
      <w:ind w:left="238"/>
      <w:jc w:val="left"/>
    </w:pPr>
    <w:rPr>
      <w:rFonts w:cstheme="minorHAnsi"/>
      <w:sz w:val="20"/>
    </w:rPr>
  </w:style>
  <w:style w:type="paragraph" w:styleId="Caption">
    <w:name w:val="caption"/>
    <w:basedOn w:val="Normal"/>
    <w:next w:val="Normal"/>
    <w:autoRedefine/>
    <w:uiPriority w:val="35"/>
    <w:unhideWhenUsed/>
    <w:qFormat/>
    <w:rsid w:val="007A7B83"/>
    <w:pPr>
      <w:keepNext/>
      <w:spacing w:after="200"/>
      <w:jc w:val="center"/>
    </w:pPr>
    <w:rPr>
      <w:i/>
      <w:iCs/>
      <w:color w:val="44546A" w:themeColor="text2"/>
      <w:sz w:val="20"/>
      <w:szCs w:val="18"/>
    </w:rPr>
  </w:style>
  <w:style w:type="character" w:customStyle="1" w:styleId="Heading3Char">
    <w:name w:val="Heading 3 Char"/>
    <w:basedOn w:val="DefaultParagraphFont"/>
    <w:link w:val="Heading3"/>
    <w:uiPriority w:val="99"/>
    <w:rsid w:val="00F25B70"/>
    <w:rPr>
      <w:rFonts w:ascii="LM Roman 12" w:eastAsia="MS Mincho" w:hAnsi="LM Roman 12" w:cs="Times New Roman"/>
      <w:b/>
      <w:iCs/>
      <w:noProof/>
      <w:sz w:val="28"/>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ind w:left="482"/>
      <w:jc w:val="left"/>
    </w:pPr>
    <w:rPr>
      <w:rFonts w:cstheme="minorHAnsi"/>
      <w:sz w:val="20"/>
    </w:rPr>
  </w:style>
  <w:style w:type="paragraph" w:styleId="TOC5">
    <w:name w:val="toc 5"/>
    <w:basedOn w:val="Normal"/>
    <w:next w:val="Normal"/>
    <w:autoRedefine/>
    <w:uiPriority w:val="39"/>
    <w:unhideWhenUsed/>
    <w:rsid w:val="00652984"/>
    <w:pPr>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 w:type="numbering" w:customStyle="1" w:styleId="Style1">
    <w:name w:val="Style1"/>
    <w:uiPriority w:val="99"/>
    <w:rsid w:val="00DE4BEB"/>
    <w:pPr>
      <w:numPr>
        <w:numId w:val="34"/>
      </w:numPr>
    </w:pPr>
  </w:style>
  <w:style w:type="table" w:styleId="GridTable5Dark">
    <w:name w:val="Grid Table 5 Dark"/>
    <w:basedOn w:val="TableNormal"/>
    <w:uiPriority w:val="50"/>
    <w:rsid w:val="00F01E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1.xml"/><Relationship Id="rId21" Type="http://schemas.openxmlformats.org/officeDocument/2006/relationships/hyperlink" Target="https://api.imgur.com/endpoints/image" TargetMode="External"/><Relationship Id="rId34" Type="http://schemas.openxmlformats.org/officeDocument/2006/relationships/image" Target="media/image6.jpeg"/><Relationship Id="rId42" Type="http://schemas.openxmlformats.org/officeDocument/2006/relationships/image" Target="media/image14.png"/><Relationship Id="rId47" Type="http://schemas.openxmlformats.org/officeDocument/2006/relationships/diagramQuickStyle" Target="diagrams/quickStyle3.xml"/><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jpeg"/><Relationship Id="rId68" Type="http://schemas.openxmlformats.org/officeDocument/2006/relationships/image" Target="media/image35.png"/><Relationship Id="rId76" Type="http://schemas.openxmlformats.org/officeDocument/2006/relationships/image" Target="media/image43.jpeg"/><Relationship Id="rId84" Type="http://schemas.openxmlformats.org/officeDocument/2006/relationships/image" Target="media/image51.png"/><Relationship Id="rId89" Type="http://schemas.openxmlformats.org/officeDocument/2006/relationships/image" Target="media/image56.png"/><Relationship Id="rId97"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9" Type="http://schemas.openxmlformats.org/officeDocument/2006/relationships/diagramLayout" Target="diagrams/layout2.xml"/><Relationship Id="rId11" Type="http://schemas.openxmlformats.org/officeDocument/2006/relationships/hyperlink" Target="https://developers.google.com/maps/documentation/roads/speed-limits" TargetMode="External"/><Relationship Id="rId24" Type="http://schemas.openxmlformats.org/officeDocument/2006/relationships/diagramQuickStyle" Target="diagrams/quickStyle1.xml"/><Relationship Id="rId32" Type="http://schemas.microsoft.com/office/2007/relationships/diagramDrawing" Target="diagrams/drawing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diagramData" Target="diagrams/data3.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jpe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image" Target="media/image49.jpeg"/><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hyperlink" Target="https://developers.facebook.com/docs/php/howto/uploadphoto" TargetMode="External"/><Relationship Id="rId14" Type="http://schemas.openxmlformats.org/officeDocument/2006/relationships/hyperlink" Target="https://github.com/telehash/telehash.github.io" TargetMode="External"/><Relationship Id="rId22" Type="http://schemas.openxmlformats.org/officeDocument/2006/relationships/diagramData" Target="diagrams/data1.xml"/><Relationship Id="rId27" Type="http://schemas.openxmlformats.org/officeDocument/2006/relationships/image" Target="media/image4.png"/><Relationship Id="rId30" Type="http://schemas.openxmlformats.org/officeDocument/2006/relationships/diagramQuickStyle" Target="diagrams/quickStyle2.xml"/><Relationship Id="rId35" Type="http://schemas.openxmlformats.org/officeDocument/2006/relationships/image" Target="media/image7.jpeg"/><Relationship Id="rId43" Type="http://schemas.openxmlformats.org/officeDocument/2006/relationships/image" Target="media/image15.png"/><Relationship Id="rId48" Type="http://schemas.openxmlformats.org/officeDocument/2006/relationships/diagramColors" Target="diagrams/colors3.xml"/><Relationship Id="rId56" Type="http://schemas.openxmlformats.org/officeDocument/2006/relationships/image" Target="media/image23.png"/><Relationship Id="rId64" Type="http://schemas.openxmlformats.org/officeDocument/2006/relationships/image" Target="media/image31.jpeg"/><Relationship Id="rId69" Type="http://schemas.openxmlformats.org/officeDocument/2006/relationships/image" Target="media/image36.png"/><Relationship Id="rId77" Type="http://schemas.openxmlformats.org/officeDocument/2006/relationships/image" Target="media/image44.jpeg"/><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image" Target="media/image39.png"/><Relationship Id="rId80" Type="http://schemas.openxmlformats.org/officeDocument/2006/relationships/image" Target="media/image47.jpeg"/><Relationship Id="rId85" Type="http://schemas.openxmlformats.org/officeDocument/2006/relationships/image" Target="media/image52.png"/><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http://platesmart.com/"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5.jpeg"/><Relationship Id="rId38" Type="http://schemas.openxmlformats.org/officeDocument/2006/relationships/image" Target="media/image10.png"/><Relationship Id="rId46" Type="http://schemas.openxmlformats.org/officeDocument/2006/relationships/diagramLayout" Target="diagrams/layout3.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https://dev.twitter.com/rest/reference/post/media/upload" TargetMode="External"/><Relationship Id="rId41" Type="http://schemas.openxmlformats.org/officeDocument/2006/relationships/image" Target="media/image13.png"/><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image" Target="media/image55.png"/><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diagramLayout" Target="diagrams/layout1.xml"/><Relationship Id="rId28" Type="http://schemas.openxmlformats.org/officeDocument/2006/relationships/diagramData" Target="diagrams/data2.xml"/><Relationship Id="rId36" Type="http://schemas.openxmlformats.org/officeDocument/2006/relationships/image" Target="media/image8.png"/><Relationship Id="rId49" Type="http://schemas.microsoft.com/office/2007/relationships/diagramDrawing" Target="diagrams/drawing3.xml"/><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diagramColors" Target="diagrams/colors2.xml"/><Relationship Id="rId44" Type="http://schemas.openxmlformats.org/officeDocument/2006/relationships/image" Target="media/image16.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jpeg"/><Relationship Id="rId73" Type="http://schemas.openxmlformats.org/officeDocument/2006/relationships/image" Target="media/image40.png"/><Relationship Id="rId78" Type="http://schemas.openxmlformats.org/officeDocument/2006/relationships/image" Target="media/image45.jpeg"/><Relationship Id="rId81" Type="http://schemas.openxmlformats.org/officeDocument/2006/relationships/image" Target="media/image48.png"/><Relationship Id="rId86" Type="http://schemas.openxmlformats.org/officeDocument/2006/relationships/image" Target="media/image53.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bitmessage.org" TargetMode="External"/><Relationship Id="rId18" Type="http://schemas.openxmlformats.org/officeDocument/2006/relationships/image" Target="media/image3.jpeg"/><Relationship Id="rId39"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custT="1"/>
      <dgm:spPr/>
      <dgm:t>
        <a:bodyPr/>
        <a:lstStyle/>
        <a:p>
          <a:r>
            <a:rPr lang="en-US" sz="1400">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sz="1800">
            <a:latin typeface="LM Roman 12" panose="00000500000000000000" pitchFamily="50" charset="0"/>
          </a:endParaRPr>
        </a:p>
      </dgm:t>
    </dgm:pt>
    <dgm:pt modelId="{B6C13A8C-CD8E-492B-9BA9-F5EE0C9358C6}" type="sibTrans" cxnId="{6EE8931E-0F59-48A7-8054-46B088BCA4E0}">
      <dgm:prSet/>
      <dgm:spPr/>
      <dgm:t>
        <a:bodyPr/>
        <a:lstStyle/>
        <a:p>
          <a:endParaRPr lang="en-US" sz="1800">
            <a:latin typeface="LM Roman 12" panose="00000500000000000000" pitchFamily="50" charset="0"/>
          </a:endParaRPr>
        </a:p>
      </dgm:t>
    </dgm:pt>
    <dgm:pt modelId="{B5DFC298-198F-4707-ACAB-11E75D05F7A5}">
      <dgm:prSet phldrT="[Text]" custT="1"/>
      <dgm:spPr/>
      <dgm:t>
        <a:bodyPr/>
        <a:lstStyle/>
        <a:p>
          <a:r>
            <a:rPr lang="en-US" sz="600">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sz="1800">
            <a:latin typeface="LM Roman 12" panose="00000500000000000000" pitchFamily="50" charset="0"/>
          </a:endParaRPr>
        </a:p>
      </dgm:t>
    </dgm:pt>
    <dgm:pt modelId="{AFA681F1-86FF-4A1F-9AB9-B6C9878C7D1D}" type="sibTrans" cxnId="{C5D2E2AE-13E7-461E-8309-B26A89C3B9FE}">
      <dgm:prSet/>
      <dgm:spPr/>
      <dgm:t>
        <a:bodyPr/>
        <a:lstStyle/>
        <a:p>
          <a:endParaRPr lang="en-US" sz="1800">
            <a:latin typeface="LM Roman 12" panose="00000500000000000000" pitchFamily="50" charset="0"/>
          </a:endParaRPr>
        </a:p>
      </dgm:t>
    </dgm:pt>
    <dgm:pt modelId="{42AD27D3-196B-4263-9520-12A5AD12FCC2}">
      <dgm:prSet phldrT="[Text]" custT="1"/>
      <dgm:spPr/>
      <dgm:t>
        <a:bodyPr/>
        <a:lstStyle/>
        <a:p>
          <a:r>
            <a:rPr lang="en-US" sz="600">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sz="1800">
            <a:latin typeface="LM Roman 12" panose="00000500000000000000" pitchFamily="50" charset="0"/>
          </a:endParaRPr>
        </a:p>
      </dgm:t>
    </dgm:pt>
    <dgm:pt modelId="{0EA521F2-9A0A-40B1-B078-8D91566B0518}" type="sibTrans" cxnId="{AB482DF8-A390-40B3-84FB-60FC329D81CD}">
      <dgm:prSet/>
      <dgm:spPr/>
      <dgm:t>
        <a:bodyPr/>
        <a:lstStyle/>
        <a:p>
          <a:endParaRPr lang="en-US" sz="1800">
            <a:latin typeface="LM Roman 12" panose="00000500000000000000" pitchFamily="50" charset="0"/>
          </a:endParaRPr>
        </a:p>
      </dgm:t>
    </dgm:pt>
    <dgm:pt modelId="{997053E2-2B63-41AB-B708-86EB94AB29D9}">
      <dgm:prSet phldrT="[Text]" custT="1"/>
      <dgm:spPr/>
      <dgm:t>
        <a:bodyPr/>
        <a:lstStyle/>
        <a:p>
          <a:r>
            <a:rPr lang="en-US" sz="600">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sz="1800">
            <a:latin typeface="LM Roman 12" panose="00000500000000000000" pitchFamily="50" charset="0"/>
          </a:endParaRPr>
        </a:p>
      </dgm:t>
    </dgm:pt>
    <dgm:pt modelId="{504303EE-D45C-4C88-B66F-1110BAD44735}" type="sibTrans" cxnId="{59282260-3436-490C-B392-04041CF7BD2A}">
      <dgm:prSet/>
      <dgm:spPr/>
      <dgm:t>
        <a:bodyPr/>
        <a:lstStyle/>
        <a:p>
          <a:endParaRPr lang="en-US" sz="1800">
            <a:latin typeface="LM Roman 12" panose="00000500000000000000" pitchFamily="50" charset="0"/>
          </a:endParaRPr>
        </a:p>
      </dgm:t>
    </dgm:pt>
    <dgm:pt modelId="{72A83F76-F80A-4E69-8BD7-5EC0F1FE8B60}">
      <dgm:prSet phldrT="[Text]" custT="1"/>
      <dgm:spPr/>
      <dgm:t>
        <a:bodyPr/>
        <a:lstStyle/>
        <a:p>
          <a:r>
            <a:rPr lang="en-US" sz="600">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sz="1800">
            <a:latin typeface="LM Roman 12" panose="00000500000000000000" pitchFamily="50" charset="0"/>
          </a:endParaRPr>
        </a:p>
      </dgm:t>
    </dgm:pt>
    <dgm:pt modelId="{CF7B3AD0-B1FD-434F-909B-273CAE355CFA}" type="sibTrans" cxnId="{FB0F1E2E-4AB6-4E55-B93A-0586BBA90948}">
      <dgm:prSet/>
      <dgm:spPr/>
      <dgm:t>
        <a:bodyPr/>
        <a:lstStyle/>
        <a:p>
          <a:endParaRPr lang="en-US" sz="1800">
            <a:latin typeface="LM Roman 12" panose="00000500000000000000" pitchFamily="50" charset="0"/>
          </a:endParaRPr>
        </a:p>
      </dgm:t>
    </dgm:pt>
    <dgm:pt modelId="{98A0C130-DEF6-4289-98D7-D91A02427A5E}">
      <dgm:prSet phldrT="[Text]" custT="1"/>
      <dgm:spPr/>
      <dgm:t>
        <a:bodyPr/>
        <a:lstStyle/>
        <a:p>
          <a:r>
            <a:rPr lang="en-US" sz="600">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sz="1800">
            <a:latin typeface="LM Roman 12" panose="00000500000000000000" pitchFamily="50" charset="0"/>
          </a:endParaRPr>
        </a:p>
      </dgm:t>
    </dgm:pt>
    <dgm:pt modelId="{90FC52AB-83DD-4A7B-8E7F-39B71593CFE1}" type="sibTrans" cxnId="{59E18ED9-3691-424A-9577-0F8653FA13E3}">
      <dgm:prSet/>
      <dgm:spPr/>
      <dgm:t>
        <a:bodyPr/>
        <a:lstStyle/>
        <a:p>
          <a:endParaRPr lang="en-US" sz="1800">
            <a:latin typeface="LM Roman 12" panose="00000500000000000000" pitchFamily="50" charset="0"/>
          </a:endParaRPr>
        </a:p>
      </dgm:t>
    </dgm:pt>
    <dgm:pt modelId="{75FBF3FA-EFD5-4573-B6B4-4DBAC53030DE}">
      <dgm:prSet phldrT="[Text]" custT="1"/>
      <dgm:spPr/>
      <dgm:t>
        <a:bodyPr/>
        <a:lstStyle/>
        <a:p>
          <a:r>
            <a:rPr lang="en-US" sz="1400">
              <a:latin typeface="LM Roman 12" panose="00000500000000000000" pitchFamily="50" charset="0"/>
            </a:rPr>
            <a:t>P2P Network</a:t>
          </a:r>
        </a:p>
      </dgm:t>
    </dgm:pt>
    <dgm:pt modelId="{CEFD3888-BBCF-4C9D-8F80-1C2F0ED82253}" type="parTrans" cxnId="{B3C3F968-F91F-4504-BB7C-342F423DB652}">
      <dgm:prSet/>
      <dgm:spPr/>
      <dgm:t>
        <a:bodyPr/>
        <a:lstStyle/>
        <a:p>
          <a:endParaRPr lang="en-US" sz="1800">
            <a:latin typeface="LM Roman 12" panose="00000500000000000000" pitchFamily="50" charset="0"/>
          </a:endParaRPr>
        </a:p>
      </dgm:t>
    </dgm:pt>
    <dgm:pt modelId="{11CD1728-681A-4269-8097-A6EBEF3CC305}" type="sibTrans" cxnId="{B3C3F968-F91F-4504-BB7C-342F423DB652}">
      <dgm:prSet/>
      <dgm:spPr/>
      <dgm:t>
        <a:bodyPr/>
        <a:lstStyle/>
        <a:p>
          <a:endParaRPr lang="en-US" sz="1800">
            <a:latin typeface="LM Roman 12" panose="00000500000000000000" pitchFamily="50" charset="0"/>
          </a:endParaRPr>
        </a:p>
      </dgm:t>
    </dgm:pt>
    <dgm:pt modelId="{D041EAA7-0BC3-4849-BD07-DBC46D6D04E4}">
      <dgm:prSet phldrT="[Text]" custT="1"/>
      <dgm:spPr/>
      <dgm:t>
        <a:bodyPr/>
        <a:lstStyle/>
        <a:p>
          <a:r>
            <a:rPr lang="en-US" sz="600">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sz="1800">
            <a:latin typeface="LM Roman 12" panose="00000500000000000000" pitchFamily="50" charset="0"/>
          </a:endParaRPr>
        </a:p>
      </dgm:t>
    </dgm:pt>
    <dgm:pt modelId="{17370D90-D030-4950-AD65-45C8548744DC}" type="sibTrans" cxnId="{173F5CC8-1894-402D-B0B5-D0A0F4E1229F}">
      <dgm:prSet/>
      <dgm:spPr/>
      <dgm:t>
        <a:bodyPr/>
        <a:lstStyle/>
        <a:p>
          <a:endParaRPr lang="en-US" sz="1800">
            <a:latin typeface="LM Roman 12" panose="00000500000000000000" pitchFamily="50" charset="0"/>
          </a:endParaRPr>
        </a:p>
      </dgm:t>
    </dgm:pt>
    <dgm:pt modelId="{790AB952-3315-4A99-96D7-0550BA884D2D}">
      <dgm:prSet phldrT="[Text]" custT="1"/>
      <dgm:spPr/>
      <dgm:t>
        <a:bodyPr/>
        <a:lstStyle/>
        <a:p>
          <a:r>
            <a:rPr lang="en-US" sz="600">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sz="1800">
            <a:latin typeface="LM Roman 12" panose="00000500000000000000" pitchFamily="50" charset="0"/>
          </a:endParaRPr>
        </a:p>
      </dgm:t>
    </dgm:pt>
    <dgm:pt modelId="{631920A2-1D3C-4246-8F25-C98C1B409FD6}" type="sibTrans" cxnId="{3B4C87A5-ECDF-4A46-8C00-C593DD653CAC}">
      <dgm:prSet/>
      <dgm:spPr/>
      <dgm:t>
        <a:bodyPr/>
        <a:lstStyle/>
        <a:p>
          <a:endParaRPr lang="en-US" sz="1800">
            <a:latin typeface="LM Roman 12" panose="00000500000000000000" pitchFamily="50" charset="0"/>
          </a:endParaRPr>
        </a:p>
      </dgm:t>
    </dgm:pt>
    <dgm:pt modelId="{AB92D2FE-BBFF-47AA-9156-DC7E36F903F2}">
      <dgm:prSet phldrT="[Text]" custT="1"/>
      <dgm:spPr/>
      <dgm:t>
        <a:bodyPr/>
        <a:lstStyle/>
        <a:p>
          <a:r>
            <a:rPr lang="en-US" sz="600">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sz="1800">
            <a:latin typeface="LM Roman 12" panose="00000500000000000000" pitchFamily="50" charset="0"/>
          </a:endParaRPr>
        </a:p>
      </dgm:t>
    </dgm:pt>
    <dgm:pt modelId="{C0620552-6CE6-4D77-8265-6D372B9FAEF5}" type="sibTrans" cxnId="{EAD66A63-1EDF-4480-B78A-BEDE552ABE7F}">
      <dgm:prSet/>
      <dgm:spPr/>
      <dgm:t>
        <a:bodyPr/>
        <a:lstStyle/>
        <a:p>
          <a:endParaRPr lang="en-US" sz="1800">
            <a:latin typeface="LM Roman 12" panose="00000500000000000000" pitchFamily="50" charset="0"/>
          </a:endParaRPr>
        </a:p>
      </dgm:t>
    </dgm:pt>
    <dgm:pt modelId="{5EB328D2-4BD1-487E-84D3-509926D47142}">
      <dgm:prSet phldrT="[Text]" custT="1"/>
      <dgm:spPr/>
      <dgm:t>
        <a:bodyPr/>
        <a:lstStyle/>
        <a:p>
          <a:r>
            <a:rPr lang="en-US" sz="1400">
              <a:latin typeface="LM Roman 12" panose="00000500000000000000" pitchFamily="50" charset="0"/>
            </a:rPr>
            <a:t>Web Interface</a:t>
          </a:r>
        </a:p>
      </dgm:t>
    </dgm:pt>
    <dgm:pt modelId="{44B41FC6-82FA-4368-A173-57052B122272}" type="parTrans" cxnId="{1C811BB1-A4BB-4E28-ABF9-156940DBE81B}">
      <dgm:prSet/>
      <dgm:spPr/>
      <dgm:t>
        <a:bodyPr/>
        <a:lstStyle/>
        <a:p>
          <a:endParaRPr lang="en-US" sz="1800">
            <a:latin typeface="LM Roman 12" panose="00000500000000000000" pitchFamily="50" charset="0"/>
          </a:endParaRPr>
        </a:p>
      </dgm:t>
    </dgm:pt>
    <dgm:pt modelId="{18C72E6D-E850-4A0A-BA55-0E6E151C4FEC}" type="sibTrans" cxnId="{1C811BB1-A4BB-4E28-ABF9-156940DBE81B}">
      <dgm:prSet/>
      <dgm:spPr/>
      <dgm:t>
        <a:bodyPr/>
        <a:lstStyle/>
        <a:p>
          <a:endParaRPr lang="en-US" sz="1800">
            <a:latin typeface="LM Roman 12" panose="00000500000000000000" pitchFamily="50" charset="0"/>
          </a:endParaRPr>
        </a:p>
      </dgm:t>
    </dgm:pt>
    <dgm:pt modelId="{281A6DBB-9C45-47AC-B35C-D6FD1BAC101D}">
      <dgm:prSet phldrT="[Text]" custT="1"/>
      <dgm:spPr/>
      <dgm:t>
        <a:bodyPr/>
        <a:lstStyle/>
        <a:p>
          <a:r>
            <a:rPr lang="en-US" sz="600">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sz="1800">
            <a:latin typeface="LM Roman 12" panose="00000500000000000000" pitchFamily="50" charset="0"/>
          </a:endParaRPr>
        </a:p>
      </dgm:t>
    </dgm:pt>
    <dgm:pt modelId="{7A1DE214-09C5-4AAE-BD9F-4615843F2E53}" type="sibTrans" cxnId="{A08ABA70-36B1-4E18-ADC9-DD94664B1FF3}">
      <dgm:prSet/>
      <dgm:spPr/>
      <dgm:t>
        <a:bodyPr/>
        <a:lstStyle/>
        <a:p>
          <a:endParaRPr lang="en-US" sz="1800">
            <a:latin typeface="LM Roman 12" panose="00000500000000000000" pitchFamily="50" charset="0"/>
          </a:endParaRPr>
        </a:p>
      </dgm:t>
    </dgm:pt>
    <dgm:pt modelId="{8B2550C4-9E03-4B8F-B4D8-F36D65B8BFA9}">
      <dgm:prSet phldrT="[Text]" custT="1"/>
      <dgm:spPr/>
      <dgm:t>
        <a:bodyPr/>
        <a:lstStyle/>
        <a:p>
          <a:r>
            <a:rPr lang="en-US" sz="600">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sz="1800">
            <a:latin typeface="LM Roman 12" panose="00000500000000000000" pitchFamily="50" charset="0"/>
          </a:endParaRPr>
        </a:p>
      </dgm:t>
    </dgm:pt>
    <dgm:pt modelId="{C2AF49E9-0BCF-4B23-A7CF-9ABBE1B18FF0}" type="sibTrans" cxnId="{D3F2C169-B54D-45F5-8189-E8A87ADABE73}">
      <dgm:prSet/>
      <dgm:spPr/>
      <dgm:t>
        <a:bodyPr/>
        <a:lstStyle/>
        <a:p>
          <a:endParaRPr lang="en-US" sz="1800">
            <a:latin typeface="LM Roman 12" panose="00000500000000000000" pitchFamily="50" charset="0"/>
          </a:endParaRPr>
        </a:p>
      </dgm:t>
    </dgm:pt>
    <dgm:pt modelId="{5E0197E2-3240-4552-895E-7515C42029DB}">
      <dgm:prSet phldrT="[Text]" custT="1"/>
      <dgm:spPr/>
      <dgm:t>
        <a:bodyPr/>
        <a:lstStyle/>
        <a:p>
          <a:r>
            <a:rPr lang="en-US" sz="600">
              <a:latin typeface="LM Roman 12" panose="00000500000000000000" pitchFamily="50" charset="0"/>
            </a:rPr>
            <a:t>Pre-processing</a:t>
          </a:r>
        </a:p>
      </dgm:t>
    </dgm:pt>
    <dgm:pt modelId="{33ACEEDD-0C28-4A42-AC86-0464813ADADE}" type="parTrans" cxnId="{071A088C-4788-4E96-A377-2DBABAE5F314}">
      <dgm:prSet/>
      <dgm:spPr/>
      <dgm:t>
        <a:bodyPr/>
        <a:lstStyle/>
        <a:p>
          <a:endParaRPr lang="en-US" sz="1800">
            <a:latin typeface="LM Roman 12" panose="00000500000000000000" pitchFamily="50" charset="0"/>
          </a:endParaRPr>
        </a:p>
      </dgm:t>
    </dgm:pt>
    <dgm:pt modelId="{77591A34-18D0-4325-8AD9-E9DD037B8E51}" type="sibTrans" cxnId="{071A088C-4788-4E96-A377-2DBABAE5F314}">
      <dgm:prSet/>
      <dgm:spPr/>
      <dgm:t>
        <a:bodyPr/>
        <a:lstStyle/>
        <a:p>
          <a:endParaRPr lang="en-US" sz="1800">
            <a:latin typeface="LM Roman 12" panose="00000500000000000000" pitchFamily="50" charset="0"/>
          </a:endParaRPr>
        </a:p>
      </dgm:t>
    </dgm:pt>
    <dgm:pt modelId="{2E790055-0857-40C1-972F-21D98592B10F}">
      <dgm:prSet phldrT="[Text]" custT="1"/>
      <dgm:spPr/>
      <dgm:t>
        <a:bodyPr/>
        <a:lstStyle/>
        <a:p>
          <a:r>
            <a:rPr lang="en-US" sz="600">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sz="1800">
            <a:latin typeface="LM Roman 12" panose="00000500000000000000" pitchFamily="50" charset="0"/>
          </a:endParaRPr>
        </a:p>
      </dgm:t>
    </dgm:pt>
    <dgm:pt modelId="{3227A5D9-072F-42FE-9452-B3CEFBFE54F0}" type="sibTrans" cxnId="{8E0179E9-D311-4955-8E37-2D560949E375}">
      <dgm:prSet/>
      <dgm:spPr/>
      <dgm:t>
        <a:bodyPr/>
        <a:lstStyle/>
        <a:p>
          <a:endParaRPr lang="en-US" sz="1800">
            <a:latin typeface="LM Roman 12" panose="00000500000000000000" pitchFamily="50" charset="0"/>
          </a:endParaRPr>
        </a:p>
      </dgm:t>
    </dgm:pt>
    <dgm:pt modelId="{682F712D-D2D6-4488-BC0A-8CA3B099DBB0}">
      <dgm:prSet phldrT="[Text]" custT="1"/>
      <dgm:spPr/>
      <dgm:t>
        <a:bodyPr/>
        <a:lstStyle/>
        <a:p>
          <a:r>
            <a:rPr lang="en-US" sz="600">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sz="1800">
            <a:latin typeface="LM Roman 12" panose="00000500000000000000" pitchFamily="50" charset="0"/>
          </a:endParaRPr>
        </a:p>
      </dgm:t>
    </dgm:pt>
    <dgm:pt modelId="{77CFF848-40D4-4387-B29E-D184B6506A93}" type="sibTrans" cxnId="{67AB631A-0165-43F0-B1D5-279D1A250B5F}">
      <dgm:prSet/>
      <dgm:spPr/>
      <dgm:t>
        <a:bodyPr/>
        <a:lstStyle/>
        <a:p>
          <a:endParaRPr lang="en-US" sz="1800">
            <a:latin typeface="LM Roman 12" panose="00000500000000000000" pitchFamily="50" charset="0"/>
          </a:endParaRPr>
        </a:p>
      </dgm:t>
    </dgm:pt>
    <dgm:pt modelId="{E3621281-36EB-400A-9EDA-08039BCC0B3A}">
      <dgm:prSet phldrT="[Text]" custT="1"/>
      <dgm:spPr/>
      <dgm:t>
        <a:bodyPr/>
        <a:lstStyle/>
        <a:p>
          <a:r>
            <a:rPr lang="en-US" sz="600">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sz="1800"/>
        </a:p>
      </dgm:t>
    </dgm:pt>
    <dgm:pt modelId="{54CC4E82-99BC-4BF5-ABE2-1CF2B649E0CA}" type="sibTrans" cxnId="{850AAE3D-E617-4184-9DC2-405968371CBE}">
      <dgm:prSet/>
      <dgm:spPr/>
      <dgm:t>
        <a:bodyPr/>
        <a:lstStyle/>
        <a:p>
          <a:endParaRPr lang="en-US" sz="1800"/>
        </a:p>
      </dgm:t>
    </dgm:pt>
    <dgm:pt modelId="{55363D36-066C-4682-8ADC-D81D155C4BC6}">
      <dgm:prSet phldrT="[Text]" custT="1"/>
      <dgm:spPr/>
      <dgm:t>
        <a:bodyPr/>
        <a:lstStyle/>
        <a:p>
          <a:r>
            <a:rPr lang="en-US" sz="600">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sz="1800"/>
        </a:p>
      </dgm:t>
    </dgm:pt>
    <dgm:pt modelId="{844F62A5-EF3A-4400-8B04-DB56B450D94F}" type="sibTrans" cxnId="{F5B27805-6673-4A55-B16A-92CD392EFC55}">
      <dgm:prSet/>
      <dgm:spPr/>
      <dgm:t>
        <a:bodyPr/>
        <a:lstStyle/>
        <a:p>
          <a:endParaRPr lang="en-US" sz="1800"/>
        </a:p>
      </dgm:t>
    </dgm:pt>
    <dgm:pt modelId="{B1CB8283-C992-4EA4-9E1C-84BB8BEFDD28}">
      <dgm:prSet phldrT="[Text]" custT="1"/>
      <dgm:spPr/>
      <dgm:t>
        <a:bodyPr/>
        <a:lstStyle/>
        <a:p>
          <a:r>
            <a:rPr lang="en-US" sz="600">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sz="1800"/>
        </a:p>
      </dgm:t>
    </dgm:pt>
    <dgm:pt modelId="{3BCCEC37-EF05-4B91-9E35-75FF0EB0AF07}" type="sibTrans" cxnId="{3BA96108-85E9-404E-82B3-76B1E2BD5AC8}">
      <dgm:prSet/>
      <dgm:spPr/>
      <dgm:t>
        <a:bodyPr/>
        <a:lstStyle/>
        <a:p>
          <a:endParaRPr lang="en-US" sz="1800"/>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0BD77B01-A77A-4F86-8EE3-08AD09519E9A}" type="presOf" srcId="{281A6DBB-9C45-47AC-B35C-D6FD1BAC101D}" destId="{C0892958-038C-4443-AE32-E5F2B407692F}" srcOrd="0" destOrd="4" presId="urn:microsoft.com/office/officeart/2005/8/layout/hProcess4"/>
    <dgm:cxn modelId="{F5B27805-6673-4A55-B16A-92CD392EFC55}" srcId="{5EB328D2-4BD1-487E-84D3-509926D47142}" destId="{55363D36-066C-4682-8ADC-D81D155C4BC6}" srcOrd="1" destOrd="0" parTransId="{03A2615A-D8DC-4A4A-A1D0-DD7FC72CE1FE}" sibTransId="{844F62A5-EF3A-4400-8B04-DB56B450D94F}"/>
    <dgm:cxn modelId="{3BA96108-85E9-404E-82B3-76B1E2BD5AC8}" srcId="{5EB328D2-4BD1-487E-84D3-509926D47142}" destId="{B1CB8283-C992-4EA4-9E1C-84BB8BEFDD28}" srcOrd="2" destOrd="0" parTransId="{90E5100D-9551-4C6F-BA81-75C50FAED583}" sibTransId="{3BCCEC37-EF05-4B91-9E35-75FF0EB0AF07}"/>
    <dgm:cxn modelId="{11725F0A-F61E-4A90-ADA2-3BF9258CF1CC}" type="presOf" srcId="{997053E2-2B63-41AB-B708-86EB94AB29D9}" destId="{2471EC28-BFAF-40F0-8DCB-99D677B60123}" srcOrd="1" destOrd="4"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7AB631A-0165-43F0-B1D5-279D1A250B5F}" srcId="{5EB328D2-4BD1-487E-84D3-509926D47142}" destId="{682F712D-D2D6-4488-BC0A-8CA3B099DBB0}" srcOrd="3" destOrd="0" parTransId="{FA96E64C-2900-4AF9-9C3C-A195EC963019}" sibTransId="{77CFF848-40D4-4387-B29E-D184B6506A93}"/>
    <dgm:cxn modelId="{DBD5CA1D-AE98-4414-B567-C7E566959B2E}" type="presOf" srcId="{B1CB8283-C992-4EA4-9E1C-84BB8BEFDD28}" destId="{B6687C31-AC56-44F2-B45F-150D54DC9ACA}"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5A527A22-6050-4CE9-BEF2-D32A7FD2F25A}" type="presOf" srcId="{55363D36-066C-4682-8ADC-D81D155C4BC6}" destId="{C0892958-038C-4443-AE32-E5F2B407692F}" srcOrd="0" destOrd="1"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3B981431-5F8C-4489-A622-4816E24ECA1D}" type="presOf" srcId="{11CD1728-681A-4269-8097-A6EBEF3CC305}" destId="{AF97FEC9-E74E-4D48-A1F2-95F5CB09C017}" srcOrd="0" destOrd="0"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59282260-3436-490C-B392-04041CF7BD2A}" srcId="{F64D401A-5EF4-45CF-ABB5-ED0363DB26D5}" destId="{997053E2-2B63-41AB-B708-86EB94AB29D9}" srcOrd="4" destOrd="0" parTransId="{9B635E55-B053-42AA-A191-B18D32AED07A}" sibTransId="{504303EE-D45C-4C88-B66F-1110BAD44735}"/>
    <dgm:cxn modelId="{EAD66A63-1EDF-4480-B78A-BEDE552ABE7F}" srcId="{75FBF3FA-EFD5-4573-B6B4-4DBAC53030DE}" destId="{AB92D2FE-BBFF-47AA-9156-DC7E36F903F2}" srcOrd="3" destOrd="0" parTransId="{985D70D9-CE6B-45A8-8DD8-36B2C2B38290}" sibTransId="{C0620552-6CE6-4D77-8265-6D372B9FAEF5}"/>
    <dgm:cxn modelId="{13358C48-F47A-4DC0-B024-2E59C8BCB241}" type="presOf" srcId="{D041EAA7-0BC3-4849-BD07-DBC46D6D04E4}" destId="{A94B12B1-CEF6-437C-81AB-333E78762836}" srcOrd="0" destOrd="0"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6673F949-2BD8-4F43-B1C2-FE59C5B92109}" type="presOf" srcId="{AB92D2FE-BBFF-47AA-9156-DC7E36F903F2}" destId="{A94B12B1-CEF6-437C-81AB-333E78762836}" srcOrd="0" destOrd="3"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07263476-E869-40D8-B3CF-50B2DF3A2E76}" type="presOf" srcId="{98A0C130-DEF6-4289-98D7-D91A02427A5E}" destId="{AD90ABF9-2C78-4FE9-A695-46E8A28AAE83}" srcOrd="0" destOrd="6"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071A088C-4788-4E96-A377-2DBABAE5F314}" srcId="{F64D401A-5EF4-45CF-ABB5-ED0363DB26D5}" destId="{5E0197E2-3240-4552-895E-7515C42029DB}" srcOrd="3" destOrd="0" parTransId="{33ACEEDD-0C28-4A42-AC86-0464813ADADE}" sibTransId="{77591A34-18D0-4325-8AD9-E9DD037B8E51}"/>
    <dgm:cxn modelId="{167447A0-E180-41AC-8A80-67633E1E0B43}" type="presOf" srcId="{8B2550C4-9E03-4B8F-B4D8-F36D65B8BFA9}" destId="{B6687C31-AC56-44F2-B45F-150D54DC9ACA}" srcOrd="1"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3B4C87A5-ECDF-4A46-8C00-C593DD653CAC}" srcId="{75FBF3FA-EFD5-4573-B6B4-4DBAC53030DE}" destId="{790AB952-3315-4A99-96D7-0550BA884D2D}" srcOrd="1" destOrd="0" parTransId="{C2D03068-AEF2-41CA-8F6A-3C263B944E1B}" sibTransId="{631920A2-1D3C-4246-8F25-C98C1B409FD6}"/>
    <dgm:cxn modelId="{E64124AD-3E54-4252-9C46-92D3069FDEA5}" type="presOf" srcId="{AB92D2FE-BBFF-47AA-9156-DC7E36F903F2}" destId="{E7B4A138-D27D-4285-B215-BE85A8DC08A0}" srcOrd="1" destOrd="3"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1C811BB1-A4BB-4E28-ABF9-156940DBE81B}" srcId="{8D62BFA1-CAE8-4268-976B-591A68F24233}" destId="{5EB328D2-4BD1-487E-84D3-509926D47142}" srcOrd="2" destOrd="0" parTransId="{44B41FC6-82FA-4368-A173-57052B122272}" sibTransId="{18C72E6D-E850-4A0A-BA55-0E6E151C4FEC}"/>
    <dgm:cxn modelId="{40337BB1-B684-47CF-985B-76693DCD22B6}" type="presOf" srcId="{55363D36-066C-4682-8ADC-D81D155C4BC6}" destId="{B6687C31-AC56-44F2-B45F-150D54DC9ACA}" srcOrd="1" destOrd="1" presId="urn:microsoft.com/office/officeart/2005/8/layout/hProcess4"/>
    <dgm:cxn modelId="{2EE304B2-E238-48B6-AEE4-4F78B4396D57}" type="presOf" srcId="{75FBF3FA-EFD5-4573-B6B4-4DBAC53030DE}" destId="{D32E1313-D5E2-4463-8044-B1A67A975219}" srcOrd="0" destOrd="0"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4E519BB8-9DDB-4775-A85C-04BE80880D09}" type="presOf" srcId="{F64D401A-5EF4-45CF-ABB5-ED0363DB26D5}" destId="{22CCEC79-1BAC-40BD-B74F-752A69DDC590}" srcOrd="0" destOrd="0"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177370C2-F301-4EF3-9851-14D7AD14FA95}" type="presOf" srcId="{997053E2-2B63-41AB-B708-86EB94AB29D9}" destId="{AD90ABF9-2C78-4FE9-A695-46E8A28AAE83}" srcOrd="0" destOrd="4" presId="urn:microsoft.com/office/officeart/2005/8/layout/hProcess4"/>
    <dgm:cxn modelId="{DA5BAFC6-9A90-406D-B475-D1AA06164909}" type="presOf" srcId="{682F712D-D2D6-4488-BC0A-8CA3B099DBB0}" destId="{C0892958-038C-4443-AE32-E5F2B407692F}" srcOrd="0" destOrd="3"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CDE495C8-4639-49D3-BD02-31A653D3EA4C}" type="presOf" srcId="{B1CB8283-C992-4EA4-9E1C-84BB8BEFDD28}" destId="{C0892958-038C-4443-AE32-E5F2B407692F}" srcOrd="0" destOrd="2" presId="urn:microsoft.com/office/officeart/2005/8/layout/hProcess4"/>
    <dgm:cxn modelId="{BACF90D2-5185-41BE-8C3B-1E97B7888E8E}" type="presOf" srcId="{E3621281-36EB-400A-9EDA-08039BCC0B3A}" destId="{E7B4A138-D27D-4285-B215-BE85A8DC08A0}" srcOrd="1" destOrd="2"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59E18ED9-3691-424A-9577-0F8653FA13E3}" srcId="{F64D401A-5EF4-45CF-ABB5-ED0363DB26D5}" destId="{98A0C130-DEF6-4289-98D7-D91A02427A5E}" srcOrd="6" destOrd="0" parTransId="{F82923C9-94BF-47A7-86BB-74ACDBE90C3C}" sibTransId="{90FC52AB-83DD-4A7B-8E7F-39B71593CFE1}"/>
    <dgm:cxn modelId="{B26A49E2-1D89-4775-BB2F-919ECE6D6920}" type="presOf" srcId="{42AD27D3-196B-4263-9520-12A5AD12FCC2}" destId="{2471EC28-BFAF-40F0-8DCB-99D677B60123}" srcOrd="1" destOrd="1"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AB482DF8-A390-40B3-84FB-60FC329D81CD}" srcId="{F64D401A-5EF4-45CF-ABB5-ED0363DB26D5}" destId="{42AD27D3-196B-4263-9520-12A5AD12FCC2}" srcOrd="1" destOrd="0" parTransId="{967C1172-B22B-4493-82AD-F65500C56CB3}" sibTransId="{0EA521F2-9A0A-40B1-B078-8D91566B0518}"/>
    <dgm:cxn modelId="{164EEAFA-2C1C-496F-A012-B53BA6871DB0}" type="presOf" srcId="{98A0C130-DEF6-4289-98D7-D91A02427A5E}" destId="{2471EC28-BFAF-40F0-8DCB-99D677B60123}" srcOrd="1"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C6584700-1E69-49D9-86D7-0E00297032A3}" srcId="{8CCF75E3-BD2B-4BEC-9A9C-881EC1DDEADD}" destId="{256610A1-42EA-4973-95D2-7648ABA9B40D}" srcOrd="5" destOrd="0" parTransId="{C4688FD5-5576-4182-815E-53840F6E2D81}" sibTransId="{E0EAF778-0EA4-437D-B014-6962FB3C6487}"/>
    <dgm:cxn modelId="{A7D79E04-E60F-40D1-8178-121209362158}" srcId="{8CCF75E3-BD2B-4BEC-9A9C-881EC1DDEADD}" destId="{4D2D7A7D-E8F8-4060-AF4C-76182E808DDC}" srcOrd="7" destOrd="0" parTransId="{07F917BF-EFC8-49DE-84F4-D616390CF468}" sibTransId="{3B27BFE1-EC36-4997-A679-D9151506E144}"/>
    <dgm:cxn modelId="{FB5E5611-E97B-4ED2-9F87-B0DE5EEAFEAA}" type="presOf" srcId="{D49DBCD7-0B06-45B6-B36B-C5BB3C2AE929}" destId="{CC910586-6E98-40ED-A786-A4784213C1CA}"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8C550015-B810-4090-A5E3-10873F58C504}" type="presOf" srcId="{CDCD8441-024E-4E92-8408-F5F736C07175}" destId="{9230B98F-CD86-49C9-95E0-8344F38687FC}" srcOrd="1" destOrd="0" presId="urn:microsoft.com/office/officeart/2005/8/layout/bProcess3"/>
    <dgm:cxn modelId="{B9F39218-8452-4DB6-9771-15ABC8A656DF}" type="presOf" srcId="{93DE39E4-CE33-4EB6-87A1-9F3D600585E8}" destId="{1444E5C1-5CE8-415D-A34E-C2DE4DAB54C6}"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C48BD1B-A6A6-4F87-BA88-D2E4C541F69E}" srcId="{8CCF75E3-BD2B-4BEC-9A9C-881EC1DDEADD}" destId="{44DD5018-485F-4683-A066-B93B52EF652C}" srcOrd="4" destOrd="0" parTransId="{4951C39B-E6C1-4BAF-88F0-EE638B421F21}" sibTransId="{74410B25-8C2C-445E-894E-FCCAA808B9ED}"/>
    <dgm:cxn modelId="{F4DF631C-60A4-4ABB-A648-2602B4739EE5}" type="presOf" srcId="{E0EAF778-0EA4-437D-B014-6962FB3C6487}" destId="{EA2F0556-4EAF-49B7-964A-E4BEFB399909}"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68E2986E-0DE1-406A-9F48-B13AD4937D83}" type="presOf" srcId="{4644A89B-11F9-43D7-A137-247F6E5A7B86}" destId="{0E3EC701-EC68-4CD8-8C2D-2AB107D248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42286A51-DEEB-40D8-8B33-664E9665342D}" type="presOf" srcId="{4D2D7A7D-E8F8-4060-AF4C-76182E808DDC}" destId="{905E7118-F6CB-4B53-904B-F5E9E49217BA}" srcOrd="0"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0AF9F77-A841-4413-9F1E-1AF2F8AE5237}" type="presOf" srcId="{343D0A71-B9C7-48D8-8703-9819F00088DF}" destId="{3FA48A7E-333E-4D7E-B5E5-D06A9F2392F9}"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4F11A88C-4A8B-4DA3-B8B4-4D003886841B}" type="presOf" srcId="{343D0A71-B9C7-48D8-8703-9819F00088DF}" destId="{28FF8F77-7B37-47BC-A77E-3926B99B22CC}" srcOrd="0"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1CE16CDC-AEFC-4279-9FA5-33B70F2EB02E}" type="presOf" srcId="{0333FC7F-BEE3-4550-A169-DA9753155249}" destId="{68FAD16A-BA96-424E-BABE-9D6B5C8310DF}"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786E6AEC-4A32-4591-A286-86311BF39F9C}" type="presOf" srcId="{A57D3E9B-DA7D-498D-8F80-A0FA81860B9B}" destId="{724BE910-27F6-4D88-BEC0-185AACAA3FE1}"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052E195D-6381-4FCC-A725-D096BB22A792}" type="presOf" srcId="{1A38E5C1-B8FE-41B4-8A15-D372DFF8E6F2}" destId="{583A6D4B-6CE0-45CE-A93E-7A6F396022DE}" srcOrd="0" destOrd="0" presId="urn:microsoft.com/office/officeart/2005/8/layout/funnel1"/>
    <dgm:cxn modelId="{7DB2B748-17F2-486F-B045-C6EEA5A4477C}" srcId="{A7B636A0-1EFF-498D-A986-FFC0D7E52D3B}" destId="{0BCC83A3-9D33-4DB7-9D33-6F29CD719EDE}" srcOrd="2" destOrd="0" parTransId="{1C45833A-A3C6-4B8F-B897-0E9999DD18B1}" sibTransId="{DE377830-E425-44CC-95F1-95E872DD5BF5}"/>
    <dgm:cxn modelId="{D423937A-71BD-484F-94A8-71B1ABA226CD}" srcId="{A7B636A0-1EFF-498D-A986-FFC0D7E52D3B}" destId="{FFB76D5F-B385-4EB7-BE27-EA5AD2033D66}" srcOrd="1" destOrd="0" parTransId="{C70FBBB2-3F45-4325-9165-8DC32F61F967}" sibTransId="{E4D2E66D-A892-4165-B49B-3085E2C58464}"/>
    <dgm:cxn modelId="{8D02D87D-17FD-4E44-B6BC-C5EB7195D9DE}" type="presOf" srcId="{FFB76D5F-B385-4EB7-BE27-EA5AD2033D66}" destId="{01C85CD6-3DD4-4614-8476-05FBFE3492BF}" srcOrd="0" destOrd="0" presId="urn:microsoft.com/office/officeart/2005/8/layout/funnel1"/>
    <dgm:cxn modelId="{42B5FEAD-0A1E-4706-B93C-DA2A98E09124}" type="presOf" srcId="{0BCC83A3-9D33-4DB7-9D33-6F29CD719EDE}" destId="{47ABCA50-6467-4E3F-8728-2CEA9B1D6D7A}"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323"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Input video strea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erspective transfor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Motion detection</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e-processing</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ocess plate candidate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Group similar plates together</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ort by confidence level</a:t>
          </a:r>
        </a:p>
      </dsp:txBody>
      <dsp:txXfrm>
        <a:off x="31662" y="1041392"/>
        <a:ext cx="1436358" cy="910884"/>
      </dsp:txXfrm>
    </dsp:sp>
    <dsp:sp modelId="{FD4B20CC-F18B-4A23-B9BD-26BB069B405F}">
      <dsp:nvSpPr>
        <dsp:cNvPr id="0" name=""/>
        <dsp:cNvSpPr/>
      </dsp:nvSpPr>
      <dsp:spPr>
        <a:xfrm>
          <a:off x="854174" y="1348738"/>
          <a:ext cx="1583913" cy="1583913"/>
        </a:xfrm>
        <a:prstGeom prst="leftCircularArrow">
          <a:avLst>
            <a:gd name="adj1" fmla="val 2762"/>
            <a:gd name="adj2" fmla="val 336748"/>
            <a:gd name="adj3" fmla="val 2112259"/>
            <a:gd name="adj4" fmla="val 9024489"/>
            <a:gd name="adj5" fmla="val 322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5109" y="198061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50567" y="1996073"/>
        <a:ext cx="1296227" cy="496845"/>
      </dsp:txXfrm>
    </dsp:sp>
    <dsp:sp modelId="{A94B12B1-CEF6-437C-81AB-333E78762836}">
      <dsp:nvSpPr>
        <dsp:cNvPr id="0" name=""/>
        <dsp:cNvSpPr/>
      </dsp:nvSpPr>
      <dsp:spPr>
        <a:xfrm>
          <a:off x="1870555"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tore timestamp and plate in databas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istribute across peer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etect speeding infrac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Contiously search for new peers</a:t>
          </a:r>
        </a:p>
      </dsp:txBody>
      <dsp:txXfrm>
        <a:off x="1898894" y="1305273"/>
        <a:ext cx="1436358" cy="910884"/>
      </dsp:txXfrm>
    </dsp:sp>
    <dsp:sp modelId="{AF97FEC9-E74E-4D48-A1F2-95F5CB09C017}">
      <dsp:nvSpPr>
        <dsp:cNvPr id="0" name=""/>
        <dsp:cNvSpPr/>
      </dsp:nvSpPr>
      <dsp:spPr>
        <a:xfrm>
          <a:off x="2708964" y="276613"/>
          <a:ext cx="1774690" cy="1774690"/>
        </a:xfrm>
        <a:prstGeom prst="circularArrow">
          <a:avLst>
            <a:gd name="adj1" fmla="val 2465"/>
            <a:gd name="adj2" fmla="val 298480"/>
            <a:gd name="adj3" fmla="val 19526009"/>
            <a:gd name="adj4" fmla="val 12575511"/>
            <a:gd name="adj5" fmla="val 2876"/>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2341" y="749172"/>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7799" y="764630"/>
        <a:ext cx="1296227" cy="496845"/>
      </dsp:txXfrm>
    </dsp:sp>
    <dsp:sp modelId="{C0892958-038C-4443-AE32-E5F2B407692F}">
      <dsp:nvSpPr>
        <dsp:cNvPr id="0" name=""/>
        <dsp:cNvSpPr/>
      </dsp:nvSpPr>
      <dsp:spPr>
        <a:xfrm>
          <a:off x="3737787" y="1013053"/>
          <a:ext cx="1493036" cy="123144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list of infractions with evidenc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all details of network</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control over the network opera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easy posting to social media</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Easy posting to social network</a:t>
          </a:r>
        </a:p>
      </dsp:txBody>
      <dsp:txXfrm>
        <a:off x="3766126" y="1041392"/>
        <a:ext cx="1436358" cy="910884"/>
      </dsp:txXfrm>
    </dsp:sp>
    <dsp:sp modelId="{2C4F66CC-170B-47C5-82D1-A63E3C6ED29C}">
      <dsp:nvSpPr>
        <dsp:cNvPr id="0" name=""/>
        <dsp:cNvSpPr/>
      </dsp:nvSpPr>
      <dsp:spPr>
        <a:xfrm>
          <a:off x="4069573" y="198061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5031" y="1996073"/>
        <a:ext cx="1296227" cy="496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63776" y="-29433"/>
          <a:ext cx="2265461" cy="786765"/>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80498" y="1897087"/>
          <a:ext cx="439042" cy="28098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62674" y="1834709"/>
          <a:ext cx="3493236" cy="11011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62674" y="1834709"/>
        <a:ext cx="3493236" cy="1101188"/>
      </dsp:txXfrm>
    </dsp:sp>
    <dsp:sp modelId="{47ABCA50-6467-4E3F-8728-2CEA9B1D6D7A}">
      <dsp:nvSpPr>
        <dsp:cNvPr id="0" name=""/>
        <dsp:cNvSpPr/>
      </dsp:nvSpPr>
      <dsp:spPr>
        <a:xfrm>
          <a:off x="2387421" y="818095"/>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503154" y="933828"/>
        <a:ext cx="558811" cy="558811"/>
      </dsp:txXfrm>
    </dsp:sp>
    <dsp:sp modelId="{01C85CD6-3DD4-4614-8476-05FBFE3492BF}">
      <dsp:nvSpPr>
        <dsp:cNvPr id="0" name=""/>
        <dsp:cNvSpPr/>
      </dsp:nvSpPr>
      <dsp:spPr>
        <a:xfrm>
          <a:off x="1821934" y="225211"/>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37667" y="340944"/>
        <a:ext cx="558811" cy="558811"/>
      </dsp:txXfrm>
    </dsp:sp>
    <dsp:sp modelId="{08221DFD-0CA9-424C-BC95-1E34BADA4007}">
      <dsp:nvSpPr>
        <dsp:cNvPr id="0" name=""/>
        <dsp:cNvSpPr/>
      </dsp:nvSpPr>
      <dsp:spPr>
        <a:xfrm>
          <a:off x="2629773" y="34140"/>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5506" y="149873"/>
        <a:ext cx="558811" cy="558811"/>
      </dsp:txXfrm>
    </dsp:sp>
    <dsp:sp modelId="{ABF67BF2-6E59-4824-AFAF-4FEA00BA17D5}">
      <dsp:nvSpPr>
        <dsp:cNvPr id="0" name=""/>
        <dsp:cNvSpPr/>
      </dsp:nvSpPr>
      <dsp:spPr>
        <a:xfrm>
          <a:off x="1470699" y="-126022"/>
          <a:ext cx="2458640" cy="196691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71E21FBA-5C14-4B08-9E1E-112D10993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1</TotalTime>
  <Pages>93</Pages>
  <Words>32569</Words>
  <Characters>185649</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50</cp:revision>
  <cp:lastPrinted>2017-06-21T17:25:00Z</cp:lastPrinted>
  <dcterms:created xsi:type="dcterms:W3CDTF">2017-06-04T18:38:00Z</dcterms:created>
  <dcterms:modified xsi:type="dcterms:W3CDTF">2017-06-2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